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23A96FF8" w:rsidR="00136BAF" w:rsidRDefault="00566F26" w:rsidP="004F4B66">
      <w:pPr>
        <w:pStyle w:val="Uvodninadpisynecislovane"/>
        <w:ind w:left="0" w:firstLine="0"/>
      </w:pPr>
      <w:bookmarkStart w:id="0" w:name="_Toc198115538"/>
      <w:r>
        <w:t>SOUHRN</w:t>
      </w:r>
      <w:bookmarkEnd w:id="0"/>
    </w:p>
    <w:p w14:paraId="4503F8CE" w14:textId="45CE3646" w:rsidR="00517CCD" w:rsidRPr="00517CCD" w:rsidRDefault="00517CCD" w:rsidP="00517CCD">
      <w:r w:rsidRPr="00517CCD">
        <w:t xml:space="preserve">Laryngoskopie je klíčovou diagnostickou metodou v oblasti otorinolaryngologie, jejíž hodnocení je v současné klinické praxi </w:t>
      </w:r>
      <w:r w:rsidR="00DF00ED">
        <w:t>velmi</w:t>
      </w:r>
      <w:r w:rsidRPr="00517CCD">
        <w:t xml:space="preserve"> subjektivní. S rostoucím zájmem o využití metod umělé inteligence ve zdravotnictví se otevírá možnost automatizovat a objektivizovat analýzu laryngoskopických záznamů. Tato práce se zaměřuje na vytvoření datasetu anotovaných snímků z laryngoskopických vyšetření a následnou implementaci detekčního </w:t>
      </w:r>
      <w:r>
        <w:t xml:space="preserve">modelu schopného rozpoznávat anatomické struktury hlasivek </w:t>
      </w:r>
      <w:r w:rsidR="00750941">
        <w:t>v záznamech oblasti hrtanu</w:t>
      </w:r>
      <w:r>
        <w:t xml:space="preserve"> pomocí architektury pro detekci objektů v obraze zvaného </w:t>
      </w:r>
      <w:r w:rsidRPr="00517CCD">
        <w:t xml:space="preserve">YOLO. Cílem je navrhnout nástroj, který by mohl v budoucnu </w:t>
      </w:r>
      <w:r>
        <w:t>zefektiv</w:t>
      </w:r>
      <w:r w:rsidR="00750941">
        <w:t>nit</w:t>
      </w:r>
      <w:r>
        <w:t xml:space="preserve"> vyšetření a podpo</w:t>
      </w:r>
      <w:r w:rsidR="00750941">
        <w:t>řit</w:t>
      </w:r>
      <w:r w:rsidRPr="00517CCD">
        <w:t xml:space="preserve"> lékařské rozhodování při hodnocení stavu hlasivek.</w:t>
      </w:r>
    </w:p>
    <w:p w14:paraId="480639DB" w14:textId="77777777" w:rsidR="002F2545" w:rsidRDefault="002F2545" w:rsidP="004F4B66">
      <w:pPr>
        <w:sectPr w:rsidR="002F2545">
          <w:pgSz w:w="11906" w:h="16838"/>
          <w:pgMar w:top="1475" w:right="1418" w:bottom="1475" w:left="1418" w:header="1418" w:footer="1418" w:gutter="0"/>
          <w:cols w:space="708"/>
          <w:formProt w:val="0"/>
        </w:sectPr>
      </w:pPr>
    </w:p>
    <w:p w14:paraId="08E73505" w14:textId="77777777" w:rsidR="002F2545" w:rsidRDefault="002F2545" w:rsidP="004F4B66"/>
    <w:p w14:paraId="5FCFADC2" w14:textId="77777777" w:rsidR="002F2545" w:rsidRDefault="002F2545" w:rsidP="004F4B66"/>
    <w:p w14:paraId="3306D3F4" w14:textId="77777777" w:rsidR="002F2545" w:rsidRDefault="002F2545" w:rsidP="004F4B66"/>
    <w:p w14:paraId="717409E8" w14:textId="77777777" w:rsidR="002F2545" w:rsidRPr="004F4B66" w:rsidRDefault="002F2545" w:rsidP="004F4B66"/>
    <w:p w14:paraId="3C0A0DD0" w14:textId="77777777" w:rsidR="00136BAF" w:rsidRPr="002F2545" w:rsidRDefault="00566F26">
      <w:pPr>
        <w:pStyle w:val="Uvodninadpisynecislovane"/>
        <w:ind w:left="0" w:firstLine="0"/>
        <w:rPr>
          <w:lang w:val="en-GB"/>
        </w:rPr>
      </w:pPr>
      <w:bookmarkStart w:id="1" w:name="_Toc198115539"/>
      <w:r w:rsidRPr="002F2545">
        <w:rPr>
          <w:lang w:val="en-GB"/>
        </w:rPr>
        <w:t>SUMMARY</w:t>
      </w:r>
      <w:bookmarkEnd w:id="1"/>
    </w:p>
    <w:p w14:paraId="452D08E6" w14:textId="3549D630" w:rsidR="00136BAF" w:rsidRDefault="002F2545" w:rsidP="002F2545">
      <w:pPr>
        <w:suppressAutoHyphens w:val="0"/>
        <w:spacing w:after="0"/>
        <w:jc w:val="left"/>
      </w:pPr>
      <w:r w:rsidRPr="002F2545">
        <w:rPr>
          <w:lang w:val="en-GB"/>
        </w:rPr>
        <w:t xml:space="preserve">Laryngoscopy is an important diagnostic method used in otorhinolaryngology. However, its evaluation in current clinical practice is often based on the subjective opinion of the doctor. With the growing use of artificial intelligence in medicine, there is a chance to automate and make the analysis of </w:t>
      </w:r>
      <w:proofErr w:type="spellStart"/>
      <w:r w:rsidRPr="002F2545">
        <w:rPr>
          <w:lang w:val="en-GB"/>
        </w:rPr>
        <w:t>laryngoscopic</w:t>
      </w:r>
      <w:proofErr w:type="spellEnd"/>
      <w:r w:rsidRPr="002F2545">
        <w:rPr>
          <w:lang w:val="en-GB"/>
        </w:rPr>
        <w:t xml:space="preserve"> recordings more objective. This bachelor thesis focuses on creating a dataset of annotated frames from </w:t>
      </w:r>
      <w:proofErr w:type="spellStart"/>
      <w:r w:rsidRPr="002F2545">
        <w:rPr>
          <w:lang w:val="en-GB"/>
        </w:rPr>
        <w:t>laryngoscopic</w:t>
      </w:r>
      <w:proofErr w:type="spellEnd"/>
      <w:r w:rsidRPr="002F2545">
        <w:rPr>
          <w:lang w:val="en-GB"/>
        </w:rPr>
        <w:t xml:space="preserve"> examinations and on implementing a detection model that can recognize anatomical structures of the vocal folds in images of the larynx. The model is based on the YOLO architecture, which is commonly used for real-time object detection in images. The goal of this work is to design a tool that could help improve the examination process and support doctors in evaluating the condition of the vocal folds.</w:t>
      </w:r>
      <w:r w:rsidR="00566F26">
        <w:br w:type="page"/>
      </w:r>
    </w:p>
    <w:p w14:paraId="6BBB4C46" w14:textId="77777777" w:rsidR="00136BAF" w:rsidRDefault="00566F26">
      <w:pPr>
        <w:pStyle w:val="Uvodninadpisynecislovane"/>
        <w:tabs>
          <w:tab w:val="left" w:pos="8502"/>
        </w:tabs>
        <w:ind w:left="0" w:firstLine="0"/>
      </w:pPr>
      <w:bookmarkStart w:id="2" w:name="_Toc198115540"/>
      <w:r>
        <w:lastRenderedPageBreak/>
        <w:t>PODĚKOVÁNÍ</w:t>
      </w:r>
      <w:bookmarkEnd w:id="2"/>
    </w:p>
    <w:p w14:paraId="47FA8AAF" w14:textId="130AAF7D" w:rsidR="00391F9F" w:rsidRPr="00391F9F" w:rsidRDefault="00557F43" w:rsidP="00391F9F">
      <w:r w:rsidRPr="00557F43">
        <w:t xml:space="preserve">Děkuji </w:t>
      </w:r>
      <w:r w:rsidR="00FC3C3B">
        <w:t>svému</w:t>
      </w:r>
      <w:r w:rsidR="00D220E8">
        <w:t xml:space="preserve"> </w:t>
      </w:r>
      <w:r w:rsidRPr="00557F43">
        <w:t>vedoucímu bakalářské práce Ing. Janu Vrbovi, Ph.D. za odborné vedení, připomínky a metodickou pomoc při zpracování této práce.</w:t>
      </w:r>
      <w:r>
        <w:t xml:space="preserve"> </w:t>
      </w:r>
      <w:r w:rsidRPr="00557F43">
        <w:t>Rovněž děkuji konzultantům Ing. Tomáši Jirsovi a Ing. Jakubu Steinbachovi za cenné rady a odbornou spolupráci.</w:t>
      </w:r>
    </w:p>
    <w:p w14:paraId="7DDF6AC5" w14:textId="4457B7FB" w:rsidR="00136BAF" w:rsidRDefault="00391F9F">
      <w:r>
        <w:t>Obrazové materiály pro vytvoření datasetu byly poskytnuty o</w:t>
      </w:r>
      <w:r w:rsidRPr="00391F9F">
        <w:t>torinolaryngolog</w:t>
      </w:r>
      <w:r>
        <w:t xml:space="preserve">ickým oddělením Fakultní </w:t>
      </w:r>
      <w:r w:rsidR="00347FAF">
        <w:t>n</w:t>
      </w:r>
      <w:r>
        <w:t>emocnice Královské Vinohrady.</w:t>
      </w:r>
      <w:r w:rsidR="00566F26">
        <w:br w:type="page"/>
      </w:r>
    </w:p>
    <w:p w14:paraId="7F0FF568" w14:textId="77777777" w:rsidR="00136BAF" w:rsidRDefault="00566F26">
      <w:pPr>
        <w:pStyle w:val="Uvodninadpisynecislovane"/>
        <w:ind w:left="0" w:firstLine="0"/>
      </w:pPr>
      <w:bookmarkStart w:id="3" w:name="_Toc198115541"/>
      <w:r>
        <w:lastRenderedPageBreak/>
        <w:t>OBSAH</w:t>
      </w:r>
      <w:bookmarkEnd w:id="3"/>
    </w:p>
    <w:p w14:paraId="2246A213" w14:textId="77777777" w:rsidR="00136BAF" w:rsidRDefault="00136BAF"/>
    <w:sdt>
      <w:sdtPr>
        <w:id w:val="-1399279231"/>
        <w:docPartObj>
          <w:docPartGallery w:val="Table of Contents"/>
          <w:docPartUnique/>
        </w:docPartObj>
      </w:sdtPr>
      <w:sdtContent>
        <w:p w14:paraId="5442B5C4" w14:textId="22DAF870" w:rsidR="00512920" w:rsidRDefault="00566F26">
          <w:pPr>
            <w:pStyle w:val="Obsah1"/>
            <w:rPr>
              <w:ins w:id="4" w:author="Ingr Jiri" w:date="2025-05-14T11:45:00Z"/>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ins w:id="5" w:author="Ingr Jiri" w:date="2025-05-14T11:45:00Z">
            <w:r w:rsidR="00512920" w:rsidRPr="008A084D">
              <w:rPr>
                <w:rStyle w:val="Hypertextovodkaz"/>
                <w:noProof/>
              </w:rPr>
              <w:fldChar w:fldCharType="begin"/>
            </w:r>
            <w:r w:rsidR="00512920" w:rsidRPr="008A084D">
              <w:rPr>
                <w:rStyle w:val="Hypertextovodkaz"/>
                <w:noProof/>
              </w:rPr>
              <w:instrText xml:space="preserve"> </w:instrText>
            </w:r>
            <w:r w:rsidR="00512920">
              <w:rPr>
                <w:noProof/>
              </w:rPr>
              <w:instrText>HYPERLINK \l "_Toc198115538"</w:instrText>
            </w:r>
            <w:r w:rsidR="00512920" w:rsidRPr="008A084D">
              <w:rPr>
                <w:rStyle w:val="Hypertextovodkaz"/>
                <w:noProof/>
              </w:rPr>
              <w:instrText xml:space="preserve"> </w:instrText>
            </w:r>
            <w:r w:rsidR="00512920" w:rsidRPr="008A084D">
              <w:rPr>
                <w:rStyle w:val="Hypertextovodkaz"/>
                <w:noProof/>
              </w:rPr>
            </w:r>
            <w:r w:rsidR="00512920" w:rsidRPr="008A084D">
              <w:rPr>
                <w:rStyle w:val="Hypertextovodkaz"/>
                <w:noProof/>
              </w:rPr>
              <w:fldChar w:fldCharType="separate"/>
            </w:r>
            <w:r w:rsidR="00512920" w:rsidRPr="008A084D">
              <w:rPr>
                <w:rStyle w:val="Hypertextovodkaz"/>
                <w:noProof/>
              </w:rPr>
              <w:t>SOUHRN</w:t>
            </w:r>
            <w:r w:rsidR="00512920">
              <w:rPr>
                <w:noProof/>
              </w:rPr>
              <w:tab/>
            </w:r>
            <w:r w:rsidR="00512920">
              <w:rPr>
                <w:noProof/>
              </w:rPr>
              <w:fldChar w:fldCharType="begin"/>
            </w:r>
            <w:r w:rsidR="00512920">
              <w:rPr>
                <w:noProof/>
              </w:rPr>
              <w:instrText xml:space="preserve"> PAGEREF _Toc198115538 \h </w:instrText>
            </w:r>
          </w:ins>
          <w:r w:rsidR="00512920">
            <w:rPr>
              <w:noProof/>
            </w:rPr>
          </w:r>
          <w:r w:rsidR="00512920">
            <w:rPr>
              <w:noProof/>
            </w:rPr>
            <w:fldChar w:fldCharType="separate"/>
          </w:r>
          <w:r w:rsidR="00FC3C3B">
            <w:rPr>
              <w:noProof/>
            </w:rPr>
            <w:t>1</w:t>
          </w:r>
          <w:ins w:id="6" w:author="Ingr Jiri" w:date="2025-05-14T11:45:00Z">
            <w:r w:rsidR="00512920">
              <w:rPr>
                <w:noProof/>
              </w:rPr>
              <w:fldChar w:fldCharType="end"/>
            </w:r>
            <w:r w:rsidR="00512920" w:rsidRPr="008A084D">
              <w:rPr>
                <w:rStyle w:val="Hypertextovodkaz"/>
                <w:noProof/>
              </w:rPr>
              <w:fldChar w:fldCharType="end"/>
            </w:r>
          </w:ins>
        </w:p>
        <w:p w14:paraId="1E43FDA4" w14:textId="413FD820" w:rsidR="00512920" w:rsidRDefault="00512920">
          <w:pPr>
            <w:pStyle w:val="Obsah1"/>
            <w:rPr>
              <w:ins w:id="7" w:author="Ingr Jiri" w:date="2025-05-14T11:45:00Z"/>
              <w:rFonts w:asciiTheme="minorHAnsi" w:eastAsiaTheme="minorEastAsia" w:hAnsiTheme="minorHAnsi" w:cstheme="minorBidi"/>
              <w:noProof/>
              <w:kern w:val="2"/>
              <w:lang w:eastAsia="cs-CZ"/>
              <w14:ligatures w14:val="standardContextual"/>
            </w:rPr>
          </w:pPr>
          <w:ins w:id="8"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39"</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SUMMARY</w:t>
            </w:r>
            <w:r>
              <w:rPr>
                <w:noProof/>
              </w:rPr>
              <w:tab/>
            </w:r>
            <w:r>
              <w:rPr>
                <w:noProof/>
              </w:rPr>
              <w:fldChar w:fldCharType="begin"/>
            </w:r>
            <w:r>
              <w:rPr>
                <w:noProof/>
              </w:rPr>
              <w:instrText xml:space="preserve"> PAGEREF _Toc198115539 \h </w:instrText>
            </w:r>
          </w:ins>
          <w:r>
            <w:rPr>
              <w:noProof/>
            </w:rPr>
          </w:r>
          <w:r>
            <w:rPr>
              <w:noProof/>
            </w:rPr>
            <w:fldChar w:fldCharType="separate"/>
          </w:r>
          <w:r w:rsidR="00FC3C3B">
            <w:rPr>
              <w:noProof/>
            </w:rPr>
            <w:t>1</w:t>
          </w:r>
          <w:ins w:id="9" w:author="Ingr Jiri" w:date="2025-05-14T11:45:00Z">
            <w:r>
              <w:rPr>
                <w:noProof/>
              </w:rPr>
              <w:fldChar w:fldCharType="end"/>
            </w:r>
            <w:r w:rsidRPr="008A084D">
              <w:rPr>
                <w:rStyle w:val="Hypertextovodkaz"/>
                <w:noProof/>
              </w:rPr>
              <w:fldChar w:fldCharType="end"/>
            </w:r>
          </w:ins>
        </w:p>
        <w:p w14:paraId="31664376" w14:textId="04F5F5EF" w:rsidR="00512920" w:rsidRDefault="00512920">
          <w:pPr>
            <w:pStyle w:val="Obsah1"/>
            <w:rPr>
              <w:ins w:id="10" w:author="Ingr Jiri" w:date="2025-05-14T11:45:00Z"/>
              <w:rFonts w:asciiTheme="minorHAnsi" w:eastAsiaTheme="minorEastAsia" w:hAnsiTheme="minorHAnsi" w:cstheme="minorBidi"/>
              <w:noProof/>
              <w:kern w:val="2"/>
              <w:lang w:eastAsia="cs-CZ"/>
              <w14:ligatures w14:val="standardContextual"/>
            </w:rPr>
          </w:pPr>
          <w:ins w:id="11"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0"</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PODĚKOVÁNÍ</w:t>
            </w:r>
            <w:r>
              <w:rPr>
                <w:noProof/>
              </w:rPr>
              <w:tab/>
            </w:r>
            <w:r>
              <w:rPr>
                <w:noProof/>
              </w:rPr>
              <w:fldChar w:fldCharType="begin"/>
            </w:r>
            <w:r>
              <w:rPr>
                <w:noProof/>
              </w:rPr>
              <w:instrText xml:space="preserve"> PAGEREF _Toc198115540 \h </w:instrText>
            </w:r>
          </w:ins>
          <w:r>
            <w:rPr>
              <w:noProof/>
            </w:rPr>
          </w:r>
          <w:r>
            <w:rPr>
              <w:noProof/>
            </w:rPr>
            <w:fldChar w:fldCharType="separate"/>
          </w:r>
          <w:r w:rsidR="00FC3C3B">
            <w:rPr>
              <w:noProof/>
            </w:rPr>
            <w:t>2</w:t>
          </w:r>
          <w:ins w:id="12" w:author="Ingr Jiri" w:date="2025-05-14T11:45:00Z">
            <w:r>
              <w:rPr>
                <w:noProof/>
              </w:rPr>
              <w:fldChar w:fldCharType="end"/>
            </w:r>
            <w:r w:rsidRPr="008A084D">
              <w:rPr>
                <w:rStyle w:val="Hypertextovodkaz"/>
                <w:noProof/>
              </w:rPr>
              <w:fldChar w:fldCharType="end"/>
            </w:r>
          </w:ins>
        </w:p>
        <w:p w14:paraId="3B36D943" w14:textId="077FADB4" w:rsidR="00512920" w:rsidRDefault="00512920">
          <w:pPr>
            <w:pStyle w:val="Obsah1"/>
            <w:rPr>
              <w:ins w:id="13" w:author="Ingr Jiri" w:date="2025-05-14T11:45:00Z"/>
              <w:rFonts w:asciiTheme="minorHAnsi" w:eastAsiaTheme="minorEastAsia" w:hAnsiTheme="minorHAnsi" w:cstheme="minorBidi"/>
              <w:noProof/>
              <w:kern w:val="2"/>
              <w:lang w:eastAsia="cs-CZ"/>
              <w14:ligatures w14:val="standardContextual"/>
            </w:rPr>
          </w:pPr>
          <w:ins w:id="14"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1"</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OBSAH</w:t>
            </w:r>
            <w:r>
              <w:rPr>
                <w:noProof/>
              </w:rPr>
              <w:tab/>
            </w:r>
            <w:r>
              <w:rPr>
                <w:noProof/>
              </w:rPr>
              <w:fldChar w:fldCharType="begin"/>
            </w:r>
            <w:r>
              <w:rPr>
                <w:noProof/>
              </w:rPr>
              <w:instrText xml:space="preserve"> PAGEREF _Toc198115541 \h </w:instrText>
            </w:r>
          </w:ins>
          <w:r>
            <w:rPr>
              <w:noProof/>
            </w:rPr>
          </w:r>
          <w:r>
            <w:rPr>
              <w:noProof/>
            </w:rPr>
            <w:fldChar w:fldCharType="separate"/>
          </w:r>
          <w:r w:rsidR="00FC3C3B">
            <w:rPr>
              <w:noProof/>
            </w:rPr>
            <w:t>3</w:t>
          </w:r>
          <w:ins w:id="15" w:author="Ingr Jiri" w:date="2025-05-14T11:45:00Z">
            <w:r>
              <w:rPr>
                <w:noProof/>
              </w:rPr>
              <w:fldChar w:fldCharType="end"/>
            </w:r>
            <w:r w:rsidRPr="008A084D">
              <w:rPr>
                <w:rStyle w:val="Hypertextovodkaz"/>
                <w:noProof/>
              </w:rPr>
              <w:fldChar w:fldCharType="end"/>
            </w:r>
          </w:ins>
        </w:p>
        <w:p w14:paraId="4239BF8C" w14:textId="01798343" w:rsidR="00512920" w:rsidRDefault="00512920">
          <w:pPr>
            <w:pStyle w:val="Obsah1"/>
            <w:tabs>
              <w:tab w:val="left" w:pos="510"/>
            </w:tabs>
            <w:rPr>
              <w:ins w:id="16" w:author="Ingr Jiri" w:date="2025-05-14T11:45:00Z"/>
              <w:rFonts w:asciiTheme="minorHAnsi" w:eastAsiaTheme="minorEastAsia" w:hAnsiTheme="minorHAnsi" w:cstheme="minorBidi"/>
              <w:noProof/>
              <w:kern w:val="2"/>
              <w:lang w:eastAsia="cs-CZ"/>
              <w14:ligatures w14:val="standardContextual"/>
            </w:rPr>
          </w:pPr>
          <w:ins w:id="17"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3"</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1</w:t>
            </w:r>
            <w:r>
              <w:rPr>
                <w:rFonts w:asciiTheme="minorHAnsi" w:eastAsiaTheme="minorEastAsia" w:hAnsiTheme="minorHAnsi" w:cstheme="minorBidi"/>
                <w:noProof/>
                <w:kern w:val="2"/>
                <w:lang w:eastAsia="cs-CZ"/>
                <w14:ligatures w14:val="standardContextual"/>
              </w:rPr>
              <w:tab/>
            </w:r>
            <w:r w:rsidRPr="008A084D">
              <w:rPr>
                <w:rStyle w:val="Hypertextovodkaz"/>
                <w:noProof/>
              </w:rPr>
              <w:t>ÚVOD</w:t>
            </w:r>
            <w:r>
              <w:rPr>
                <w:noProof/>
              </w:rPr>
              <w:tab/>
            </w:r>
            <w:r>
              <w:rPr>
                <w:noProof/>
              </w:rPr>
              <w:fldChar w:fldCharType="begin"/>
            </w:r>
            <w:r>
              <w:rPr>
                <w:noProof/>
              </w:rPr>
              <w:instrText xml:space="preserve"> PAGEREF _Toc198115543 \h </w:instrText>
            </w:r>
          </w:ins>
          <w:r>
            <w:rPr>
              <w:noProof/>
            </w:rPr>
          </w:r>
          <w:r>
            <w:rPr>
              <w:noProof/>
            </w:rPr>
            <w:fldChar w:fldCharType="separate"/>
          </w:r>
          <w:r w:rsidR="00FC3C3B">
            <w:rPr>
              <w:noProof/>
            </w:rPr>
            <w:t>5</w:t>
          </w:r>
          <w:ins w:id="18" w:author="Ingr Jiri" w:date="2025-05-14T11:45:00Z">
            <w:r>
              <w:rPr>
                <w:noProof/>
              </w:rPr>
              <w:fldChar w:fldCharType="end"/>
            </w:r>
            <w:r w:rsidRPr="008A084D">
              <w:rPr>
                <w:rStyle w:val="Hypertextovodkaz"/>
                <w:noProof/>
              </w:rPr>
              <w:fldChar w:fldCharType="end"/>
            </w:r>
          </w:ins>
        </w:p>
        <w:p w14:paraId="3C764064" w14:textId="31CFFD08" w:rsidR="00512920" w:rsidRDefault="00512920">
          <w:pPr>
            <w:pStyle w:val="Obsah1"/>
            <w:tabs>
              <w:tab w:val="left" w:pos="510"/>
            </w:tabs>
            <w:rPr>
              <w:ins w:id="19" w:author="Ingr Jiri" w:date="2025-05-14T11:45:00Z"/>
              <w:rFonts w:asciiTheme="minorHAnsi" w:eastAsiaTheme="minorEastAsia" w:hAnsiTheme="minorHAnsi" w:cstheme="minorBidi"/>
              <w:noProof/>
              <w:kern w:val="2"/>
              <w:lang w:eastAsia="cs-CZ"/>
              <w14:ligatures w14:val="standardContextual"/>
            </w:rPr>
          </w:pPr>
          <w:ins w:id="20"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4"</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w:t>
            </w:r>
            <w:r>
              <w:rPr>
                <w:rFonts w:asciiTheme="minorHAnsi" w:eastAsiaTheme="minorEastAsia" w:hAnsiTheme="minorHAnsi" w:cstheme="minorBidi"/>
                <w:noProof/>
                <w:kern w:val="2"/>
                <w:lang w:eastAsia="cs-CZ"/>
                <w14:ligatures w14:val="standardContextual"/>
              </w:rPr>
              <w:tab/>
            </w:r>
            <w:r w:rsidRPr="008A084D">
              <w:rPr>
                <w:rStyle w:val="Hypertextovodkaz"/>
                <w:noProof/>
              </w:rPr>
              <w:t>LITERÁRNÍ ČÁST</w:t>
            </w:r>
            <w:r>
              <w:rPr>
                <w:noProof/>
              </w:rPr>
              <w:tab/>
            </w:r>
            <w:r>
              <w:rPr>
                <w:noProof/>
              </w:rPr>
              <w:fldChar w:fldCharType="begin"/>
            </w:r>
            <w:r>
              <w:rPr>
                <w:noProof/>
              </w:rPr>
              <w:instrText xml:space="preserve"> PAGEREF _Toc198115544 \h </w:instrText>
            </w:r>
          </w:ins>
          <w:r>
            <w:rPr>
              <w:noProof/>
            </w:rPr>
          </w:r>
          <w:r>
            <w:rPr>
              <w:noProof/>
            </w:rPr>
            <w:fldChar w:fldCharType="separate"/>
          </w:r>
          <w:r w:rsidR="00FC3C3B">
            <w:rPr>
              <w:noProof/>
            </w:rPr>
            <w:t>6</w:t>
          </w:r>
          <w:ins w:id="21" w:author="Ingr Jiri" w:date="2025-05-14T11:45:00Z">
            <w:r>
              <w:rPr>
                <w:noProof/>
              </w:rPr>
              <w:fldChar w:fldCharType="end"/>
            </w:r>
            <w:r w:rsidRPr="008A084D">
              <w:rPr>
                <w:rStyle w:val="Hypertextovodkaz"/>
                <w:noProof/>
              </w:rPr>
              <w:fldChar w:fldCharType="end"/>
            </w:r>
          </w:ins>
        </w:p>
        <w:p w14:paraId="1F9110B3" w14:textId="697542E5" w:rsidR="00512920" w:rsidRDefault="00512920">
          <w:pPr>
            <w:pStyle w:val="Obsah2"/>
            <w:rPr>
              <w:ins w:id="22" w:author="Ingr Jiri" w:date="2025-05-14T11:45:00Z"/>
              <w:rFonts w:asciiTheme="minorHAnsi" w:eastAsiaTheme="minorEastAsia" w:hAnsiTheme="minorHAnsi" w:cstheme="minorBidi"/>
              <w:noProof/>
              <w:kern w:val="2"/>
              <w:lang w:eastAsia="cs-CZ"/>
              <w14:ligatures w14:val="standardContextual"/>
            </w:rPr>
          </w:pPr>
          <w:ins w:id="23"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5"</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1</w:t>
            </w:r>
            <w:r>
              <w:rPr>
                <w:rFonts w:asciiTheme="minorHAnsi" w:eastAsiaTheme="minorEastAsia" w:hAnsiTheme="minorHAnsi" w:cstheme="minorBidi"/>
                <w:noProof/>
                <w:kern w:val="2"/>
                <w:lang w:eastAsia="cs-CZ"/>
                <w14:ligatures w14:val="standardContextual"/>
              </w:rPr>
              <w:tab/>
            </w:r>
            <w:r w:rsidRPr="008A084D">
              <w:rPr>
                <w:rStyle w:val="Hypertextovodkaz"/>
                <w:noProof/>
              </w:rPr>
              <w:t>Detekce objektu pomocí umělé inteligence</w:t>
            </w:r>
            <w:r>
              <w:rPr>
                <w:noProof/>
              </w:rPr>
              <w:tab/>
            </w:r>
            <w:r>
              <w:rPr>
                <w:noProof/>
              </w:rPr>
              <w:fldChar w:fldCharType="begin"/>
            </w:r>
            <w:r>
              <w:rPr>
                <w:noProof/>
              </w:rPr>
              <w:instrText xml:space="preserve"> PAGEREF _Toc198115545 \h </w:instrText>
            </w:r>
          </w:ins>
          <w:r>
            <w:rPr>
              <w:noProof/>
            </w:rPr>
          </w:r>
          <w:r>
            <w:rPr>
              <w:noProof/>
            </w:rPr>
            <w:fldChar w:fldCharType="separate"/>
          </w:r>
          <w:r w:rsidR="00FC3C3B">
            <w:rPr>
              <w:noProof/>
            </w:rPr>
            <w:t>6</w:t>
          </w:r>
          <w:ins w:id="24" w:author="Ingr Jiri" w:date="2025-05-14T11:45:00Z">
            <w:r>
              <w:rPr>
                <w:noProof/>
              </w:rPr>
              <w:fldChar w:fldCharType="end"/>
            </w:r>
            <w:r w:rsidRPr="008A084D">
              <w:rPr>
                <w:rStyle w:val="Hypertextovodkaz"/>
                <w:noProof/>
              </w:rPr>
              <w:fldChar w:fldCharType="end"/>
            </w:r>
          </w:ins>
        </w:p>
        <w:p w14:paraId="1B3A6ABC" w14:textId="0CF3B3F8" w:rsidR="00512920" w:rsidRDefault="00512920">
          <w:pPr>
            <w:pStyle w:val="Obsah3"/>
            <w:rPr>
              <w:ins w:id="25" w:author="Ingr Jiri" w:date="2025-05-14T11:45:00Z"/>
              <w:rFonts w:asciiTheme="minorHAnsi" w:eastAsiaTheme="minorEastAsia" w:hAnsiTheme="minorHAnsi" w:cstheme="minorBidi"/>
              <w:noProof/>
              <w:kern w:val="2"/>
              <w:lang w:eastAsia="cs-CZ"/>
              <w14:ligatures w14:val="standardContextual"/>
            </w:rPr>
          </w:pPr>
          <w:ins w:id="26"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6"</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1.1</w:t>
            </w:r>
            <w:r>
              <w:rPr>
                <w:rFonts w:asciiTheme="minorHAnsi" w:eastAsiaTheme="minorEastAsia" w:hAnsiTheme="minorHAnsi" w:cstheme="minorBidi"/>
                <w:noProof/>
                <w:kern w:val="2"/>
                <w:lang w:eastAsia="cs-CZ"/>
                <w14:ligatures w14:val="standardContextual"/>
              </w:rPr>
              <w:tab/>
            </w:r>
            <w:r w:rsidRPr="008A084D">
              <w:rPr>
                <w:rStyle w:val="Hypertextovodkaz"/>
                <w:noProof/>
              </w:rPr>
              <w:t>Detekce objektu s využitím hlubokého učení</w:t>
            </w:r>
            <w:r>
              <w:rPr>
                <w:noProof/>
              </w:rPr>
              <w:tab/>
            </w:r>
            <w:r>
              <w:rPr>
                <w:noProof/>
              </w:rPr>
              <w:fldChar w:fldCharType="begin"/>
            </w:r>
            <w:r>
              <w:rPr>
                <w:noProof/>
              </w:rPr>
              <w:instrText xml:space="preserve"> PAGEREF _Toc198115546 \h </w:instrText>
            </w:r>
          </w:ins>
          <w:r>
            <w:rPr>
              <w:noProof/>
            </w:rPr>
          </w:r>
          <w:r>
            <w:rPr>
              <w:noProof/>
            </w:rPr>
            <w:fldChar w:fldCharType="separate"/>
          </w:r>
          <w:r w:rsidR="00FC3C3B">
            <w:rPr>
              <w:noProof/>
            </w:rPr>
            <w:t>6</w:t>
          </w:r>
          <w:ins w:id="27" w:author="Ingr Jiri" w:date="2025-05-14T11:45:00Z">
            <w:r>
              <w:rPr>
                <w:noProof/>
              </w:rPr>
              <w:fldChar w:fldCharType="end"/>
            </w:r>
            <w:r w:rsidRPr="008A084D">
              <w:rPr>
                <w:rStyle w:val="Hypertextovodkaz"/>
                <w:noProof/>
              </w:rPr>
              <w:fldChar w:fldCharType="end"/>
            </w:r>
          </w:ins>
        </w:p>
        <w:p w14:paraId="2B1D819E" w14:textId="211F382B" w:rsidR="00512920" w:rsidRDefault="00512920">
          <w:pPr>
            <w:pStyle w:val="Obsah2"/>
            <w:rPr>
              <w:ins w:id="28" w:author="Ingr Jiri" w:date="2025-05-14T11:45:00Z"/>
              <w:rFonts w:asciiTheme="minorHAnsi" w:eastAsiaTheme="minorEastAsia" w:hAnsiTheme="minorHAnsi" w:cstheme="minorBidi"/>
              <w:noProof/>
              <w:kern w:val="2"/>
              <w:lang w:eastAsia="cs-CZ"/>
              <w14:ligatures w14:val="standardContextual"/>
            </w:rPr>
          </w:pPr>
          <w:ins w:id="29"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7"</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2</w:t>
            </w:r>
            <w:r>
              <w:rPr>
                <w:rFonts w:asciiTheme="minorHAnsi" w:eastAsiaTheme="minorEastAsia" w:hAnsiTheme="minorHAnsi" w:cstheme="minorBidi"/>
                <w:noProof/>
                <w:kern w:val="2"/>
                <w:lang w:eastAsia="cs-CZ"/>
                <w14:ligatures w14:val="standardContextual"/>
              </w:rPr>
              <w:tab/>
            </w:r>
            <w:r w:rsidRPr="008A084D">
              <w:rPr>
                <w:rStyle w:val="Hypertextovodkaz"/>
                <w:noProof/>
              </w:rPr>
              <w:t>Umělé neuronové sítě</w:t>
            </w:r>
            <w:r>
              <w:rPr>
                <w:noProof/>
              </w:rPr>
              <w:tab/>
            </w:r>
            <w:r>
              <w:rPr>
                <w:noProof/>
              </w:rPr>
              <w:fldChar w:fldCharType="begin"/>
            </w:r>
            <w:r>
              <w:rPr>
                <w:noProof/>
              </w:rPr>
              <w:instrText xml:space="preserve"> PAGEREF _Toc198115547 \h </w:instrText>
            </w:r>
          </w:ins>
          <w:r>
            <w:rPr>
              <w:noProof/>
            </w:rPr>
          </w:r>
          <w:r>
            <w:rPr>
              <w:noProof/>
            </w:rPr>
            <w:fldChar w:fldCharType="separate"/>
          </w:r>
          <w:r w:rsidR="00FC3C3B">
            <w:rPr>
              <w:noProof/>
            </w:rPr>
            <w:t>7</w:t>
          </w:r>
          <w:ins w:id="30" w:author="Ingr Jiri" w:date="2025-05-14T11:45:00Z">
            <w:r>
              <w:rPr>
                <w:noProof/>
              </w:rPr>
              <w:fldChar w:fldCharType="end"/>
            </w:r>
            <w:r w:rsidRPr="008A084D">
              <w:rPr>
                <w:rStyle w:val="Hypertextovodkaz"/>
                <w:noProof/>
              </w:rPr>
              <w:fldChar w:fldCharType="end"/>
            </w:r>
          </w:ins>
        </w:p>
        <w:p w14:paraId="260263A4" w14:textId="18331B36" w:rsidR="00512920" w:rsidRDefault="00512920">
          <w:pPr>
            <w:pStyle w:val="Obsah2"/>
            <w:rPr>
              <w:ins w:id="31" w:author="Ingr Jiri" w:date="2025-05-14T11:45:00Z"/>
              <w:rFonts w:asciiTheme="minorHAnsi" w:eastAsiaTheme="minorEastAsia" w:hAnsiTheme="minorHAnsi" w:cstheme="minorBidi"/>
              <w:noProof/>
              <w:kern w:val="2"/>
              <w:lang w:eastAsia="cs-CZ"/>
              <w14:ligatures w14:val="standardContextual"/>
            </w:rPr>
          </w:pPr>
          <w:ins w:id="32"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8"</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3</w:t>
            </w:r>
            <w:r>
              <w:rPr>
                <w:rFonts w:asciiTheme="minorHAnsi" w:eastAsiaTheme="minorEastAsia" w:hAnsiTheme="minorHAnsi" w:cstheme="minorBidi"/>
                <w:noProof/>
                <w:kern w:val="2"/>
                <w:lang w:eastAsia="cs-CZ"/>
                <w14:ligatures w14:val="standardContextual"/>
              </w:rPr>
              <w:tab/>
            </w:r>
            <w:r w:rsidRPr="008A084D">
              <w:rPr>
                <w:rStyle w:val="Hypertextovodkaz"/>
                <w:noProof/>
              </w:rPr>
              <w:t>Konvoluční neuronové sítě</w:t>
            </w:r>
            <w:r>
              <w:rPr>
                <w:noProof/>
              </w:rPr>
              <w:tab/>
            </w:r>
            <w:r>
              <w:rPr>
                <w:noProof/>
              </w:rPr>
              <w:fldChar w:fldCharType="begin"/>
            </w:r>
            <w:r>
              <w:rPr>
                <w:noProof/>
              </w:rPr>
              <w:instrText xml:space="preserve"> PAGEREF _Toc198115548 \h </w:instrText>
            </w:r>
          </w:ins>
          <w:r>
            <w:rPr>
              <w:noProof/>
            </w:rPr>
          </w:r>
          <w:r>
            <w:rPr>
              <w:noProof/>
            </w:rPr>
            <w:fldChar w:fldCharType="separate"/>
          </w:r>
          <w:r w:rsidR="00FC3C3B">
            <w:rPr>
              <w:noProof/>
            </w:rPr>
            <w:t>8</w:t>
          </w:r>
          <w:ins w:id="33" w:author="Ingr Jiri" w:date="2025-05-14T11:45:00Z">
            <w:r>
              <w:rPr>
                <w:noProof/>
              </w:rPr>
              <w:fldChar w:fldCharType="end"/>
            </w:r>
            <w:r w:rsidRPr="008A084D">
              <w:rPr>
                <w:rStyle w:val="Hypertextovodkaz"/>
                <w:noProof/>
              </w:rPr>
              <w:fldChar w:fldCharType="end"/>
            </w:r>
          </w:ins>
        </w:p>
        <w:p w14:paraId="44B54ADE" w14:textId="4BDFE4BE" w:rsidR="00512920" w:rsidRDefault="00512920">
          <w:pPr>
            <w:pStyle w:val="Obsah2"/>
            <w:rPr>
              <w:ins w:id="34" w:author="Ingr Jiri" w:date="2025-05-14T11:45:00Z"/>
              <w:rFonts w:asciiTheme="minorHAnsi" w:eastAsiaTheme="minorEastAsia" w:hAnsiTheme="minorHAnsi" w:cstheme="minorBidi"/>
              <w:noProof/>
              <w:kern w:val="2"/>
              <w:lang w:eastAsia="cs-CZ"/>
              <w14:ligatures w14:val="standardContextual"/>
            </w:rPr>
          </w:pPr>
          <w:ins w:id="35"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49"</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4</w:t>
            </w:r>
            <w:r>
              <w:rPr>
                <w:rFonts w:asciiTheme="minorHAnsi" w:eastAsiaTheme="minorEastAsia" w:hAnsiTheme="minorHAnsi" w:cstheme="minorBidi"/>
                <w:noProof/>
                <w:kern w:val="2"/>
                <w:lang w:eastAsia="cs-CZ"/>
                <w14:ligatures w14:val="standardContextual"/>
              </w:rPr>
              <w:tab/>
            </w:r>
            <w:r w:rsidRPr="008A084D">
              <w:rPr>
                <w:rStyle w:val="Hypertextovodkaz"/>
                <w:noProof/>
              </w:rPr>
              <w:t>Two-stage detektory</w:t>
            </w:r>
            <w:r>
              <w:rPr>
                <w:noProof/>
              </w:rPr>
              <w:tab/>
            </w:r>
            <w:r>
              <w:rPr>
                <w:noProof/>
              </w:rPr>
              <w:fldChar w:fldCharType="begin"/>
            </w:r>
            <w:r>
              <w:rPr>
                <w:noProof/>
              </w:rPr>
              <w:instrText xml:space="preserve"> PAGEREF _Toc198115549 \h </w:instrText>
            </w:r>
          </w:ins>
          <w:r>
            <w:rPr>
              <w:noProof/>
            </w:rPr>
          </w:r>
          <w:r>
            <w:rPr>
              <w:noProof/>
            </w:rPr>
            <w:fldChar w:fldCharType="separate"/>
          </w:r>
          <w:r w:rsidR="00FC3C3B">
            <w:rPr>
              <w:noProof/>
            </w:rPr>
            <w:t>11</w:t>
          </w:r>
          <w:ins w:id="36" w:author="Ingr Jiri" w:date="2025-05-14T11:45:00Z">
            <w:r>
              <w:rPr>
                <w:noProof/>
              </w:rPr>
              <w:fldChar w:fldCharType="end"/>
            </w:r>
            <w:r w:rsidRPr="008A084D">
              <w:rPr>
                <w:rStyle w:val="Hypertextovodkaz"/>
                <w:noProof/>
              </w:rPr>
              <w:fldChar w:fldCharType="end"/>
            </w:r>
          </w:ins>
        </w:p>
        <w:p w14:paraId="7A05FAA4" w14:textId="77CB706C" w:rsidR="00512920" w:rsidRDefault="00512920">
          <w:pPr>
            <w:pStyle w:val="Obsah3"/>
            <w:rPr>
              <w:ins w:id="37" w:author="Ingr Jiri" w:date="2025-05-14T11:45:00Z"/>
              <w:rFonts w:asciiTheme="minorHAnsi" w:eastAsiaTheme="minorEastAsia" w:hAnsiTheme="minorHAnsi" w:cstheme="minorBidi"/>
              <w:noProof/>
              <w:kern w:val="2"/>
              <w:lang w:eastAsia="cs-CZ"/>
              <w14:ligatures w14:val="standardContextual"/>
            </w:rPr>
          </w:pPr>
          <w:ins w:id="38"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0"</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4.1</w:t>
            </w:r>
            <w:r>
              <w:rPr>
                <w:rFonts w:asciiTheme="minorHAnsi" w:eastAsiaTheme="minorEastAsia" w:hAnsiTheme="minorHAnsi" w:cstheme="minorBidi"/>
                <w:noProof/>
                <w:kern w:val="2"/>
                <w:lang w:eastAsia="cs-CZ"/>
                <w14:ligatures w14:val="standardContextual"/>
              </w:rPr>
              <w:tab/>
            </w:r>
            <w:r w:rsidRPr="008A084D">
              <w:rPr>
                <w:rStyle w:val="Hypertextovodkaz"/>
                <w:noProof/>
              </w:rPr>
              <w:t>Region-based convolutional neural network (R-CNN)</w:t>
            </w:r>
            <w:r>
              <w:rPr>
                <w:noProof/>
              </w:rPr>
              <w:tab/>
            </w:r>
            <w:r>
              <w:rPr>
                <w:noProof/>
              </w:rPr>
              <w:fldChar w:fldCharType="begin"/>
            </w:r>
            <w:r>
              <w:rPr>
                <w:noProof/>
              </w:rPr>
              <w:instrText xml:space="preserve"> PAGEREF _Toc198115550 \h </w:instrText>
            </w:r>
          </w:ins>
          <w:r>
            <w:rPr>
              <w:noProof/>
            </w:rPr>
          </w:r>
          <w:r>
            <w:rPr>
              <w:noProof/>
            </w:rPr>
            <w:fldChar w:fldCharType="separate"/>
          </w:r>
          <w:r w:rsidR="00FC3C3B">
            <w:rPr>
              <w:noProof/>
            </w:rPr>
            <w:t>11</w:t>
          </w:r>
          <w:ins w:id="39" w:author="Ingr Jiri" w:date="2025-05-14T11:45:00Z">
            <w:r>
              <w:rPr>
                <w:noProof/>
              </w:rPr>
              <w:fldChar w:fldCharType="end"/>
            </w:r>
            <w:r w:rsidRPr="008A084D">
              <w:rPr>
                <w:rStyle w:val="Hypertextovodkaz"/>
                <w:noProof/>
              </w:rPr>
              <w:fldChar w:fldCharType="end"/>
            </w:r>
          </w:ins>
        </w:p>
        <w:p w14:paraId="526D572B" w14:textId="6CF600FB" w:rsidR="00512920" w:rsidRDefault="00512920">
          <w:pPr>
            <w:pStyle w:val="Obsah3"/>
            <w:rPr>
              <w:ins w:id="40" w:author="Ingr Jiri" w:date="2025-05-14T11:45:00Z"/>
              <w:rFonts w:asciiTheme="minorHAnsi" w:eastAsiaTheme="minorEastAsia" w:hAnsiTheme="minorHAnsi" w:cstheme="minorBidi"/>
              <w:noProof/>
              <w:kern w:val="2"/>
              <w:lang w:eastAsia="cs-CZ"/>
              <w14:ligatures w14:val="standardContextual"/>
            </w:rPr>
          </w:pPr>
          <w:ins w:id="41"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1"</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4.2</w:t>
            </w:r>
            <w:r>
              <w:rPr>
                <w:rFonts w:asciiTheme="minorHAnsi" w:eastAsiaTheme="minorEastAsia" w:hAnsiTheme="minorHAnsi" w:cstheme="minorBidi"/>
                <w:noProof/>
                <w:kern w:val="2"/>
                <w:lang w:eastAsia="cs-CZ"/>
                <w14:ligatures w14:val="standardContextual"/>
              </w:rPr>
              <w:tab/>
            </w:r>
            <w:r w:rsidRPr="008A084D">
              <w:rPr>
                <w:rStyle w:val="Hypertextovodkaz"/>
                <w:noProof/>
              </w:rPr>
              <w:t>Fast R-CNN</w:t>
            </w:r>
            <w:r>
              <w:rPr>
                <w:noProof/>
              </w:rPr>
              <w:tab/>
            </w:r>
            <w:r>
              <w:rPr>
                <w:noProof/>
              </w:rPr>
              <w:fldChar w:fldCharType="begin"/>
            </w:r>
            <w:r>
              <w:rPr>
                <w:noProof/>
              </w:rPr>
              <w:instrText xml:space="preserve"> PAGEREF _Toc198115551 \h </w:instrText>
            </w:r>
          </w:ins>
          <w:r>
            <w:rPr>
              <w:noProof/>
            </w:rPr>
          </w:r>
          <w:r>
            <w:rPr>
              <w:noProof/>
            </w:rPr>
            <w:fldChar w:fldCharType="separate"/>
          </w:r>
          <w:r w:rsidR="00FC3C3B">
            <w:rPr>
              <w:noProof/>
            </w:rPr>
            <w:t>12</w:t>
          </w:r>
          <w:ins w:id="42" w:author="Ingr Jiri" w:date="2025-05-14T11:45:00Z">
            <w:r>
              <w:rPr>
                <w:noProof/>
              </w:rPr>
              <w:fldChar w:fldCharType="end"/>
            </w:r>
            <w:r w:rsidRPr="008A084D">
              <w:rPr>
                <w:rStyle w:val="Hypertextovodkaz"/>
                <w:noProof/>
              </w:rPr>
              <w:fldChar w:fldCharType="end"/>
            </w:r>
          </w:ins>
        </w:p>
        <w:p w14:paraId="47B5F48C" w14:textId="25A7F6AA" w:rsidR="00512920" w:rsidRDefault="00512920">
          <w:pPr>
            <w:pStyle w:val="Obsah3"/>
            <w:rPr>
              <w:ins w:id="43" w:author="Ingr Jiri" w:date="2025-05-14T11:45:00Z"/>
              <w:rFonts w:asciiTheme="minorHAnsi" w:eastAsiaTheme="minorEastAsia" w:hAnsiTheme="minorHAnsi" w:cstheme="minorBidi"/>
              <w:noProof/>
              <w:kern w:val="2"/>
              <w:lang w:eastAsia="cs-CZ"/>
              <w14:ligatures w14:val="standardContextual"/>
            </w:rPr>
          </w:pPr>
          <w:ins w:id="44"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2"</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4.3</w:t>
            </w:r>
            <w:r>
              <w:rPr>
                <w:rFonts w:asciiTheme="minorHAnsi" w:eastAsiaTheme="minorEastAsia" w:hAnsiTheme="minorHAnsi" w:cstheme="minorBidi"/>
                <w:noProof/>
                <w:kern w:val="2"/>
                <w:lang w:eastAsia="cs-CZ"/>
                <w14:ligatures w14:val="standardContextual"/>
              </w:rPr>
              <w:tab/>
            </w:r>
            <w:r w:rsidRPr="008A084D">
              <w:rPr>
                <w:rStyle w:val="Hypertextovodkaz"/>
                <w:noProof/>
              </w:rPr>
              <w:t>Faster R-CNN</w:t>
            </w:r>
            <w:r>
              <w:rPr>
                <w:noProof/>
              </w:rPr>
              <w:tab/>
            </w:r>
            <w:r>
              <w:rPr>
                <w:noProof/>
              </w:rPr>
              <w:fldChar w:fldCharType="begin"/>
            </w:r>
            <w:r>
              <w:rPr>
                <w:noProof/>
              </w:rPr>
              <w:instrText xml:space="preserve"> PAGEREF _Toc198115552 \h </w:instrText>
            </w:r>
          </w:ins>
          <w:r>
            <w:rPr>
              <w:noProof/>
            </w:rPr>
          </w:r>
          <w:r>
            <w:rPr>
              <w:noProof/>
            </w:rPr>
            <w:fldChar w:fldCharType="separate"/>
          </w:r>
          <w:r w:rsidR="00FC3C3B">
            <w:rPr>
              <w:noProof/>
            </w:rPr>
            <w:t>13</w:t>
          </w:r>
          <w:ins w:id="45" w:author="Ingr Jiri" w:date="2025-05-14T11:45:00Z">
            <w:r>
              <w:rPr>
                <w:noProof/>
              </w:rPr>
              <w:fldChar w:fldCharType="end"/>
            </w:r>
            <w:r w:rsidRPr="008A084D">
              <w:rPr>
                <w:rStyle w:val="Hypertextovodkaz"/>
                <w:noProof/>
              </w:rPr>
              <w:fldChar w:fldCharType="end"/>
            </w:r>
          </w:ins>
        </w:p>
        <w:p w14:paraId="2A73763A" w14:textId="7A94DCBF" w:rsidR="00512920" w:rsidRDefault="00512920">
          <w:pPr>
            <w:pStyle w:val="Obsah2"/>
            <w:rPr>
              <w:ins w:id="46" w:author="Ingr Jiri" w:date="2025-05-14T11:45:00Z"/>
              <w:rFonts w:asciiTheme="minorHAnsi" w:eastAsiaTheme="minorEastAsia" w:hAnsiTheme="minorHAnsi" w:cstheme="minorBidi"/>
              <w:noProof/>
              <w:kern w:val="2"/>
              <w:lang w:eastAsia="cs-CZ"/>
              <w14:ligatures w14:val="standardContextual"/>
            </w:rPr>
          </w:pPr>
          <w:ins w:id="47"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3"</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5</w:t>
            </w:r>
            <w:r>
              <w:rPr>
                <w:rFonts w:asciiTheme="minorHAnsi" w:eastAsiaTheme="minorEastAsia" w:hAnsiTheme="minorHAnsi" w:cstheme="minorBidi"/>
                <w:noProof/>
                <w:kern w:val="2"/>
                <w:lang w:eastAsia="cs-CZ"/>
                <w14:ligatures w14:val="standardContextual"/>
              </w:rPr>
              <w:tab/>
            </w:r>
            <w:r w:rsidRPr="008A084D">
              <w:rPr>
                <w:rStyle w:val="Hypertextovodkaz"/>
                <w:noProof/>
              </w:rPr>
              <w:t>One-stage detektory</w:t>
            </w:r>
            <w:r>
              <w:rPr>
                <w:noProof/>
              </w:rPr>
              <w:tab/>
            </w:r>
            <w:r>
              <w:rPr>
                <w:noProof/>
              </w:rPr>
              <w:fldChar w:fldCharType="begin"/>
            </w:r>
            <w:r>
              <w:rPr>
                <w:noProof/>
              </w:rPr>
              <w:instrText xml:space="preserve"> PAGEREF _Toc198115553 \h </w:instrText>
            </w:r>
          </w:ins>
          <w:r>
            <w:rPr>
              <w:noProof/>
            </w:rPr>
          </w:r>
          <w:r>
            <w:rPr>
              <w:noProof/>
            </w:rPr>
            <w:fldChar w:fldCharType="separate"/>
          </w:r>
          <w:r w:rsidR="00FC3C3B">
            <w:rPr>
              <w:noProof/>
            </w:rPr>
            <w:t>13</w:t>
          </w:r>
          <w:ins w:id="48" w:author="Ingr Jiri" w:date="2025-05-14T11:45:00Z">
            <w:r>
              <w:rPr>
                <w:noProof/>
              </w:rPr>
              <w:fldChar w:fldCharType="end"/>
            </w:r>
            <w:r w:rsidRPr="008A084D">
              <w:rPr>
                <w:rStyle w:val="Hypertextovodkaz"/>
                <w:noProof/>
              </w:rPr>
              <w:fldChar w:fldCharType="end"/>
            </w:r>
          </w:ins>
        </w:p>
        <w:p w14:paraId="2A8B60F8" w14:textId="666DECDE" w:rsidR="00512920" w:rsidRDefault="00512920">
          <w:pPr>
            <w:pStyle w:val="Obsah3"/>
            <w:rPr>
              <w:ins w:id="49" w:author="Ingr Jiri" w:date="2025-05-14T11:45:00Z"/>
              <w:rFonts w:asciiTheme="minorHAnsi" w:eastAsiaTheme="minorEastAsia" w:hAnsiTheme="minorHAnsi" w:cstheme="minorBidi"/>
              <w:noProof/>
              <w:kern w:val="2"/>
              <w:lang w:eastAsia="cs-CZ"/>
              <w14:ligatures w14:val="standardContextual"/>
            </w:rPr>
          </w:pPr>
          <w:ins w:id="50"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4"</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5.1</w:t>
            </w:r>
            <w:r>
              <w:rPr>
                <w:rFonts w:asciiTheme="minorHAnsi" w:eastAsiaTheme="minorEastAsia" w:hAnsiTheme="minorHAnsi" w:cstheme="minorBidi"/>
                <w:noProof/>
                <w:kern w:val="2"/>
                <w:lang w:eastAsia="cs-CZ"/>
                <w14:ligatures w14:val="standardContextual"/>
              </w:rPr>
              <w:tab/>
            </w:r>
            <w:r w:rsidRPr="008A084D">
              <w:rPr>
                <w:rStyle w:val="Hypertextovodkaz"/>
                <w:noProof/>
              </w:rPr>
              <w:t>Single Shot Multibox Detector  (SSD)</w:t>
            </w:r>
            <w:r>
              <w:rPr>
                <w:noProof/>
              </w:rPr>
              <w:tab/>
            </w:r>
            <w:r>
              <w:rPr>
                <w:noProof/>
              </w:rPr>
              <w:fldChar w:fldCharType="begin"/>
            </w:r>
            <w:r>
              <w:rPr>
                <w:noProof/>
              </w:rPr>
              <w:instrText xml:space="preserve"> PAGEREF _Toc198115554 \h </w:instrText>
            </w:r>
          </w:ins>
          <w:r>
            <w:rPr>
              <w:noProof/>
            </w:rPr>
          </w:r>
          <w:r>
            <w:rPr>
              <w:noProof/>
            </w:rPr>
            <w:fldChar w:fldCharType="separate"/>
          </w:r>
          <w:r w:rsidR="00FC3C3B">
            <w:rPr>
              <w:noProof/>
            </w:rPr>
            <w:t>13</w:t>
          </w:r>
          <w:ins w:id="51" w:author="Ingr Jiri" w:date="2025-05-14T11:45:00Z">
            <w:r>
              <w:rPr>
                <w:noProof/>
              </w:rPr>
              <w:fldChar w:fldCharType="end"/>
            </w:r>
            <w:r w:rsidRPr="008A084D">
              <w:rPr>
                <w:rStyle w:val="Hypertextovodkaz"/>
                <w:noProof/>
              </w:rPr>
              <w:fldChar w:fldCharType="end"/>
            </w:r>
          </w:ins>
        </w:p>
        <w:p w14:paraId="4013D206" w14:textId="4B84D7EA" w:rsidR="00512920" w:rsidRDefault="00512920">
          <w:pPr>
            <w:pStyle w:val="Obsah2"/>
            <w:rPr>
              <w:ins w:id="52" w:author="Ingr Jiri" w:date="2025-05-14T11:45:00Z"/>
              <w:rFonts w:asciiTheme="minorHAnsi" w:eastAsiaTheme="minorEastAsia" w:hAnsiTheme="minorHAnsi" w:cstheme="minorBidi"/>
              <w:noProof/>
              <w:kern w:val="2"/>
              <w:lang w:eastAsia="cs-CZ"/>
              <w14:ligatures w14:val="standardContextual"/>
            </w:rPr>
          </w:pPr>
          <w:ins w:id="53"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5"</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6</w:t>
            </w:r>
            <w:r>
              <w:rPr>
                <w:rFonts w:asciiTheme="minorHAnsi" w:eastAsiaTheme="minorEastAsia" w:hAnsiTheme="minorHAnsi" w:cstheme="minorBidi"/>
                <w:noProof/>
                <w:kern w:val="2"/>
                <w:lang w:eastAsia="cs-CZ"/>
                <w14:ligatures w14:val="standardContextual"/>
              </w:rPr>
              <w:tab/>
            </w:r>
            <w:r w:rsidRPr="008A084D">
              <w:rPr>
                <w:rStyle w:val="Hypertextovodkaz"/>
                <w:noProof/>
              </w:rPr>
              <w:t>You Only Look Once (YOLO)</w:t>
            </w:r>
            <w:r>
              <w:rPr>
                <w:noProof/>
              </w:rPr>
              <w:tab/>
            </w:r>
            <w:r>
              <w:rPr>
                <w:noProof/>
              </w:rPr>
              <w:fldChar w:fldCharType="begin"/>
            </w:r>
            <w:r>
              <w:rPr>
                <w:noProof/>
              </w:rPr>
              <w:instrText xml:space="preserve"> PAGEREF _Toc198115555 \h </w:instrText>
            </w:r>
          </w:ins>
          <w:r>
            <w:rPr>
              <w:noProof/>
            </w:rPr>
          </w:r>
          <w:r>
            <w:rPr>
              <w:noProof/>
            </w:rPr>
            <w:fldChar w:fldCharType="separate"/>
          </w:r>
          <w:r w:rsidR="00FC3C3B">
            <w:rPr>
              <w:noProof/>
            </w:rPr>
            <w:t>14</w:t>
          </w:r>
          <w:ins w:id="54" w:author="Ingr Jiri" w:date="2025-05-14T11:45:00Z">
            <w:r>
              <w:rPr>
                <w:noProof/>
              </w:rPr>
              <w:fldChar w:fldCharType="end"/>
            </w:r>
            <w:r w:rsidRPr="008A084D">
              <w:rPr>
                <w:rStyle w:val="Hypertextovodkaz"/>
                <w:noProof/>
              </w:rPr>
              <w:fldChar w:fldCharType="end"/>
            </w:r>
          </w:ins>
        </w:p>
        <w:p w14:paraId="536D1867" w14:textId="2978C3A4" w:rsidR="00512920" w:rsidRDefault="00512920">
          <w:pPr>
            <w:pStyle w:val="Obsah3"/>
            <w:rPr>
              <w:ins w:id="55" w:author="Ingr Jiri" w:date="2025-05-14T11:45:00Z"/>
              <w:rFonts w:asciiTheme="minorHAnsi" w:eastAsiaTheme="minorEastAsia" w:hAnsiTheme="minorHAnsi" w:cstheme="minorBidi"/>
              <w:noProof/>
              <w:kern w:val="2"/>
              <w:lang w:eastAsia="cs-CZ"/>
              <w14:ligatures w14:val="standardContextual"/>
            </w:rPr>
          </w:pPr>
          <w:ins w:id="56"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56"</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6.1</w:t>
            </w:r>
            <w:r>
              <w:rPr>
                <w:rFonts w:asciiTheme="minorHAnsi" w:eastAsiaTheme="minorEastAsia" w:hAnsiTheme="minorHAnsi" w:cstheme="minorBidi"/>
                <w:noProof/>
                <w:kern w:val="2"/>
                <w:lang w:eastAsia="cs-CZ"/>
                <w14:ligatures w14:val="standardContextual"/>
              </w:rPr>
              <w:tab/>
            </w:r>
            <w:r w:rsidRPr="008A084D">
              <w:rPr>
                <w:rStyle w:val="Hypertextovodkaz"/>
                <w:noProof/>
              </w:rPr>
              <w:t>Algoritmus YOLO</w:t>
            </w:r>
            <w:r>
              <w:rPr>
                <w:noProof/>
              </w:rPr>
              <w:tab/>
            </w:r>
            <w:r>
              <w:rPr>
                <w:noProof/>
              </w:rPr>
              <w:fldChar w:fldCharType="begin"/>
            </w:r>
            <w:r>
              <w:rPr>
                <w:noProof/>
              </w:rPr>
              <w:instrText xml:space="preserve"> PAGEREF _Toc198115556 \h </w:instrText>
            </w:r>
          </w:ins>
          <w:r>
            <w:rPr>
              <w:noProof/>
            </w:rPr>
          </w:r>
          <w:r>
            <w:rPr>
              <w:noProof/>
            </w:rPr>
            <w:fldChar w:fldCharType="separate"/>
          </w:r>
          <w:r w:rsidR="00FC3C3B">
            <w:rPr>
              <w:noProof/>
            </w:rPr>
            <w:t>14</w:t>
          </w:r>
          <w:ins w:id="57" w:author="Ingr Jiri" w:date="2025-05-14T11:45:00Z">
            <w:r>
              <w:rPr>
                <w:noProof/>
              </w:rPr>
              <w:fldChar w:fldCharType="end"/>
            </w:r>
            <w:r w:rsidRPr="008A084D">
              <w:rPr>
                <w:rStyle w:val="Hypertextovodkaz"/>
                <w:noProof/>
              </w:rPr>
              <w:fldChar w:fldCharType="end"/>
            </w:r>
          </w:ins>
        </w:p>
        <w:p w14:paraId="1B4E1AA9" w14:textId="25F95A48" w:rsidR="00512920" w:rsidRDefault="00512920">
          <w:pPr>
            <w:pStyle w:val="Obsah3"/>
            <w:rPr>
              <w:ins w:id="58" w:author="Ingr Jiri" w:date="2025-05-14T11:45:00Z"/>
              <w:rFonts w:asciiTheme="minorHAnsi" w:eastAsiaTheme="minorEastAsia" w:hAnsiTheme="minorHAnsi" w:cstheme="minorBidi"/>
              <w:noProof/>
              <w:kern w:val="2"/>
              <w:lang w:eastAsia="cs-CZ"/>
              <w14:ligatures w14:val="standardContextual"/>
            </w:rPr>
          </w:pPr>
          <w:ins w:id="59"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0"</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6.2</w:t>
            </w:r>
            <w:r>
              <w:rPr>
                <w:rFonts w:asciiTheme="minorHAnsi" w:eastAsiaTheme="minorEastAsia" w:hAnsiTheme="minorHAnsi" w:cstheme="minorBidi"/>
                <w:noProof/>
                <w:kern w:val="2"/>
                <w:lang w:eastAsia="cs-CZ"/>
                <w14:ligatures w14:val="standardContextual"/>
              </w:rPr>
              <w:tab/>
            </w:r>
            <w:r w:rsidRPr="008A084D">
              <w:rPr>
                <w:rStyle w:val="Hypertextovodkaz"/>
                <w:noProof/>
              </w:rPr>
              <w:t>Vývoj YOLO</w:t>
            </w:r>
            <w:r>
              <w:rPr>
                <w:noProof/>
              </w:rPr>
              <w:tab/>
            </w:r>
            <w:r>
              <w:rPr>
                <w:noProof/>
              </w:rPr>
              <w:fldChar w:fldCharType="begin"/>
            </w:r>
            <w:r>
              <w:rPr>
                <w:noProof/>
              </w:rPr>
              <w:instrText xml:space="preserve"> PAGEREF _Toc198115570 \h </w:instrText>
            </w:r>
          </w:ins>
          <w:r>
            <w:rPr>
              <w:noProof/>
            </w:rPr>
          </w:r>
          <w:r>
            <w:rPr>
              <w:noProof/>
            </w:rPr>
            <w:fldChar w:fldCharType="separate"/>
          </w:r>
          <w:r w:rsidR="00FC3C3B">
            <w:rPr>
              <w:noProof/>
            </w:rPr>
            <w:t>15</w:t>
          </w:r>
          <w:ins w:id="60" w:author="Ingr Jiri" w:date="2025-05-14T11:45:00Z">
            <w:r>
              <w:rPr>
                <w:noProof/>
              </w:rPr>
              <w:fldChar w:fldCharType="end"/>
            </w:r>
            <w:r w:rsidRPr="008A084D">
              <w:rPr>
                <w:rStyle w:val="Hypertextovodkaz"/>
                <w:noProof/>
              </w:rPr>
              <w:fldChar w:fldCharType="end"/>
            </w:r>
          </w:ins>
        </w:p>
        <w:p w14:paraId="1E6186CF" w14:textId="75197907" w:rsidR="00512920" w:rsidRDefault="00512920">
          <w:pPr>
            <w:pStyle w:val="Obsah3"/>
            <w:rPr>
              <w:ins w:id="61" w:author="Ingr Jiri" w:date="2025-05-14T11:45:00Z"/>
              <w:rFonts w:asciiTheme="minorHAnsi" w:eastAsiaTheme="minorEastAsia" w:hAnsiTheme="minorHAnsi" w:cstheme="minorBidi"/>
              <w:noProof/>
              <w:kern w:val="2"/>
              <w:lang w:eastAsia="cs-CZ"/>
              <w14:ligatures w14:val="standardContextual"/>
            </w:rPr>
          </w:pPr>
          <w:ins w:id="62"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1"</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6.3</w:t>
            </w:r>
            <w:r>
              <w:rPr>
                <w:rFonts w:asciiTheme="minorHAnsi" w:eastAsiaTheme="minorEastAsia" w:hAnsiTheme="minorHAnsi" w:cstheme="minorBidi"/>
                <w:noProof/>
                <w:kern w:val="2"/>
                <w:lang w:eastAsia="cs-CZ"/>
                <w14:ligatures w14:val="standardContextual"/>
              </w:rPr>
              <w:tab/>
            </w:r>
            <w:r w:rsidRPr="008A084D">
              <w:rPr>
                <w:rStyle w:val="Hypertextovodkaz"/>
                <w:noProof/>
              </w:rPr>
              <w:t>Velikosti YOLO</w:t>
            </w:r>
            <w:r>
              <w:rPr>
                <w:noProof/>
              </w:rPr>
              <w:tab/>
            </w:r>
            <w:r>
              <w:rPr>
                <w:noProof/>
              </w:rPr>
              <w:fldChar w:fldCharType="begin"/>
            </w:r>
            <w:r>
              <w:rPr>
                <w:noProof/>
              </w:rPr>
              <w:instrText xml:space="preserve"> PAGEREF _Toc198115571 \h </w:instrText>
            </w:r>
          </w:ins>
          <w:r>
            <w:rPr>
              <w:noProof/>
            </w:rPr>
          </w:r>
          <w:r>
            <w:rPr>
              <w:noProof/>
            </w:rPr>
            <w:fldChar w:fldCharType="separate"/>
          </w:r>
          <w:r w:rsidR="00FC3C3B">
            <w:rPr>
              <w:noProof/>
            </w:rPr>
            <w:t>17</w:t>
          </w:r>
          <w:ins w:id="63" w:author="Ingr Jiri" w:date="2025-05-14T11:45:00Z">
            <w:r>
              <w:rPr>
                <w:noProof/>
              </w:rPr>
              <w:fldChar w:fldCharType="end"/>
            </w:r>
            <w:r w:rsidRPr="008A084D">
              <w:rPr>
                <w:rStyle w:val="Hypertextovodkaz"/>
                <w:noProof/>
              </w:rPr>
              <w:fldChar w:fldCharType="end"/>
            </w:r>
          </w:ins>
        </w:p>
        <w:p w14:paraId="1E7D7CA2" w14:textId="0AB05CB2" w:rsidR="00512920" w:rsidRDefault="00512920">
          <w:pPr>
            <w:pStyle w:val="Obsah3"/>
            <w:rPr>
              <w:ins w:id="64" w:author="Ingr Jiri" w:date="2025-05-14T11:45:00Z"/>
              <w:rFonts w:asciiTheme="minorHAnsi" w:eastAsiaTheme="minorEastAsia" w:hAnsiTheme="minorHAnsi" w:cstheme="minorBidi"/>
              <w:noProof/>
              <w:kern w:val="2"/>
              <w:lang w:eastAsia="cs-CZ"/>
              <w14:ligatures w14:val="standardContextual"/>
            </w:rPr>
          </w:pPr>
          <w:ins w:id="65"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2"</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6.4</w:t>
            </w:r>
            <w:r>
              <w:rPr>
                <w:rFonts w:asciiTheme="minorHAnsi" w:eastAsiaTheme="minorEastAsia" w:hAnsiTheme="minorHAnsi" w:cstheme="minorBidi"/>
                <w:noProof/>
                <w:kern w:val="2"/>
                <w:lang w:eastAsia="cs-CZ"/>
                <w14:ligatures w14:val="standardContextual"/>
              </w:rPr>
              <w:tab/>
            </w:r>
            <w:r w:rsidRPr="008A084D">
              <w:rPr>
                <w:rStyle w:val="Hypertextovodkaz"/>
                <w:noProof/>
              </w:rPr>
              <w:t>Výstup YOLO algoritmu</w:t>
            </w:r>
            <w:r>
              <w:rPr>
                <w:noProof/>
              </w:rPr>
              <w:tab/>
            </w:r>
            <w:r>
              <w:rPr>
                <w:noProof/>
              </w:rPr>
              <w:fldChar w:fldCharType="begin"/>
            </w:r>
            <w:r>
              <w:rPr>
                <w:noProof/>
              </w:rPr>
              <w:instrText xml:space="preserve"> PAGEREF _Toc198115572 \h </w:instrText>
            </w:r>
          </w:ins>
          <w:r>
            <w:rPr>
              <w:noProof/>
            </w:rPr>
          </w:r>
          <w:r>
            <w:rPr>
              <w:noProof/>
            </w:rPr>
            <w:fldChar w:fldCharType="separate"/>
          </w:r>
          <w:r w:rsidR="00FC3C3B">
            <w:rPr>
              <w:noProof/>
            </w:rPr>
            <w:t>18</w:t>
          </w:r>
          <w:ins w:id="66" w:author="Ingr Jiri" w:date="2025-05-14T11:45:00Z">
            <w:r>
              <w:rPr>
                <w:noProof/>
              </w:rPr>
              <w:fldChar w:fldCharType="end"/>
            </w:r>
            <w:r w:rsidRPr="008A084D">
              <w:rPr>
                <w:rStyle w:val="Hypertextovodkaz"/>
                <w:noProof/>
              </w:rPr>
              <w:fldChar w:fldCharType="end"/>
            </w:r>
          </w:ins>
        </w:p>
        <w:p w14:paraId="4F2306A0" w14:textId="31F3BFF9" w:rsidR="00512920" w:rsidRDefault="00512920">
          <w:pPr>
            <w:pStyle w:val="Obsah2"/>
            <w:rPr>
              <w:ins w:id="67" w:author="Ingr Jiri" w:date="2025-05-14T11:45:00Z"/>
              <w:rFonts w:asciiTheme="minorHAnsi" w:eastAsiaTheme="minorEastAsia" w:hAnsiTheme="minorHAnsi" w:cstheme="minorBidi"/>
              <w:noProof/>
              <w:kern w:val="2"/>
              <w:lang w:eastAsia="cs-CZ"/>
              <w14:ligatures w14:val="standardContextual"/>
            </w:rPr>
          </w:pPr>
          <w:ins w:id="68"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3"</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7</w:t>
            </w:r>
            <w:r>
              <w:rPr>
                <w:rFonts w:asciiTheme="minorHAnsi" w:eastAsiaTheme="minorEastAsia" w:hAnsiTheme="minorHAnsi" w:cstheme="minorBidi"/>
                <w:noProof/>
                <w:kern w:val="2"/>
                <w:lang w:eastAsia="cs-CZ"/>
                <w14:ligatures w14:val="standardContextual"/>
              </w:rPr>
              <w:tab/>
            </w:r>
            <w:r w:rsidRPr="008A084D">
              <w:rPr>
                <w:rStyle w:val="Hypertextovodkaz"/>
                <w:noProof/>
              </w:rPr>
              <w:t>Srovnání one-stage vs. two-stage algortimů</w:t>
            </w:r>
            <w:r>
              <w:rPr>
                <w:noProof/>
              </w:rPr>
              <w:tab/>
            </w:r>
            <w:r>
              <w:rPr>
                <w:noProof/>
              </w:rPr>
              <w:fldChar w:fldCharType="begin"/>
            </w:r>
            <w:r>
              <w:rPr>
                <w:noProof/>
              </w:rPr>
              <w:instrText xml:space="preserve"> PAGEREF _Toc198115573 \h </w:instrText>
            </w:r>
          </w:ins>
          <w:r>
            <w:rPr>
              <w:noProof/>
            </w:rPr>
          </w:r>
          <w:r>
            <w:rPr>
              <w:noProof/>
            </w:rPr>
            <w:fldChar w:fldCharType="separate"/>
          </w:r>
          <w:r w:rsidR="00FC3C3B">
            <w:rPr>
              <w:noProof/>
            </w:rPr>
            <w:t>18</w:t>
          </w:r>
          <w:ins w:id="69" w:author="Ingr Jiri" w:date="2025-05-14T11:45:00Z">
            <w:r>
              <w:rPr>
                <w:noProof/>
              </w:rPr>
              <w:fldChar w:fldCharType="end"/>
            </w:r>
            <w:r w:rsidRPr="008A084D">
              <w:rPr>
                <w:rStyle w:val="Hypertextovodkaz"/>
                <w:noProof/>
              </w:rPr>
              <w:fldChar w:fldCharType="end"/>
            </w:r>
          </w:ins>
        </w:p>
        <w:p w14:paraId="0DC215AC" w14:textId="640CB953" w:rsidR="00512920" w:rsidRDefault="00512920">
          <w:pPr>
            <w:pStyle w:val="Obsah2"/>
            <w:rPr>
              <w:ins w:id="70" w:author="Ingr Jiri" w:date="2025-05-14T11:45:00Z"/>
              <w:rFonts w:asciiTheme="minorHAnsi" w:eastAsiaTheme="minorEastAsia" w:hAnsiTheme="minorHAnsi" w:cstheme="minorBidi"/>
              <w:noProof/>
              <w:kern w:val="2"/>
              <w:lang w:eastAsia="cs-CZ"/>
              <w14:ligatures w14:val="standardContextual"/>
            </w:rPr>
          </w:pPr>
          <w:ins w:id="71"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4"</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8</w:t>
            </w:r>
            <w:r>
              <w:rPr>
                <w:rFonts w:asciiTheme="minorHAnsi" w:eastAsiaTheme="minorEastAsia" w:hAnsiTheme="minorHAnsi" w:cstheme="minorBidi"/>
                <w:noProof/>
                <w:kern w:val="2"/>
                <w:lang w:eastAsia="cs-CZ"/>
                <w14:ligatures w14:val="standardContextual"/>
              </w:rPr>
              <w:tab/>
            </w:r>
            <w:r w:rsidRPr="008A084D">
              <w:rPr>
                <w:rStyle w:val="Hypertextovodkaz"/>
                <w:noProof/>
              </w:rPr>
              <w:t>Evaluační metriky</w:t>
            </w:r>
            <w:r>
              <w:rPr>
                <w:noProof/>
              </w:rPr>
              <w:tab/>
            </w:r>
            <w:r>
              <w:rPr>
                <w:noProof/>
              </w:rPr>
              <w:fldChar w:fldCharType="begin"/>
            </w:r>
            <w:r>
              <w:rPr>
                <w:noProof/>
              </w:rPr>
              <w:instrText xml:space="preserve"> PAGEREF _Toc198115574 \h </w:instrText>
            </w:r>
          </w:ins>
          <w:r>
            <w:rPr>
              <w:noProof/>
            </w:rPr>
          </w:r>
          <w:r>
            <w:rPr>
              <w:noProof/>
            </w:rPr>
            <w:fldChar w:fldCharType="separate"/>
          </w:r>
          <w:r w:rsidR="00FC3C3B">
            <w:rPr>
              <w:noProof/>
            </w:rPr>
            <w:t>19</w:t>
          </w:r>
          <w:ins w:id="72" w:author="Ingr Jiri" w:date="2025-05-14T11:45:00Z">
            <w:r>
              <w:rPr>
                <w:noProof/>
              </w:rPr>
              <w:fldChar w:fldCharType="end"/>
            </w:r>
            <w:r w:rsidRPr="008A084D">
              <w:rPr>
                <w:rStyle w:val="Hypertextovodkaz"/>
                <w:noProof/>
              </w:rPr>
              <w:fldChar w:fldCharType="end"/>
            </w:r>
          </w:ins>
        </w:p>
        <w:p w14:paraId="69C63063" w14:textId="2655284C" w:rsidR="00512920" w:rsidRDefault="00512920">
          <w:pPr>
            <w:pStyle w:val="Obsah3"/>
            <w:rPr>
              <w:ins w:id="73" w:author="Ingr Jiri" w:date="2025-05-14T11:45:00Z"/>
              <w:rFonts w:asciiTheme="minorHAnsi" w:eastAsiaTheme="minorEastAsia" w:hAnsiTheme="minorHAnsi" w:cstheme="minorBidi"/>
              <w:noProof/>
              <w:kern w:val="2"/>
              <w:lang w:eastAsia="cs-CZ"/>
              <w14:ligatures w14:val="standardContextual"/>
            </w:rPr>
          </w:pPr>
          <w:ins w:id="74"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5"</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8.1</w:t>
            </w:r>
            <w:r>
              <w:rPr>
                <w:rFonts w:asciiTheme="minorHAnsi" w:eastAsiaTheme="minorEastAsia" w:hAnsiTheme="minorHAnsi" w:cstheme="minorBidi"/>
                <w:noProof/>
                <w:kern w:val="2"/>
                <w:lang w:eastAsia="cs-CZ"/>
                <w14:ligatures w14:val="standardContextual"/>
              </w:rPr>
              <w:tab/>
            </w:r>
            <w:r w:rsidRPr="008A084D">
              <w:rPr>
                <w:rStyle w:val="Hypertextovodkaz"/>
                <w:noProof/>
              </w:rPr>
              <w:t>Intersection over Union (IoU)</w:t>
            </w:r>
            <w:r>
              <w:rPr>
                <w:noProof/>
              </w:rPr>
              <w:tab/>
            </w:r>
            <w:r>
              <w:rPr>
                <w:noProof/>
              </w:rPr>
              <w:fldChar w:fldCharType="begin"/>
            </w:r>
            <w:r>
              <w:rPr>
                <w:noProof/>
              </w:rPr>
              <w:instrText xml:space="preserve"> PAGEREF _Toc198115575 \h </w:instrText>
            </w:r>
          </w:ins>
          <w:r>
            <w:rPr>
              <w:noProof/>
            </w:rPr>
          </w:r>
          <w:r>
            <w:rPr>
              <w:noProof/>
            </w:rPr>
            <w:fldChar w:fldCharType="separate"/>
          </w:r>
          <w:r w:rsidR="00FC3C3B">
            <w:rPr>
              <w:noProof/>
            </w:rPr>
            <w:t>19</w:t>
          </w:r>
          <w:ins w:id="75" w:author="Ingr Jiri" w:date="2025-05-14T11:45:00Z">
            <w:r>
              <w:rPr>
                <w:noProof/>
              </w:rPr>
              <w:fldChar w:fldCharType="end"/>
            </w:r>
            <w:r w:rsidRPr="008A084D">
              <w:rPr>
                <w:rStyle w:val="Hypertextovodkaz"/>
                <w:noProof/>
              </w:rPr>
              <w:fldChar w:fldCharType="end"/>
            </w:r>
          </w:ins>
        </w:p>
        <w:p w14:paraId="733B3C0D" w14:textId="610D2F95" w:rsidR="00512920" w:rsidRDefault="00512920">
          <w:pPr>
            <w:pStyle w:val="Obsah3"/>
            <w:rPr>
              <w:ins w:id="76" w:author="Ingr Jiri" w:date="2025-05-14T11:45:00Z"/>
              <w:rFonts w:asciiTheme="minorHAnsi" w:eastAsiaTheme="minorEastAsia" w:hAnsiTheme="minorHAnsi" w:cstheme="minorBidi"/>
              <w:noProof/>
              <w:kern w:val="2"/>
              <w:lang w:eastAsia="cs-CZ"/>
              <w14:ligatures w14:val="standardContextual"/>
            </w:rPr>
          </w:pPr>
          <w:ins w:id="77"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6"</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8.2</w:t>
            </w:r>
            <w:r>
              <w:rPr>
                <w:rFonts w:asciiTheme="minorHAnsi" w:eastAsiaTheme="minorEastAsia" w:hAnsiTheme="minorHAnsi" w:cstheme="minorBidi"/>
                <w:noProof/>
                <w:kern w:val="2"/>
                <w:lang w:eastAsia="cs-CZ"/>
                <w14:ligatures w14:val="standardContextual"/>
              </w:rPr>
              <w:tab/>
            </w:r>
            <w:r w:rsidRPr="008A084D">
              <w:rPr>
                <w:rStyle w:val="Hypertextovodkaz"/>
                <w:noProof/>
              </w:rPr>
              <w:t>Precision</w:t>
            </w:r>
            <w:r>
              <w:rPr>
                <w:noProof/>
              </w:rPr>
              <w:tab/>
            </w:r>
            <w:r>
              <w:rPr>
                <w:noProof/>
              </w:rPr>
              <w:fldChar w:fldCharType="begin"/>
            </w:r>
            <w:r>
              <w:rPr>
                <w:noProof/>
              </w:rPr>
              <w:instrText xml:space="preserve"> PAGEREF _Toc198115576 \h </w:instrText>
            </w:r>
          </w:ins>
          <w:r>
            <w:rPr>
              <w:noProof/>
            </w:rPr>
          </w:r>
          <w:r>
            <w:rPr>
              <w:noProof/>
            </w:rPr>
            <w:fldChar w:fldCharType="separate"/>
          </w:r>
          <w:r w:rsidR="00FC3C3B">
            <w:rPr>
              <w:noProof/>
            </w:rPr>
            <w:t>19</w:t>
          </w:r>
          <w:ins w:id="78" w:author="Ingr Jiri" w:date="2025-05-14T11:45:00Z">
            <w:r>
              <w:rPr>
                <w:noProof/>
              </w:rPr>
              <w:fldChar w:fldCharType="end"/>
            </w:r>
            <w:r w:rsidRPr="008A084D">
              <w:rPr>
                <w:rStyle w:val="Hypertextovodkaz"/>
                <w:noProof/>
              </w:rPr>
              <w:fldChar w:fldCharType="end"/>
            </w:r>
          </w:ins>
        </w:p>
        <w:p w14:paraId="427BA2C1" w14:textId="14971CD6" w:rsidR="00512920" w:rsidRDefault="00512920">
          <w:pPr>
            <w:pStyle w:val="Obsah3"/>
            <w:rPr>
              <w:ins w:id="79" w:author="Ingr Jiri" w:date="2025-05-14T11:45:00Z"/>
              <w:rFonts w:asciiTheme="minorHAnsi" w:eastAsiaTheme="minorEastAsia" w:hAnsiTheme="minorHAnsi" w:cstheme="minorBidi"/>
              <w:noProof/>
              <w:kern w:val="2"/>
              <w:lang w:eastAsia="cs-CZ"/>
              <w14:ligatures w14:val="standardContextual"/>
            </w:rPr>
          </w:pPr>
          <w:ins w:id="80"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7"</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8.3</w:t>
            </w:r>
            <w:r>
              <w:rPr>
                <w:rFonts w:asciiTheme="minorHAnsi" w:eastAsiaTheme="minorEastAsia" w:hAnsiTheme="minorHAnsi" w:cstheme="minorBidi"/>
                <w:noProof/>
                <w:kern w:val="2"/>
                <w:lang w:eastAsia="cs-CZ"/>
                <w14:ligatures w14:val="standardContextual"/>
              </w:rPr>
              <w:tab/>
            </w:r>
            <w:r w:rsidRPr="008A084D">
              <w:rPr>
                <w:rStyle w:val="Hypertextovodkaz"/>
                <w:noProof/>
              </w:rPr>
              <w:t>Recall</w:t>
            </w:r>
            <w:r>
              <w:rPr>
                <w:noProof/>
              </w:rPr>
              <w:tab/>
            </w:r>
            <w:r>
              <w:rPr>
                <w:noProof/>
              </w:rPr>
              <w:fldChar w:fldCharType="begin"/>
            </w:r>
            <w:r>
              <w:rPr>
                <w:noProof/>
              </w:rPr>
              <w:instrText xml:space="preserve"> PAGEREF _Toc198115577 \h </w:instrText>
            </w:r>
          </w:ins>
          <w:r>
            <w:rPr>
              <w:noProof/>
            </w:rPr>
          </w:r>
          <w:r>
            <w:rPr>
              <w:noProof/>
            </w:rPr>
            <w:fldChar w:fldCharType="separate"/>
          </w:r>
          <w:r w:rsidR="00FC3C3B">
            <w:rPr>
              <w:noProof/>
            </w:rPr>
            <w:t>20</w:t>
          </w:r>
          <w:ins w:id="81" w:author="Ingr Jiri" w:date="2025-05-14T11:45:00Z">
            <w:r>
              <w:rPr>
                <w:noProof/>
              </w:rPr>
              <w:fldChar w:fldCharType="end"/>
            </w:r>
            <w:r w:rsidRPr="008A084D">
              <w:rPr>
                <w:rStyle w:val="Hypertextovodkaz"/>
                <w:noProof/>
              </w:rPr>
              <w:fldChar w:fldCharType="end"/>
            </w:r>
          </w:ins>
        </w:p>
        <w:p w14:paraId="1C1F8C79" w14:textId="2F879AFC" w:rsidR="00512920" w:rsidRDefault="00512920">
          <w:pPr>
            <w:pStyle w:val="Obsah3"/>
            <w:rPr>
              <w:ins w:id="82" w:author="Ingr Jiri" w:date="2025-05-14T11:45:00Z"/>
              <w:rFonts w:asciiTheme="minorHAnsi" w:eastAsiaTheme="minorEastAsia" w:hAnsiTheme="minorHAnsi" w:cstheme="minorBidi"/>
              <w:noProof/>
              <w:kern w:val="2"/>
              <w:lang w:eastAsia="cs-CZ"/>
              <w14:ligatures w14:val="standardContextual"/>
            </w:rPr>
          </w:pPr>
          <w:ins w:id="83"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8"</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2.8.4</w:t>
            </w:r>
            <w:r>
              <w:rPr>
                <w:rFonts w:asciiTheme="minorHAnsi" w:eastAsiaTheme="minorEastAsia" w:hAnsiTheme="minorHAnsi" w:cstheme="minorBidi"/>
                <w:noProof/>
                <w:kern w:val="2"/>
                <w:lang w:eastAsia="cs-CZ"/>
                <w14:ligatures w14:val="standardContextual"/>
              </w:rPr>
              <w:tab/>
            </w:r>
            <w:r w:rsidRPr="008A084D">
              <w:rPr>
                <w:rStyle w:val="Hypertextovodkaz"/>
                <w:noProof/>
              </w:rPr>
              <w:t>Average Precision (AP)</w:t>
            </w:r>
            <w:r>
              <w:rPr>
                <w:noProof/>
              </w:rPr>
              <w:tab/>
            </w:r>
            <w:r>
              <w:rPr>
                <w:noProof/>
              </w:rPr>
              <w:fldChar w:fldCharType="begin"/>
            </w:r>
            <w:r>
              <w:rPr>
                <w:noProof/>
              </w:rPr>
              <w:instrText xml:space="preserve"> PAGEREF _Toc198115578 \h </w:instrText>
            </w:r>
          </w:ins>
          <w:r>
            <w:rPr>
              <w:noProof/>
            </w:rPr>
          </w:r>
          <w:r>
            <w:rPr>
              <w:noProof/>
            </w:rPr>
            <w:fldChar w:fldCharType="separate"/>
          </w:r>
          <w:r w:rsidR="00FC3C3B">
            <w:rPr>
              <w:noProof/>
            </w:rPr>
            <w:t>20</w:t>
          </w:r>
          <w:ins w:id="84" w:author="Ingr Jiri" w:date="2025-05-14T11:45:00Z">
            <w:r>
              <w:rPr>
                <w:noProof/>
              </w:rPr>
              <w:fldChar w:fldCharType="end"/>
            </w:r>
            <w:r w:rsidRPr="008A084D">
              <w:rPr>
                <w:rStyle w:val="Hypertextovodkaz"/>
                <w:noProof/>
              </w:rPr>
              <w:fldChar w:fldCharType="end"/>
            </w:r>
          </w:ins>
        </w:p>
        <w:p w14:paraId="015CC6F1" w14:textId="5145A5FF" w:rsidR="00512920" w:rsidRDefault="00512920">
          <w:pPr>
            <w:pStyle w:val="Obsah1"/>
            <w:tabs>
              <w:tab w:val="left" w:pos="510"/>
            </w:tabs>
            <w:rPr>
              <w:ins w:id="85" w:author="Ingr Jiri" w:date="2025-05-14T11:45:00Z"/>
              <w:rFonts w:asciiTheme="minorHAnsi" w:eastAsiaTheme="minorEastAsia" w:hAnsiTheme="minorHAnsi" w:cstheme="minorBidi"/>
              <w:noProof/>
              <w:kern w:val="2"/>
              <w:lang w:eastAsia="cs-CZ"/>
              <w14:ligatures w14:val="standardContextual"/>
            </w:rPr>
          </w:pPr>
          <w:ins w:id="86"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79"</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w:t>
            </w:r>
            <w:r>
              <w:rPr>
                <w:rFonts w:asciiTheme="minorHAnsi" w:eastAsiaTheme="minorEastAsia" w:hAnsiTheme="minorHAnsi" w:cstheme="minorBidi"/>
                <w:noProof/>
                <w:kern w:val="2"/>
                <w:lang w:eastAsia="cs-CZ"/>
                <w14:ligatures w14:val="standardContextual"/>
              </w:rPr>
              <w:tab/>
            </w:r>
            <w:r w:rsidRPr="008A084D">
              <w:rPr>
                <w:rStyle w:val="Hypertextovodkaz"/>
                <w:noProof/>
              </w:rPr>
              <w:t>EXPERIMENTÁLNÍ ČÁST</w:t>
            </w:r>
            <w:r>
              <w:rPr>
                <w:noProof/>
              </w:rPr>
              <w:tab/>
            </w:r>
            <w:r>
              <w:rPr>
                <w:noProof/>
              </w:rPr>
              <w:fldChar w:fldCharType="begin"/>
            </w:r>
            <w:r>
              <w:rPr>
                <w:noProof/>
              </w:rPr>
              <w:instrText xml:space="preserve"> PAGEREF _Toc198115579 \h </w:instrText>
            </w:r>
          </w:ins>
          <w:r>
            <w:rPr>
              <w:noProof/>
            </w:rPr>
          </w:r>
          <w:r>
            <w:rPr>
              <w:noProof/>
            </w:rPr>
            <w:fldChar w:fldCharType="separate"/>
          </w:r>
          <w:r w:rsidR="00FC3C3B">
            <w:rPr>
              <w:noProof/>
            </w:rPr>
            <w:t>22</w:t>
          </w:r>
          <w:ins w:id="87" w:author="Ingr Jiri" w:date="2025-05-14T11:45:00Z">
            <w:r>
              <w:rPr>
                <w:noProof/>
              </w:rPr>
              <w:fldChar w:fldCharType="end"/>
            </w:r>
            <w:r w:rsidRPr="008A084D">
              <w:rPr>
                <w:rStyle w:val="Hypertextovodkaz"/>
                <w:noProof/>
              </w:rPr>
              <w:fldChar w:fldCharType="end"/>
            </w:r>
          </w:ins>
        </w:p>
        <w:p w14:paraId="5F48BBE1" w14:textId="2A560B80" w:rsidR="00512920" w:rsidRDefault="00512920">
          <w:pPr>
            <w:pStyle w:val="Obsah2"/>
            <w:rPr>
              <w:ins w:id="88" w:author="Ingr Jiri" w:date="2025-05-14T11:45:00Z"/>
              <w:rFonts w:asciiTheme="minorHAnsi" w:eastAsiaTheme="minorEastAsia" w:hAnsiTheme="minorHAnsi" w:cstheme="minorBidi"/>
              <w:noProof/>
              <w:kern w:val="2"/>
              <w:lang w:eastAsia="cs-CZ"/>
              <w14:ligatures w14:val="standardContextual"/>
            </w:rPr>
          </w:pPr>
          <w:ins w:id="89"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83"</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1</w:t>
            </w:r>
            <w:r>
              <w:rPr>
                <w:rFonts w:asciiTheme="minorHAnsi" w:eastAsiaTheme="minorEastAsia" w:hAnsiTheme="minorHAnsi" w:cstheme="minorBidi"/>
                <w:noProof/>
                <w:kern w:val="2"/>
                <w:lang w:eastAsia="cs-CZ"/>
                <w14:ligatures w14:val="standardContextual"/>
              </w:rPr>
              <w:tab/>
            </w:r>
            <w:r w:rsidRPr="008A084D">
              <w:rPr>
                <w:rStyle w:val="Hypertextovodkaz"/>
                <w:noProof/>
              </w:rPr>
              <w:t>Dataset</w:t>
            </w:r>
            <w:r>
              <w:rPr>
                <w:noProof/>
              </w:rPr>
              <w:tab/>
            </w:r>
            <w:r>
              <w:rPr>
                <w:noProof/>
              </w:rPr>
              <w:fldChar w:fldCharType="begin"/>
            </w:r>
            <w:r>
              <w:rPr>
                <w:noProof/>
              </w:rPr>
              <w:instrText xml:space="preserve"> PAGEREF _Toc198115583 \h </w:instrText>
            </w:r>
          </w:ins>
          <w:r>
            <w:rPr>
              <w:noProof/>
            </w:rPr>
          </w:r>
          <w:r>
            <w:rPr>
              <w:noProof/>
            </w:rPr>
            <w:fldChar w:fldCharType="separate"/>
          </w:r>
          <w:r w:rsidR="00FC3C3B">
            <w:rPr>
              <w:noProof/>
            </w:rPr>
            <w:t>22</w:t>
          </w:r>
          <w:ins w:id="90" w:author="Ingr Jiri" w:date="2025-05-14T11:45:00Z">
            <w:r>
              <w:rPr>
                <w:noProof/>
              </w:rPr>
              <w:fldChar w:fldCharType="end"/>
            </w:r>
            <w:r w:rsidRPr="008A084D">
              <w:rPr>
                <w:rStyle w:val="Hypertextovodkaz"/>
                <w:noProof/>
              </w:rPr>
              <w:fldChar w:fldCharType="end"/>
            </w:r>
          </w:ins>
        </w:p>
        <w:p w14:paraId="045C86A7" w14:textId="052C9AB3" w:rsidR="00512920" w:rsidRDefault="00512920">
          <w:pPr>
            <w:pStyle w:val="Obsah3"/>
            <w:rPr>
              <w:ins w:id="91" w:author="Ingr Jiri" w:date="2025-05-14T11:45:00Z"/>
              <w:rFonts w:asciiTheme="minorHAnsi" w:eastAsiaTheme="minorEastAsia" w:hAnsiTheme="minorHAnsi" w:cstheme="minorBidi"/>
              <w:noProof/>
              <w:kern w:val="2"/>
              <w:lang w:eastAsia="cs-CZ"/>
              <w14:ligatures w14:val="standardContextual"/>
            </w:rPr>
          </w:pPr>
          <w:ins w:id="92"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84"</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1.1</w:t>
            </w:r>
            <w:r>
              <w:rPr>
                <w:rFonts w:asciiTheme="minorHAnsi" w:eastAsiaTheme="minorEastAsia" w:hAnsiTheme="minorHAnsi" w:cstheme="minorBidi"/>
                <w:noProof/>
                <w:kern w:val="2"/>
                <w:lang w:eastAsia="cs-CZ"/>
                <w14:ligatures w14:val="standardContextual"/>
              </w:rPr>
              <w:tab/>
            </w:r>
            <w:r w:rsidRPr="008A084D">
              <w:rPr>
                <w:rStyle w:val="Hypertextovodkaz"/>
                <w:noProof/>
              </w:rPr>
              <w:t>Manuální anotace</w:t>
            </w:r>
            <w:r>
              <w:rPr>
                <w:noProof/>
              </w:rPr>
              <w:tab/>
            </w:r>
            <w:r>
              <w:rPr>
                <w:noProof/>
              </w:rPr>
              <w:fldChar w:fldCharType="begin"/>
            </w:r>
            <w:r>
              <w:rPr>
                <w:noProof/>
              </w:rPr>
              <w:instrText xml:space="preserve"> PAGEREF _Toc198115584 \h </w:instrText>
            </w:r>
          </w:ins>
          <w:r>
            <w:rPr>
              <w:noProof/>
            </w:rPr>
          </w:r>
          <w:r>
            <w:rPr>
              <w:noProof/>
            </w:rPr>
            <w:fldChar w:fldCharType="separate"/>
          </w:r>
          <w:r w:rsidR="00FC3C3B">
            <w:rPr>
              <w:noProof/>
            </w:rPr>
            <w:t>23</w:t>
          </w:r>
          <w:ins w:id="93" w:author="Ingr Jiri" w:date="2025-05-14T11:45:00Z">
            <w:r>
              <w:rPr>
                <w:noProof/>
              </w:rPr>
              <w:fldChar w:fldCharType="end"/>
            </w:r>
            <w:r w:rsidRPr="008A084D">
              <w:rPr>
                <w:rStyle w:val="Hypertextovodkaz"/>
                <w:noProof/>
              </w:rPr>
              <w:fldChar w:fldCharType="end"/>
            </w:r>
          </w:ins>
        </w:p>
        <w:p w14:paraId="6CA6606C" w14:textId="54B0A22D" w:rsidR="00512920" w:rsidRDefault="00512920">
          <w:pPr>
            <w:pStyle w:val="Obsah3"/>
            <w:rPr>
              <w:ins w:id="94" w:author="Ingr Jiri" w:date="2025-05-14T11:45:00Z"/>
              <w:rFonts w:asciiTheme="minorHAnsi" w:eastAsiaTheme="minorEastAsia" w:hAnsiTheme="minorHAnsi" w:cstheme="minorBidi"/>
              <w:noProof/>
              <w:kern w:val="2"/>
              <w:lang w:eastAsia="cs-CZ"/>
              <w14:ligatures w14:val="standardContextual"/>
            </w:rPr>
          </w:pPr>
          <w:ins w:id="95"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85"</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1.2</w:t>
            </w:r>
            <w:r>
              <w:rPr>
                <w:rFonts w:asciiTheme="minorHAnsi" w:eastAsiaTheme="minorEastAsia" w:hAnsiTheme="minorHAnsi" w:cstheme="minorBidi"/>
                <w:noProof/>
                <w:kern w:val="2"/>
                <w:lang w:eastAsia="cs-CZ"/>
                <w14:ligatures w14:val="standardContextual"/>
              </w:rPr>
              <w:tab/>
            </w:r>
            <w:r w:rsidRPr="008A084D">
              <w:rPr>
                <w:rStyle w:val="Hypertextovodkaz"/>
                <w:noProof/>
              </w:rPr>
              <w:t>Semi-automatické anotace</w:t>
            </w:r>
            <w:r>
              <w:rPr>
                <w:noProof/>
              </w:rPr>
              <w:tab/>
            </w:r>
            <w:r>
              <w:rPr>
                <w:noProof/>
              </w:rPr>
              <w:fldChar w:fldCharType="begin"/>
            </w:r>
            <w:r>
              <w:rPr>
                <w:noProof/>
              </w:rPr>
              <w:instrText xml:space="preserve"> PAGEREF _Toc198115585 \h </w:instrText>
            </w:r>
          </w:ins>
          <w:r>
            <w:rPr>
              <w:noProof/>
            </w:rPr>
          </w:r>
          <w:r>
            <w:rPr>
              <w:noProof/>
            </w:rPr>
            <w:fldChar w:fldCharType="separate"/>
          </w:r>
          <w:r w:rsidR="00FC3C3B">
            <w:rPr>
              <w:noProof/>
            </w:rPr>
            <w:t>23</w:t>
          </w:r>
          <w:ins w:id="96" w:author="Ingr Jiri" w:date="2025-05-14T11:45:00Z">
            <w:r>
              <w:rPr>
                <w:noProof/>
              </w:rPr>
              <w:fldChar w:fldCharType="end"/>
            </w:r>
            <w:r w:rsidRPr="008A084D">
              <w:rPr>
                <w:rStyle w:val="Hypertextovodkaz"/>
                <w:noProof/>
              </w:rPr>
              <w:fldChar w:fldCharType="end"/>
            </w:r>
          </w:ins>
        </w:p>
        <w:p w14:paraId="45CE126F" w14:textId="7A666172" w:rsidR="00512920" w:rsidRDefault="00512920">
          <w:pPr>
            <w:pStyle w:val="Obsah3"/>
            <w:rPr>
              <w:ins w:id="97" w:author="Ingr Jiri" w:date="2025-05-14T11:45:00Z"/>
              <w:rFonts w:asciiTheme="minorHAnsi" w:eastAsiaTheme="minorEastAsia" w:hAnsiTheme="minorHAnsi" w:cstheme="minorBidi"/>
              <w:noProof/>
              <w:kern w:val="2"/>
              <w:lang w:eastAsia="cs-CZ"/>
              <w14:ligatures w14:val="standardContextual"/>
            </w:rPr>
          </w:pPr>
          <w:ins w:id="98" w:author="Ingr Jiri" w:date="2025-05-14T11:45:00Z">
            <w:r w:rsidRPr="008A084D">
              <w:rPr>
                <w:rStyle w:val="Hypertextovodkaz"/>
                <w:noProof/>
              </w:rPr>
              <w:lastRenderedPageBreak/>
              <w:fldChar w:fldCharType="begin"/>
            </w:r>
            <w:r w:rsidRPr="008A084D">
              <w:rPr>
                <w:rStyle w:val="Hypertextovodkaz"/>
                <w:noProof/>
              </w:rPr>
              <w:instrText xml:space="preserve"> </w:instrText>
            </w:r>
            <w:r>
              <w:rPr>
                <w:noProof/>
              </w:rPr>
              <w:instrText>HYPERLINK \l "_Toc198115586"</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1.3</w:t>
            </w:r>
            <w:r>
              <w:rPr>
                <w:rFonts w:asciiTheme="minorHAnsi" w:eastAsiaTheme="minorEastAsia" w:hAnsiTheme="minorHAnsi" w:cstheme="minorBidi"/>
                <w:noProof/>
                <w:kern w:val="2"/>
                <w:lang w:eastAsia="cs-CZ"/>
                <w14:ligatures w14:val="standardContextual"/>
              </w:rPr>
              <w:tab/>
            </w:r>
            <w:r w:rsidRPr="008A084D">
              <w:rPr>
                <w:rStyle w:val="Hypertextovodkaz"/>
                <w:noProof/>
              </w:rPr>
              <w:t>Rozložení datasetu</w:t>
            </w:r>
            <w:r>
              <w:rPr>
                <w:noProof/>
              </w:rPr>
              <w:tab/>
            </w:r>
            <w:r>
              <w:rPr>
                <w:noProof/>
              </w:rPr>
              <w:fldChar w:fldCharType="begin"/>
            </w:r>
            <w:r>
              <w:rPr>
                <w:noProof/>
              </w:rPr>
              <w:instrText xml:space="preserve"> PAGEREF _Toc198115586 \h </w:instrText>
            </w:r>
          </w:ins>
          <w:r>
            <w:rPr>
              <w:noProof/>
            </w:rPr>
          </w:r>
          <w:r>
            <w:rPr>
              <w:noProof/>
            </w:rPr>
            <w:fldChar w:fldCharType="separate"/>
          </w:r>
          <w:r w:rsidR="00FC3C3B">
            <w:rPr>
              <w:noProof/>
            </w:rPr>
            <w:t>24</w:t>
          </w:r>
          <w:ins w:id="99" w:author="Ingr Jiri" w:date="2025-05-14T11:45:00Z">
            <w:r>
              <w:rPr>
                <w:noProof/>
              </w:rPr>
              <w:fldChar w:fldCharType="end"/>
            </w:r>
            <w:r w:rsidRPr="008A084D">
              <w:rPr>
                <w:rStyle w:val="Hypertextovodkaz"/>
                <w:noProof/>
              </w:rPr>
              <w:fldChar w:fldCharType="end"/>
            </w:r>
          </w:ins>
        </w:p>
        <w:p w14:paraId="0DA60844" w14:textId="74308561" w:rsidR="00512920" w:rsidRDefault="00512920">
          <w:pPr>
            <w:pStyle w:val="Obsah3"/>
            <w:rPr>
              <w:ins w:id="100" w:author="Ingr Jiri" w:date="2025-05-14T11:45:00Z"/>
              <w:rFonts w:asciiTheme="minorHAnsi" w:eastAsiaTheme="minorEastAsia" w:hAnsiTheme="minorHAnsi" w:cstheme="minorBidi"/>
              <w:noProof/>
              <w:kern w:val="2"/>
              <w:lang w:eastAsia="cs-CZ"/>
              <w14:ligatures w14:val="standardContextual"/>
            </w:rPr>
          </w:pPr>
          <w:ins w:id="101"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87"</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1.4</w:t>
            </w:r>
            <w:r>
              <w:rPr>
                <w:rFonts w:asciiTheme="minorHAnsi" w:eastAsiaTheme="minorEastAsia" w:hAnsiTheme="minorHAnsi" w:cstheme="minorBidi"/>
                <w:noProof/>
                <w:kern w:val="2"/>
                <w:lang w:eastAsia="cs-CZ"/>
                <w14:ligatures w14:val="standardContextual"/>
              </w:rPr>
              <w:tab/>
            </w:r>
            <w:r w:rsidRPr="008A084D">
              <w:rPr>
                <w:rStyle w:val="Hypertextovodkaz"/>
                <w:noProof/>
              </w:rPr>
              <w:t>Křížová validace</w:t>
            </w:r>
            <w:r>
              <w:rPr>
                <w:noProof/>
              </w:rPr>
              <w:tab/>
            </w:r>
            <w:r>
              <w:rPr>
                <w:noProof/>
              </w:rPr>
              <w:fldChar w:fldCharType="begin"/>
            </w:r>
            <w:r>
              <w:rPr>
                <w:noProof/>
              </w:rPr>
              <w:instrText xml:space="preserve"> PAGEREF _Toc198115587 \h </w:instrText>
            </w:r>
          </w:ins>
          <w:r>
            <w:rPr>
              <w:noProof/>
            </w:rPr>
          </w:r>
          <w:r>
            <w:rPr>
              <w:noProof/>
            </w:rPr>
            <w:fldChar w:fldCharType="separate"/>
          </w:r>
          <w:r w:rsidR="00FC3C3B">
            <w:rPr>
              <w:noProof/>
            </w:rPr>
            <w:t>25</w:t>
          </w:r>
          <w:ins w:id="102" w:author="Ingr Jiri" w:date="2025-05-14T11:45:00Z">
            <w:r>
              <w:rPr>
                <w:noProof/>
              </w:rPr>
              <w:fldChar w:fldCharType="end"/>
            </w:r>
            <w:r w:rsidRPr="008A084D">
              <w:rPr>
                <w:rStyle w:val="Hypertextovodkaz"/>
                <w:noProof/>
              </w:rPr>
              <w:fldChar w:fldCharType="end"/>
            </w:r>
          </w:ins>
        </w:p>
        <w:p w14:paraId="3597C74F" w14:textId="66A2FD58" w:rsidR="00512920" w:rsidRDefault="00512920">
          <w:pPr>
            <w:pStyle w:val="Obsah2"/>
            <w:rPr>
              <w:ins w:id="103" w:author="Ingr Jiri" w:date="2025-05-14T11:45:00Z"/>
              <w:rFonts w:asciiTheme="minorHAnsi" w:eastAsiaTheme="minorEastAsia" w:hAnsiTheme="minorHAnsi" w:cstheme="minorBidi"/>
              <w:noProof/>
              <w:kern w:val="2"/>
              <w:lang w:eastAsia="cs-CZ"/>
              <w14:ligatures w14:val="standardContextual"/>
            </w:rPr>
          </w:pPr>
          <w:ins w:id="104"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88"</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w:t>
            </w:r>
            <w:r>
              <w:rPr>
                <w:rFonts w:asciiTheme="minorHAnsi" w:eastAsiaTheme="minorEastAsia" w:hAnsiTheme="minorHAnsi" w:cstheme="minorBidi"/>
                <w:noProof/>
                <w:kern w:val="2"/>
                <w:lang w:eastAsia="cs-CZ"/>
                <w14:ligatures w14:val="standardContextual"/>
              </w:rPr>
              <w:tab/>
            </w:r>
            <w:r w:rsidRPr="008A084D">
              <w:rPr>
                <w:rStyle w:val="Hypertextovodkaz"/>
                <w:noProof/>
              </w:rPr>
              <w:t>Trénování modelu</w:t>
            </w:r>
            <w:r>
              <w:rPr>
                <w:noProof/>
              </w:rPr>
              <w:tab/>
            </w:r>
            <w:r>
              <w:rPr>
                <w:noProof/>
              </w:rPr>
              <w:fldChar w:fldCharType="begin"/>
            </w:r>
            <w:r>
              <w:rPr>
                <w:noProof/>
              </w:rPr>
              <w:instrText xml:space="preserve"> PAGEREF _Toc198115588 \h </w:instrText>
            </w:r>
          </w:ins>
          <w:r>
            <w:rPr>
              <w:noProof/>
            </w:rPr>
          </w:r>
          <w:r>
            <w:rPr>
              <w:noProof/>
            </w:rPr>
            <w:fldChar w:fldCharType="separate"/>
          </w:r>
          <w:r w:rsidR="00FC3C3B">
            <w:rPr>
              <w:noProof/>
            </w:rPr>
            <w:t>26</w:t>
          </w:r>
          <w:ins w:id="105" w:author="Ingr Jiri" w:date="2025-05-14T11:45:00Z">
            <w:r>
              <w:rPr>
                <w:noProof/>
              </w:rPr>
              <w:fldChar w:fldCharType="end"/>
            </w:r>
            <w:r w:rsidRPr="008A084D">
              <w:rPr>
                <w:rStyle w:val="Hypertextovodkaz"/>
                <w:noProof/>
              </w:rPr>
              <w:fldChar w:fldCharType="end"/>
            </w:r>
          </w:ins>
        </w:p>
        <w:p w14:paraId="1AC5FACB" w14:textId="358C93C4" w:rsidR="00512920" w:rsidRDefault="00512920">
          <w:pPr>
            <w:pStyle w:val="Obsah3"/>
            <w:rPr>
              <w:ins w:id="106" w:author="Ingr Jiri" w:date="2025-05-14T11:45:00Z"/>
              <w:rFonts w:asciiTheme="minorHAnsi" w:eastAsiaTheme="minorEastAsia" w:hAnsiTheme="minorHAnsi" w:cstheme="minorBidi"/>
              <w:noProof/>
              <w:kern w:val="2"/>
              <w:lang w:eastAsia="cs-CZ"/>
              <w14:ligatures w14:val="standardContextual"/>
            </w:rPr>
          </w:pPr>
          <w:ins w:id="107"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89"</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1</w:t>
            </w:r>
            <w:r>
              <w:rPr>
                <w:rFonts w:asciiTheme="minorHAnsi" w:eastAsiaTheme="minorEastAsia" w:hAnsiTheme="minorHAnsi" w:cstheme="minorBidi"/>
                <w:noProof/>
                <w:kern w:val="2"/>
                <w:lang w:eastAsia="cs-CZ"/>
                <w14:ligatures w14:val="standardContextual"/>
              </w:rPr>
              <w:tab/>
            </w:r>
            <w:r w:rsidRPr="008A084D">
              <w:rPr>
                <w:rStyle w:val="Hypertextovodkaz"/>
                <w:noProof/>
              </w:rPr>
              <w:t>Počet epoch</w:t>
            </w:r>
            <w:r>
              <w:rPr>
                <w:noProof/>
              </w:rPr>
              <w:tab/>
            </w:r>
            <w:r>
              <w:rPr>
                <w:noProof/>
              </w:rPr>
              <w:fldChar w:fldCharType="begin"/>
            </w:r>
            <w:r>
              <w:rPr>
                <w:noProof/>
              </w:rPr>
              <w:instrText xml:space="preserve"> PAGEREF _Toc198115589 \h </w:instrText>
            </w:r>
          </w:ins>
          <w:r>
            <w:rPr>
              <w:noProof/>
            </w:rPr>
          </w:r>
          <w:r>
            <w:rPr>
              <w:noProof/>
            </w:rPr>
            <w:fldChar w:fldCharType="separate"/>
          </w:r>
          <w:r w:rsidR="00FC3C3B">
            <w:rPr>
              <w:noProof/>
            </w:rPr>
            <w:t>26</w:t>
          </w:r>
          <w:ins w:id="108" w:author="Ingr Jiri" w:date="2025-05-14T11:45:00Z">
            <w:r>
              <w:rPr>
                <w:noProof/>
              </w:rPr>
              <w:fldChar w:fldCharType="end"/>
            </w:r>
            <w:r w:rsidRPr="008A084D">
              <w:rPr>
                <w:rStyle w:val="Hypertextovodkaz"/>
                <w:noProof/>
              </w:rPr>
              <w:fldChar w:fldCharType="end"/>
            </w:r>
          </w:ins>
        </w:p>
        <w:p w14:paraId="3832F019" w14:textId="6C25877F" w:rsidR="00512920" w:rsidRDefault="00512920">
          <w:pPr>
            <w:pStyle w:val="Obsah3"/>
            <w:rPr>
              <w:ins w:id="109" w:author="Ingr Jiri" w:date="2025-05-14T11:45:00Z"/>
              <w:rFonts w:asciiTheme="minorHAnsi" w:eastAsiaTheme="minorEastAsia" w:hAnsiTheme="minorHAnsi" w:cstheme="minorBidi"/>
              <w:noProof/>
              <w:kern w:val="2"/>
              <w:lang w:eastAsia="cs-CZ"/>
              <w14:ligatures w14:val="standardContextual"/>
            </w:rPr>
          </w:pPr>
          <w:ins w:id="110"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0"</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2</w:t>
            </w:r>
            <w:r>
              <w:rPr>
                <w:rFonts w:asciiTheme="minorHAnsi" w:eastAsiaTheme="minorEastAsia" w:hAnsiTheme="minorHAnsi" w:cstheme="minorBidi"/>
                <w:noProof/>
                <w:kern w:val="2"/>
                <w:lang w:eastAsia="cs-CZ"/>
                <w14:ligatures w14:val="standardContextual"/>
              </w:rPr>
              <w:tab/>
            </w:r>
            <w:r w:rsidRPr="008A084D">
              <w:rPr>
                <w:rStyle w:val="Hypertextovodkaz"/>
                <w:noProof/>
              </w:rPr>
              <w:t>Patience</w:t>
            </w:r>
            <w:r>
              <w:rPr>
                <w:noProof/>
              </w:rPr>
              <w:tab/>
            </w:r>
            <w:r>
              <w:rPr>
                <w:noProof/>
              </w:rPr>
              <w:fldChar w:fldCharType="begin"/>
            </w:r>
            <w:r>
              <w:rPr>
                <w:noProof/>
              </w:rPr>
              <w:instrText xml:space="preserve"> PAGEREF _Toc198115590 \h </w:instrText>
            </w:r>
          </w:ins>
          <w:r>
            <w:rPr>
              <w:noProof/>
            </w:rPr>
          </w:r>
          <w:r>
            <w:rPr>
              <w:noProof/>
            </w:rPr>
            <w:fldChar w:fldCharType="separate"/>
          </w:r>
          <w:r w:rsidR="00FC3C3B">
            <w:rPr>
              <w:noProof/>
            </w:rPr>
            <w:t>27</w:t>
          </w:r>
          <w:ins w:id="111" w:author="Ingr Jiri" w:date="2025-05-14T11:45:00Z">
            <w:r>
              <w:rPr>
                <w:noProof/>
              </w:rPr>
              <w:fldChar w:fldCharType="end"/>
            </w:r>
            <w:r w:rsidRPr="008A084D">
              <w:rPr>
                <w:rStyle w:val="Hypertextovodkaz"/>
                <w:noProof/>
              </w:rPr>
              <w:fldChar w:fldCharType="end"/>
            </w:r>
          </w:ins>
        </w:p>
        <w:p w14:paraId="1531CB52" w14:textId="1634AF0F" w:rsidR="00512920" w:rsidRDefault="00512920">
          <w:pPr>
            <w:pStyle w:val="Obsah3"/>
            <w:rPr>
              <w:ins w:id="112" w:author="Ingr Jiri" w:date="2025-05-14T11:45:00Z"/>
              <w:rFonts w:asciiTheme="minorHAnsi" w:eastAsiaTheme="minorEastAsia" w:hAnsiTheme="minorHAnsi" w:cstheme="minorBidi"/>
              <w:noProof/>
              <w:kern w:val="2"/>
              <w:lang w:eastAsia="cs-CZ"/>
              <w14:ligatures w14:val="standardContextual"/>
            </w:rPr>
          </w:pPr>
          <w:ins w:id="113"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1"</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3</w:t>
            </w:r>
            <w:r>
              <w:rPr>
                <w:rFonts w:asciiTheme="minorHAnsi" w:eastAsiaTheme="minorEastAsia" w:hAnsiTheme="minorHAnsi" w:cstheme="minorBidi"/>
                <w:noProof/>
                <w:kern w:val="2"/>
                <w:lang w:eastAsia="cs-CZ"/>
                <w14:ligatures w14:val="standardContextual"/>
              </w:rPr>
              <w:tab/>
            </w:r>
            <w:r w:rsidRPr="008A084D">
              <w:rPr>
                <w:rStyle w:val="Hypertextovodkaz"/>
                <w:noProof/>
              </w:rPr>
              <w:t>Optimalizační algoritmus</w:t>
            </w:r>
            <w:r>
              <w:rPr>
                <w:noProof/>
              </w:rPr>
              <w:tab/>
            </w:r>
            <w:r>
              <w:rPr>
                <w:noProof/>
              </w:rPr>
              <w:fldChar w:fldCharType="begin"/>
            </w:r>
            <w:r>
              <w:rPr>
                <w:noProof/>
              </w:rPr>
              <w:instrText xml:space="preserve"> PAGEREF _Toc198115591 \h </w:instrText>
            </w:r>
          </w:ins>
          <w:r>
            <w:rPr>
              <w:noProof/>
            </w:rPr>
          </w:r>
          <w:r>
            <w:rPr>
              <w:noProof/>
            </w:rPr>
            <w:fldChar w:fldCharType="separate"/>
          </w:r>
          <w:r w:rsidR="00FC3C3B">
            <w:rPr>
              <w:noProof/>
            </w:rPr>
            <w:t>27</w:t>
          </w:r>
          <w:ins w:id="114" w:author="Ingr Jiri" w:date="2025-05-14T11:45:00Z">
            <w:r>
              <w:rPr>
                <w:noProof/>
              </w:rPr>
              <w:fldChar w:fldCharType="end"/>
            </w:r>
            <w:r w:rsidRPr="008A084D">
              <w:rPr>
                <w:rStyle w:val="Hypertextovodkaz"/>
                <w:noProof/>
              </w:rPr>
              <w:fldChar w:fldCharType="end"/>
            </w:r>
          </w:ins>
        </w:p>
        <w:p w14:paraId="3251D345" w14:textId="3E1E6309" w:rsidR="00512920" w:rsidRDefault="00512920">
          <w:pPr>
            <w:pStyle w:val="Obsah3"/>
            <w:rPr>
              <w:ins w:id="115" w:author="Ingr Jiri" w:date="2025-05-14T11:45:00Z"/>
              <w:rFonts w:asciiTheme="minorHAnsi" w:eastAsiaTheme="minorEastAsia" w:hAnsiTheme="minorHAnsi" w:cstheme="minorBidi"/>
              <w:noProof/>
              <w:kern w:val="2"/>
              <w:lang w:eastAsia="cs-CZ"/>
              <w14:ligatures w14:val="standardContextual"/>
            </w:rPr>
          </w:pPr>
          <w:ins w:id="116"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2"</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4</w:t>
            </w:r>
            <w:r>
              <w:rPr>
                <w:rFonts w:asciiTheme="minorHAnsi" w:eastAsiaTheme="minorEastAsia" w:hAnsiTheme="minorHAnsi" w:cstheme="minorBidi"/>
                <w:noProof/>
                <w:kern w:val="2"/>
                <w:lang w:eastAsia="cs-CZ"/>
                <w14:ligatures w14:val="standardContextual"/>
              </w:rPr>
              <w:tab/>
            </w:r>
            <w:r w:rsidRPr="008A084D">
              <w:rPr>
                <w:rStyle w:val="Hypertextovodkaz"/>
                <w:noProof/>
              </w:rPr>
              <w:t>Rychlost učení</w:t>
            </w:r>
            <w:r>
              <w:rPr>
                <w:noProof/>
              </w:rPr>
              <w:tab/>
            </w:r>
            <w:r>
              <w:rPr>
                <w:noProof/>
              </w:rPr>
              <w:fldChar w:fldCharType="begin"/>
            </w:r>
            <w:r>
              <w:rPr>
                <w:noProof/>
              </w:rPr>
              <w:instrText xml:space="preserve"> PAGEREF _Toc198115592 \h </w:instrText>
            </w:r>
          </w:ins>
          <w:r>
            <w:rPr>
              <w:noProof/>
            </w:rPr>
          </w:r>
          <w:r>
            <w:rPr>
              <w:noProof/>
            </w:rPr>
            <w:fldChar w:fldCharType="separate"/>
          </w:r>
          <w:r w:rsidR="00FC3C3B">
            <w:rPr>
              <w:noProof/>
            </w:rPr>
            <w:t>27</w:t>
          </w:r>
          <w:ins w:id="117" w:author="Ingr Jiri" w:date="2025-05-14T11:45:00Z">
            <w:r>
              <w:rPr>
                <w:noProof/>
              </w:rPr>
              <w:fldChar w:fldCharType="end"/>
            </w:r>
            <w:r w:rsidRPr="008A084D">
              <w:rPr>
                <w:rStyle w:val="Hypertextovodkaz"/>
                <w:noProof/>
              </w:rPr>
              <w:fldChar w:fldCharType="end"/>
            </w:r>
          </w:ins>
        </w:p>
        <w:p w14:paraId="0822C6AD" w14:textId="2F814DBE" w:rsidR="00512920" w:rsidRDefault="00512920">
          <w:pPr>
            <w:pStyle w:val="Obsah3"/>
            <w:rPr>
              <w:ins w:id="118" w:author="Ingr Jiri" w:date="2025-05-14T11:45:00Z"/>
              <w:rFonts w:asciiTheme="minorHAnsi" w:eastAsiaTheme="minorEastAsia" w:hAnsiTheme="minorHAnsi" w:cstheme="minorBidi"/>
              <w:noProof/>
              <w:kern w:val="2"/>
              <w:lang w:eastAsia="cs-CZ"/>
              <w14:ligatures w14:val="standardContextual"/>
            </w:rPr>
          </w:pPr>
          <w:ins w:id="119"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3"</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5</w:t>
            </w:r>
            <w:r>
              <w:rPr>
                <w:rFonts w:asciiTheme="minorHAnsi" w:eastAsiaTheme="minorEastAsia" w:hAnsiTheme="minorHAnsi" w:cstheme="minorBidi"/>
                <w:noProof/>
                <w:kern w:val="2"/>
                <w:lang w:eastAsia="cs-CZ"/>
                <w14:ligatures w14:val="standardContextual"/>
              </w:rPr>
              <w:tab/>
            </w:r>
            <w:r w:rsidRPr="008A084D">
              <w:rPr>
                <w:rStyle w:val="Hypertextovodkaz"/>
                <w:noProof/>
              </w:rPr>
              <w:t>Batch size</w:t>
            </w:r>
            <w:r>
              <w:rPr>
                <w:noProof/>
              </w:rPr>
              <w:tab/>
            </w:r>
            <w:r>
              <w:rPr>
                <w:noProof/>
              </w:rPr>
              <w:fldChar w:fldCharType="begin"/>
            </w:r>
            <w:r>
              <w:rPr>
                <w:noProof/>
              </w:rPr>
              <w:instrText xml:space="preserve"> PAGEREF _Toc198115593 \h </w:instrText>
            </w:r>
          </w:ins>
          <w:r>
            <w:rPr>
              <w:noProof/>
            </w:rPr>
          </w:r>
          <w:r>
            <w:rPr>
              <w:noProof/>
            </w:rPr>
            <w:fldChar w:fldCharType="separate"/>
          </w:r>
          <w:r w:rsidR="00FC3C3B">
            <w:rPr>
              <w:noProof/>
            </w:rPr>
            <w:t>27</w:t>
          </w:r>
          <w:ins w:id="120" w:author="Ingr Jiri" w:date="2025-05-14T11:45:00Z">
            <w:r>
              <w:rPr>
                <w:noProof/>
              </w:rPr>
              <w:fldChar w:fldCharType="end"/>
            </w:r>
            <w:r w:rsidRPr="008A084D">
              <w:rPr>
                <w:rStyle w:val="Hypertextovodkaz"/>
                <w:noProof/>
              </w:rPr>
              <w:fldChar w:fldCharType="end"/>
            </w:r>
          </w:ins>
        </w:p>
        <w:p w14:paraId="392C8EB3" w14:textId="0DFD8C44" w:rsidR="00512920" w:rsidRDefault="00512920">
          <w:pPr>
            <w:pStyle w:val="Obsah3"/>
            <w:rPr>
              <w:ins w:id="121" w:author="Ingr Jiri" w:date="2025-05-14T11:45:00Z"/>
              <w:rFonts w:asciiTheme="minorHAnsi" w:eastAsiaTheme="minorEastAsia" w:hAnsiTheme="minorHAnsi" w:cstheme="minorBidi"/>
              <w:noProof/>
              <w:kern w:val="2"/>
              <w:lang w:eastAsia="cs-CZ"/>
              <w14:ligatures w14:val="standardContextual"/>
            </w:rPr>
          </w:pPr>
          <w:ins w:id="122"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4"</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6</w:t>
            </w:r>
            <w:r>
              <w:rPr>
                <w:rFonts w:asciiTheme="minorHAnsi" w:eastAsiaTheme="minorEastAsia" w:hAnsiTheme="minorHAnsi" w:cstheme="minorBidi"/>
                <w:noProof/>
                <w:kern w:val="2"/>
                <w:lang w:eastAsia="cs-CZ"/>
                <w14:ligatures w14:val="standardContextual"/>
              </w:rPr>
              <w:tab/>
            </w:r>
            <w:r w:rsidRPr="008A084D">
              <w:rPr>
                <w:rStyle w:val="Hypertextovodkaz"/>
                <w:noProof/>
              </w:rPr>
              <w:t>Augmentace</w:t>
            </w:r>
            <w:r>
              <w:rPr>
                <w:noProof/>
              </w:rPr>
              <w:tab/>
            </w:r>
            <w:r>
              <w:rPr>
                <w:noProof/>
              </w:rPr>
              <w:fldChar w:fldCharType="begin"/>
            </w:r>
            <w:r>
              <w:rPr>
                <w:noProof/>
              </w:rPr>
              <w:instrText xml:space="preserve"> PAGEREF _Toc198115594 \h </w:instrText>
            </w:r>
          </w:ins>
          <w:r>
            <w:rPr>
              <w:noProof/>
            </w:rPr>
          </w:r>
          <w:r>
            <w:rPr>
              <w:noProof/>
            </w:rPr>
            <w:fldChar w:fldCharType="separate"/>
          </w:r>
          <w:r w:rsidR="00FC3C3B">
            <w:rPr>
              <w:noProof/>
            </w:rPr>
            <w:t>28</w:t>
          </w:r>
          <w:ins w:id="123" w:author="Ingr Jiri" w:date="2025-05-14T11:45:00Z">
            <w:r>
              <w:rPr>
                <w:noProof/>
              </w:rPr>
              <w:fldChar w:fldCharType="end"/>
            </w:r>
            <w:r w:rsidRPr="008A084D">
              <w:rPr>
                <w:rStyle w:val="Hypertextovodkaz"/>
                <w:noProof/>
              </w:rPr>
              <w:fldChar w:fldCharType="end"/>
            </w:r>
          </w:ins>
        </w:p>
        <w:p w14:paraId="7D6B372D" w14:textId="6D0D74AF" w:rsidR="00512920" w:rsidRDefault="00512920">
          <w:pPr>
            <w:pStyle w:val="Obsah3"/>
            <w:rPr>
              <w:ins w:id="124" w:author="Ingr Jiri" w:date="2025-05-14T11:45:00Z"/>
              <w:rFonts w:asciiTheme="minorHAnsi" w:eastAsiaTheme="minorEastAsia" w:hAnsiTheme="minorHAnsi" w:cstheme="minorBidi"/>
              <w:noProof/>
              <w:kern w:val="2"/>
              <w:lang w:eastAsia="cs-CZ"/>
              <w14:ligatures w14:val="standardContextual"/>
            </w:rPr>
          </w:pPr>
          <w:ins w:id="125"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5"</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7</w:t>
            </w:r>
            <w:r>
              <w:rPr>
                <w:rFonts w:asciiTheme="minorHAnsi" w:eastAsiaTheme="minorEastAsia" w:hAnsiTheme="minorHAnsi" w:cstheme="minorBidi"/>
                <w:noProof/>
                <w:kern w:val="2"/>
                <w:lang w:eastAsia="cs-CZ"/>
                <w14:ligatures w14:val="standardContextual"/>
              </w:rPr>
              <w:tab/>
            </w:r>
            <w:r w:rsidRPr="008A084D">
              <w:rPr>
                <w:rStyle w:val="Hypertextovodkaz"/>
                <w:noProof/>
              </w:rPr>
              <w:t>Testování velikostí YOLO modelů</w:t>
            </w:r>
            <w:r>
              <w:rPr>
                <w:noProof/>
              </w:rPr>
              <w:tab/>
            </w:r>
            <w:r>
              <w:rPr>
                <w:noProof/>
              </w:rPr>
              <w:fldChar w:fldCharType="begin"/>
            </w:r>
            <w:r>
              <w:rPr>
                <w:noProof/>
              </w:rPr>
              <w:instrText xml:space="preserve"> PAGEREF _Toc198115595 \h </w:instrText>
            </w:r>
          </w:ins>
          <w:r>
            <w:rPr>
              <w:noProof/>
            </w:rPr>
          </w:r>
          <w:r>
            <w:rPr>
              <w:noProof/>
            </w:rPr>
            <w:fldChar w:fldCharType="separate"/>
          </w:r>
          <w:r w:rsidR="00FC3C3B">
            <w:rPr>
              <w:noProof/>
            </w:rPr>
            <w:t>29</w:t>
          </w:r>
          <w:ins w:id="126" w:author="Ingr Jiri" w:date="2025-05-14T11:45:00Z">
            <w:r>
              <w:rPr>
                <w:noProof/>
              </w:rPr>
              <w:fldChar w:fldCharType="end"/>
            </w:r>
            <w:r w:rsidRPr="008A084D">
              <w:rPr>
                <w:rStyle w:val="Hypertextovodkaz"/>
                <w:noProof/>
              </w:rPr>
              <w:fldChar w:fldCharType="end"/>
            </w:r>
          </w:ins>
        </w:p>
        <w:p w14:paraId="1530A480" w14:textId="3FE3FF79" w:rsidR="00512920" w:rsidRDefault="00512920">
          <w:pPr>
            <w:pStyle w:val="Obsah3"/>
            <w:rPr>
              <w:ins w:id="127" w:author="Ingr Jiri" w:date="2025-05-14T11:45:00Z"/>
              <w:rFonts w:asciiTheme="minorHAnsi" w:eastAsiaTheme="minorEastAsia" w:hAnsiTheme="minorHAnsi" w:cstheme="minorBidi"/>
              <w:noProof/>
              <w:kern w:val="2"/>
              <w:lang w:eastAsia="cs-CZ"/>
              <w14:ligatures w14:val="standardContextual"/>
            </w:rPr>
          </w:pPr>
          <w:ins w:id="128"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6"</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8</w:t>
            </w:r>
            <w:r>
              <w:rPr>
                <w:rFonts w:asciiTheme="minorHAnsi" w:eastAsiaTheme="minorEastAsia" w:hAnsiTheme="minorHAnsi" w:cstheme="minorBidi"/>
                <w:noProof/>
                <w:kern w:val="2"/>
                <w:lang w:eastAsia="cs-CZ"/>
                <w14:ligatures w14:val="standardContextual"/>
              </w:rPr>
              <w:tab/>
            </w:r>
            <w:r w:rsidRPr="008A084D">
              <w:rPr>
                <w:rStyle w:val="Hypertextovodkaz"/>
                <w:noProof/>
              </w:rPr>
              <w:t>Volba optimalizačního algoritmu</w:t>
            </w:r>
            <w:r>
              <w:rPr>
                <w:noProof/>
              </w:rPr>
              <w:tab/>
            </w:r>
            <w:r>
              <w:rPr>
                <w:noProof/>
              </w:rPr>
              <w:fldChar w:fldCharType="begin"/>
            </w:r>
            <w:r>
              <w:rPr>
                <w:noProof/>
              </w:rPr>
              <w:instrText xml:space="preserve"> PAGEREF _Toc198115596 \h </w:instrText>
            </w:r>
          </w:ins>
          <w:r>
            <w:rPr>
              <w:noProof/>
            </w:rPr>
          </w:r>
          <w:r>
            <w:rPr>
              <w:noProof/>
            </w:rPr>
            <w:fldChar w:fldCharType="separate"/>
          </w:r>
          <w:r w:rsidR="00FC3C3B">
            <w:rPr>
              <w:noProof/>
            </w:rPr>
            <w:t>29</w:t>
          </w:r>
          <w:ins w:id="129" w:author="Ingr Jiri" w:date="2025-05-14T11:45:00Z">
            <w:r>
              <w:rPr>
                <w:noProof/>
              </w:rPr>
              <w:fldChar w:fldCharType="end"/>
            </w:r>
            <w:r w:rsidRPr="008A084D">
              <w:rPr>
                <w:rStyle w:val="Hypertextovodkaz"/>
                <w:noProof/>
              </w:rPr>
              <w:fldChar w:fldCharType="end"/>
            </w:r>
          </w:ins>
        </w:p>
        <w:p w14:paraId="06236C64" w14:textId="7CF0BE7C" w:rsidR="00512920" w:rsidDel="004973B5" w:rsidRDefault="00512920">
          <w:pPr>
            <w:pStyle w:val="Obsah3"/>
            <w:rPr>
              <w:ins w:id="130" w:author="Ingr Jiri" w:date="2025-05-14T11:45:00Z"/>
              <w:del w:id="131" w:author="Ingr Jiri" w:date="2025-05-16T12:09:00Z"/>
              <w:rFonts w:asciiTheme="minorHAnsi" w:eastAsiaTheme="minorEastAsia" w:hAnsiTheme="minorHAnsi" w:cstheme="minorBidi"/>
              <w:noProof/>
              <w:kern w:val="2"/>
              <w:lang w:eastAsia="cs-CZ"/>
              <w14:ligatures w14:val="standardContextual"/>
            </w:rPr>
          </w:pPr>
          <w:ins w:id="132"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598"</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3.2.9</w:t>
            </w:r>
            <w:r>
              <w:rPr>
                <w:rFonts w:asciiTheme="minorHAnsi" w:eastAsiaTheme="minorEastAsia" w:hAnsiTheme="minorHAnsi" w:cstheme="minorBidi"/>
                <w:noProof/>
                <w:kern w:val="2"/>
                <w:lang w:eastAsia="cs-CZ"/>
                <w14:ligatures w14:val="standardContextual"/>
              </w:rPr>
              <w:tab/>
            </w:r>
            <w:r w:rsidRPr="008A084D">
              <w:rPr>
                <w:rStyle w:val="Hypertextovodkaz"/>
                <w:noProof/>
              </w:rPr>
              <w:t>Testování hyperparametrů</w:t>
            </w:r>
            <w:r>
              <w:rPr>
                <w:noProof/>
              </w:rPr>
              <w:tab/>
            </w:r>
            <w:r>
              <w:rPr>
                <w:noProof/>
              </w:rPr>
              <w:fldChar w:fldCharType="begin"/>
            </w:r>
            <w:r>
              <w:rPr>
                <w:noProof/>
              </w:rPr>
              <w:instrText xml:space="preserve"> PAGEREF _Toc198115598 \h </w:instrText>
            </w:r>
          </w:ins>
          <w:r>
            <w:rPr>
              <w:noProof/>
            </w:rPr>
          </w:r>
          <w:r>
            <w:rPr>
              <w:noProof/>
            </w:rPr>
            <w:fldChar w:fldCharType="separate"/>
          </w:r>
          <w:r w:rsidR="00FC3C3B">
            <w:rPr>
              <w:noProof/>
            </w:rPr>
            <w:t>30</w:t>
          </w:r>
          <w:ins w:id="133" w:author="Ingr Jiri" w:date="2025-05-14T11:45:00Z">
            <w:r>
              <w:rPr>
                <w:noProof/>
              </w:rPr>
              <w:fldChar w:fldCharType="end"/>
            </w:r>
            <w:r w:rsidRPr="008A084D">
              <w:rPr>
                <w:rStyle w:val="Hypertextovodkaz"/>
                <w:noProof/>
              </w:rPr>
              <w:fldChar w:fldCharType="end"/>
            </w:r>
          </w:ins>
        </w:p>
        <w:p w14:paraId="1801DA0C" w14:textId="269583D5" w:rsidR="00512920" w:rsidRDefault="00512920">
          <w:pPr>
            <w:pStyle w:val="Obsah3"/>
            <w:rPr>
              <w:ins w:id="134" w:author="Ingr Jiri" w:date="2025-05-14T11:45:00Z"/>
              <w:rFonts w:asciiTheme="minorHAnsi" w:eastAsiaTheme="minorEastAsia" w:hAnsiTheme="minorHAnsi" w:cstheme="minorBidi"/>
              <w:noProof/>
              <w:kern w:val="2"/>
              <w:lang w:eastAsia="cs-CZ"/>
              <w14:ligatures w14:val="standardContextual"/>
            </w:rPr>
            <w:pPrChange w:id="135" w:author="Ingr Jiri" w:date="2025-05-16T12:09:00Z">
              <w:pPr>
                <w:pStyle w:val="Obsah1"/>
              </w:pPr>
            </w:pPrChange>
          </w:pPr>
          <w:ins w:id="136" w:author="Ingr Jiri" w:date="2025-05-14T11:45:00Z">
            <w:del w:id="137" w:author="Ingr Jiri" w:date="2025-05-16T12:09:00Z">
              <w:r w:rsidRPr="008A084D" w:rsidDel="004973B5">
                <w:rPr>
                  <w:rStyle w:val="Hypertextovodkaz"/>
                  <w:noProof/>
                </w:rPr>
                <w:fldChar w:fldCharType="begin"/>
              </w:r>
              <w:r w:rsidRPr="008A084D" w:rsidDel="004973B5">
                <w:rPr>
                  <w:rStyle w:val="Hypertextovodkaz"/>
                  <w:noProof/>
                </w:rPr>
                <w:delInstrText xml:space="preserve"> </w:delInstrText>
              </w:r>
              <w:r w:rsidDel="004973B5">
                <w:rPr>
                  <w:noProof/>
                </w:rPr>
                <w:delInstrText>HYPERLINK \l "_Toc198115599"</w:delInstrText>
              </w:r>
              <w:r w:rsidRPr="008A084D" w:rsidDel="004973B5">
                <w:rPr>
                  <w:rStyle w:val="Hypertextovodkaz"/>
                  <w:noProof/>
                </w:rPr>
                <w:delInstrText xml:space="preserve"> </w:delInstrText>
              </w:r>
              <w:r w:rsidRPr="008A084D" w:rsidDel="004973B5">
                <w:rPr>
                  <w:rStyle w:val="Hypertextovodkaz"/>
                  <w:noProof/>
                </w:rPr>
              </w:r>
              <w:r w:rsidRPr="008A084D" w:rsidDel="004973B5">
                <w:rPr>
                  <w:rStyle w:val="Hypertextovodkaz"/>
                  <w:noProof/>
                </w:rPr>
                <w:fldChar w:fldCharType="separate"/>
              </w:r>
            </w:del>
          </w:ins>
          <w:r w:rsidR="00FC3C3B">
            <w:rPr>
              <w:rStyle w:val="Hypertextovodkaz"/>
              <w:b/>
              <w:bCs/>
              <w:noProof/>
            </w:rPr>
            <w:t>Chyba! Odkaz není platný.</w:t>
          </w:r>
          <w:ins w:id="138" w:author="Ingr Jiri" w:date="2025-05-14T11:45:00Z">
            <w:del w:id="139" w:author="Ingr Jiri" w:date="2025-05-16T12:09:00Z">
              <w:r w:rsidRPr="008A084D" w:rsidDel="004973B5">
                <w:rPr>
                  <w:rStyle w:val="Hypertextovodkaz"/>
                  <w:noProof/>
                </w:rPr>
                <w:fldChar w:fldCharType="end"/>
              </w:r>
            </w:del>
          </w:ins>
        </w:p>
        <w:p w14:paraId="1A16CE29" w14:textId="090809A6" w:rsidR="00512920" w:rsidRDefault="00512920">
          <w:pPr>
            <w:pStyle w:val="Obsah1"/>
            <w:rPr>
              <w:ins w:id="140" w:author="Ingr Jiri" w:date="2025-05-14T11:45:00Z"/>
              <w:rFonts w:asciiTheme="minorHAnsi" w:eastAsiaTheme="minorEastAsia" w:hAnsiTheme="minorHAnsi" w:cstheme="minorBidi"/>
              <w:noProof/>
              <w:kern w:val="2"/>
              <w:lang w:eastAsia="cs-CZ"/>
              <w14:ligatures w14:val="standardContextual"/>
            </w:rPr>
          </w:pPr>
          <w:ins w:id="141"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600"</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4</w:t>
            </w:r>
          </w:ins>
          <w:ins w:id="142" w:author="Ingr Jiri" w:date="2025-05-16T12:09:00Z">
            <w:r w:rsidR="004973B5">
              <w:rPr>
                <w:rStyle w:val="Hypertextovodkaz"/>
                <w:noProof/>
              </w:rPr>
              <w:t xml:space="preserve"> </w:t>
            </w:r>
          </w:ins>
          <w:ins w:id="143" w:author="Ingr Jiri" w:date="2025-05-16T12:10:00Z">
            <w:r w:rsidR="00E27821">
              <w:rPr>
                <w:rStyle w:val="Hypertextovodkaz"/>
                <w:noProof/>
              </w:rPr>
              <w:t xml:space="preserve">   </w:t>
            </w:r>
            <w:r w:rsidR="005625D1">
              <w:rPr>
                <w:rStyle w:val="Hypertextovodkaz"/>
                <w:noProof/>
              </w:rPr>
              <w:t xml:space="preserve">  </w:t>
            </w:r>
          </w:ins>
          <w:ins w:id="144" w:author="Ingr Jiri" w:date="2025-05-16T12:09:00Z">
            <w:r w:rsidR="004973B5">
              <w:rPr>
                <w:rStyle w:val="Hypertextovodkaz"/>
                <w:noProof/>
              </w:rPr>
              <w:t>VÝSLEDKY A DISKUZE</w:t>
            </w:r>
          </w:ins>
          <w:ins w:id="145" w:author="Ingr Jiri" w:date="2025-05-16T12:10:00Z">
            <w:r w:rsidR="00E27821" w:rsidRPr="00E27821">
              <w:rPr>
                <w:rStyle w:val="Hypertextovodkaz"/>
                <w:noProof/>
              </w:rPr>
              <w:tab/>
            </w:r>
            <w:r w:rsidR="00E27821">
              <w:rPr>
                <w:rStyle w:val="Hypertextovodkaz"/>
                <w:noProof/>
              </w:rPr>
              <w:t xml:space="preserve"> </w:t>
            </w:r>
          </w:ins>
          <w:ins w:id="146" w:author="Ingr Jiri" w:date="2025-05-14T11:45:00Z">
            <w:del w:id="147" w:author="Ingr Jiri" w:date="2025-05-16T12:09:00Z">
              <w:r w:rsidDel="004973B5">
                <w:rPr>
                  <w:noProof/>
                </w:rPr>
                <w:tab/>
              </w:r>
            </w:del>
            <w:r>
              <w:rPr>
                <w:noProof/>
              </w:rPr>
              <w:fldChar w:fldCharType="begin"/>
            </w:r>
            <w:r>
              <w:rPr>
                <w:noProof/>
              </w:rPr>
              <w:instrText xml:space="preserve"> PAGEREF _Toc198115600 \h </w:instrText>
            </w:r>
          </w:ins>
          <w:r>
            <w:rPr>
              <w:noProof/>
            </w:rPr>
          </w:r>
          <w:r>
            <w:rPr>
              <w:noProof/>
            </w:rPr>
            <w:fldChar w:fldCharType="separate"/>
          </w:r>
          <w:r w:rsidR="00FC3C3B">
            <w:rPr>
              <w:noProof/>
            </w:rPr>
            <w:t>34</w:t>
          </w:r>
          <w:ins w:id="148" w:author="Ingr Jiri" w:date="2025-05-14T11:45:00Z">
            <w:r>
              <w:rPr>
                <w:noProof/>
              </w:rPr>
              <w:fldChar w:fldCharType="end"/>
            </w:r>
            <w:r w:rsidRPr="008A084D">
              <w:rPr>
                <w:rStyle w:val="Hypertextovodkaz"/>
                <w:noProof/>
              </w:rPr>
              <w:fldChar w:fldCharType="end"/>
            </w:r>
          </w:ins>
        </w:p>
        <w:p w14:paraId="77EFBF87" w14:textId="492C095E" w:rsidR="00512920" w:rsidRDefault="00512920">
          <w:pPr>
            <w:pStyle w:val="Obsah2"/>
            <w:rPr>
              <w:ins w:id="149" w:author="Ingr Jiri" w:date="2025-05-14T11:45:00Z"/>
              <w:rFonts w:asciiTheme="minorHAnsi" w:eastAsiaTheme="minorEastAsia" w:hAnsiTheme="minorHAnsi" w:cstheme="minorBidi"/>
              <w:noProof/>
              <w:kern w:val="2"/>
              <w:lang w:eastAsia="cs-CZ"/>
              <w14:ligatures w14:val="standardContextual"/>
            </w:rPr>
          </w:pPr>
          <w:ins w:id="150"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601"</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4.1</w:t>
            </w:r>
            <w:r>
              <w:rPr>
                <w:rFonts w:asciiTheme="minorHAnsi" w:eastAsiaTheme="minorEastAsia" w:hAnsiTheme="minorHAnsi" w:cstheme="minorBidi"/>
                <w:noProof/>
                <w:kern w:val="2"/>
                <w:lang w:eastAsia="cs-CZ"/>
                <w14:ligatures w14:val="standardContextual"/>
              </w:rPr>
              <w:tab/>
            </w:r>
            <w:r w:rsidRPr="008A084D">
              <w:rPr>
                <w:rStyle w:val="Hypertextovodkaz"/>
                <w:noProof/>
              </w:rPr>
              <w:t>Příprava datasetu</w:t>
            </w:r>
            <w:r>
              <w:rPr>
                <w:noProof/>
              </w:rPr>
              <w:tab/>
            </w:r>
            <w:r>
              <w:rPr>
                <w:noProof/>
              </w:rPr>
              <w:fldChar w:fldCharType="begin"/>
            </w:r>
            <w:r>
              <w:rPr>
                <w:noProof/>
              </w:rPr>
              <w:instrText xml:space="preserve"> PAGEREF _Toc198115601 \h </w:instrText>
            </w:r>
          </w:ins>
          <w:r>
            <w:rPr>
              <w:noProof/>
            </w:rPr>
          </w:r>
          <w:r>
            <w:rPr>
              <w:noProof/>
            </w:rPr>
            <w:fldChar w:fldCharType="separate"/>
          </w:r>
          <w:r w:rsidR="00FC3C3B">
            <w:rPr>
              <w:noProof/>
            </w:rPr>
            <w:t>34</w:t>
          </w:r>
          <w:ins w:id="151" w:author="Ingr Jiri" w:date="2025-05-14T11:45:00Z">
            <w:r>
              <w:rPr>
                <w:noProof/>
              </w:rPr>
              <w:fldChar w:fldCharType="end"/>
            </w:r>
            <w:r w:rsidRPr="008A084D">
              <w:rPr>
                <w:rStyle w:val="Hypertextovodkaz"/>
                <w:noProof/>
              </w:rPr>
              <w:fldChar w:fldCharType="end"/>
            </w:r>
          </w:ins>
        </w:p>
        <w:p w14:paraId="43938691" w14:textId="267F7BF9" w:rsidR="00512920" w:rsidRDefault="00512920">
          <w:pPr>
            <w:pStyle w:val="Obsah1"/>
            <w:tabs>
              <w:tab w:val="left" w:pos="510"/>
            </w:tabs>
            <w:rPr>
              <w:ins w:id="152" w:author="Ingr Jiri" w:date="2025-05-14T11:45:00Z"/>
              <w:rFonts w:asciiTheme="minorHAnsi" w:eastAsiaTheme="minorEastAsia" w:hAnsiTheme="minorHAnsi" w:cstheme="minorBidi"/>
              <w:noProof/>
              <w:kern w:val="2"/>
              <w:lang w:eastAsia="cs-CZ"/>
              <w14:ligatures w14:val="standardContextual"/>
            </w:rPr>
          </w:pPr>
          <w:ins w:id="153"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602"</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5</w:t>
            </w:r>
            <w:r>
              <w:rPr>
                <w:rFonts w:asciiTheme="minorHAnsi" w:eastAsiaTheme="minorEastAsia" w:hAnsiTheme="minorHAnsi" w:cstheme="minorBidi"/>
                <w:noProof/>
                <w:kern w:val="2"/>
                <w:lang w:eastAsia="cs-CZ"/>
                <w14:ligatures w14:val="standardContextual"/>
              </w:rPr>
              <w:tab/>
            </w:r>
            <w:r w:rsidRPr="008A084D">
              <w:rPr>
                <w:rStyle w:val="Hypertextovodkaz"/>
                <w:noProof/>
              </w:rPr>
              <w:t>ZÁVĚR</w:t>
            </w:r>
            <w:r>
              <w:rPr>
                <w:noProof/>
              </w:rPr>
              <w:tab/>
            </w:r>
            <w:r>
              <w:rPr>
                <w:noProof/>
              </w:rPr>
              <w:fldChar w:fldCharType="begin"/>
            </w:r>
            <w:r>
              <w:rPr>
                <w:noProof/>
              </w:rPr>
              <w:instrText xml:space="preserve"> PAGEREF _Toc198115602 \h </w:instrText>
            </w:r>
          </w:ins>
          <w:r>
            <w:rPr>
              <w:noProof/>
            </w:rPr>
          </w:r>
          <w:r>
            <w:rPr>
              <w:noProof/>
            </w:rPr>
            <w:fldChar w:fldCharType="separate"/>
          </w:r>
          <w:r w:rsidR="00FC3C3B">
            <w:rPr>
              <w:noProof/>
            </w:rPr>
            <w:t>38</w:t>
          </w:r>
          <w:ins w:id="154" w:author="Ingr Jiri" w:date="2025-05-14T11:45:00Z">
            <w:r>
              <w:rPr>
                <w:noProof/>
              </w:rPr>
              <w:fldChar w:fldCharType="end"/>
            </w:r>
            <w:r w:rsidRPr="008A084D">
              <w:rPr>
                <w:rStyle w:val="Hypertextovodkaz"/>
                <w:noProof/>
              </w:rPr>
              <w:fldChar w:fldCharType="end"/>
            </w:r>
          </w:ins>
        </w:p>
        <w:p w14:paraId="0D9E5181" w14:textId="267C4C3E" w:rsidR="00512920" w:rsidRDefault="00512920">
          <w:pPr>
            <w:pStyle w:val="Obsah1"/>
            <w:rPr>
              <w:ins w:id="155" w:author="Ingr Jiri" w:date="2025-05-14T11:45:00Z"/>
              <w:rFonts w:asciiTheme="minorHAnsi" w:eastAsiaTheme="minorEastAsia" w:hAnsiTheme="minorHAnsi" w:cstheme="minorBidi"/>
              <w:noProof/>
              <w:kern w:val="2"/>
              <w:lang w:eastAsia="cs-CZ"/>
              <w14:ligatures w14:val="standardContextual"/>
            </w:rPr>
          </w:pPr>
          <w:ins w:id="156" w:author="Ingr Jiri" w:date="2025-05-14T11:45:00Z">
            <w:r w:rsidRPr="008A084D">
              <w:rPr>
                <w:rStyle w:val="Hypertextovodkaz"/>
                <w:noProof/>
              </w:rPr>
              <w:fldChar w:fldCharType="begin"/>
            </w:r>
            <w:r w:rsidRPr="008A084D">
              <w:rPr>
                <w:rStyle w:val="Hypertextovodkaz"/>
                <w:noProof/>
              </w:rPr>
              <w:instrText xml:space="preserve"> </w:instrText>
            </w:r>
            <w:r>
              <w:rPr>
                <w:noProof/>
              </w:rPr>
              <w:instrText>HYPERLINK \l "_Toc198115603"</w:instrText>
            </w:r>
            <w:r w:rsidRPr="008A084D">
              <w:rPr>
                <w:rStyle w:val="Hypertextovodkaz"/>
                <w:noProof/>
              </w:rPr>
              <w:instrText xml:space="preserve"> </w:instrText>
            </w:r>
            <w:r w:rsidRPr="008A084D">
              <w:rPr>
                <w:rStyle w:val="Hypertextovodkaz"/>
                <w:noProof/>
              </w:rPr>
            </w:r>
            <w:r w:rsidRPr="008A084D">
              <w:rPr>
                <w:rStyle w:val="Hypertextovodkaz"/>
                <w:noProof/>
              </w:rPr>
              <w:fldChar w:fldCharType="separate"/>
            </w:r>
            <w:r w:rsidRPr="008A084D">
              <w:rPr>
                <w:rStyle w:val="Hypertextovodkaz"/>
                <w:noProof/>
              </w:rPr>
              <w:t>LITERATURA</w:t>
            </w:r>
            <w:r>
              <w:rPr>
                <w:noProof/>
              </w:rPr>
              <w:tab/>
            </w:r>
            <w:r>
              <w:rPr>
                <w:noProof/>
              </w:rPr>
              <w:fldChar w:fldCharType="begin"/>
            </w:r>
            <w:r>
              <w:rPr>
                <w:noProof/>
              </w:rPr>
              <w:instrText xml:space="preserve"> PAGEREF _Toc198115603 \h </w:instrText>
            </w:r>
          </w:ins>
          <w:r>
            <w:rPr>
              <w:noProof/>
            </w:rPr>
          </w:r>
          <w:r>
            <w:rPr>
              <w:noProof/>
            </w:rPr>
            <w:fldChar w:fldCharType="separate"/>
          </w:r>
          <w:r w:rsidR="00FC3C3B">
            <w:rPr>
              <w:noProof/>
            </w:rPr>
            <w:t>39</w:t>
          </w:r>
          <w:ins w:id="157" w:author="Ingr Jiri" w:date="2025-05-14T11:45:00Z">
            <w:r>
              <w:rPr>
                <w:noProof/>
              </w:rPr>
              <w:fldChar w:fldCharType="end"/>
            </w:r>
            <w:r w:rsidRPr="008A084D">
              <w:rPr>
                <w:rStyle w:val="Hypertextovodkaz"/>
                <w:noProof/>
              </w:rPr>
              <w:fldChar w:fldCharType="end"/>
            </w:r>
          </w:ins>
        </w:p>
        <w:p w14:paraId="112C3E17" w14:textId="0DA979C3" w:rsidR="00813E9B" w:rsidDel="00512920" w:rsidRDefault="00813E9B">
          <w:pPr>
            <w:pStyle w:val="Obsah1"/>
            <w:rPr>
              <w:ins w:id="158" w:author="Kateřina Rulfová" w:date="2025-04-30T22:12:00Z"/>
              <w:del w:id="159" w:author="Ingr Jiri" w:date="2025-05-14T11:45:00Z"/>
              <w:rFonts w:asciiTheme="minorHAnsi" w:eastAsiaTheme="minorEastAsia" w:hAnsiTheme="minorHAnsi" w:cstheme="minorBidi"/>
              <w:noProof/>
              <w:kern w:val="2"/>
              <w:lang w:eastAsia="cs-CZ"/>
              <w14:ligatures w14:val="standardContextual"/>
            </w:rPr>
          </w:pPr>
          <w:ins w:id="160" w:author="Kateřina Rulfová" w:date="2025-04-30T22:12:00Z">
            <w:del w:id="161" w:author="Ingr Jiri" w:date="2025-05-14T11:45:00Z">
              <w:r w:rsidRPr="00512920" w:rsidDel="00512920">
                <w:rPr>
                  <w:rStyle w:val="Hypertextovodkaz"/>
                  <w:noProof/>
                </w:rPr>
                <w:delText>SOUHRN</w:delText>
              </w:r>
              <w:r w:rsidDel="00512920">
                <w:rPr>
                  <w:noProof/>
                </w:rPr>
                <w:tab/>
                <w:delText>1</w:delText>
              </w:r>
            </w:del>
          </w:ins>
        </w:p>
        <w:p w14:paraId="6956A3E3" w14:textId="1B407228" w:rsidR="00813E9B" w:rsidDel="00512920" w:rsidRDefault="00813E9B">
          <w:pPr>
            <w:pStyle w:val="Obsah1"/>
            <w:rPr>
              <w:ins w:id="162" w:author="Kateřina Rulfová" w:date="2025-04-30T22:12:00Z"/>
              <w:del w:id="163" w:author="Ingr Jiri" w:date="2025-05-14T11:45:00Z"/>
              <w:rFonts w:asciiTheme="minorHAnsi" w:eastAsiaTheme="minorEastAsia" w:hAnsiTheme="minorHAnsi" w:cstheme="minorBidi"/>
              <w:noProof/>
              <w:kern w:val="2"/>
              <w:lang w:eastAsia="cs-CZ"/>
              <w14:ligatures w14:val="standardContextual"/>
            </w:rPr>
          </w:pPr>
          <w:ins w:id="164" w:author="Kateřina Rulfová" w:date="2025-04-30T22:12:00Z">
            <w:del w:id="165" w:author="Ingr Jiri" w:date="2025-05-14T11:45:00Z">
              <w:r w:rsidRPr="00512920" w:rsidDel="00512920">
                <w:rPr>
                  <w:rStyle w:val="Hypertextovodkaz"/>
                  <w:noProof/>
                </w:rPr>
                <w:delText>SUMMARY</w:delText>
              </w:r>
              <w:r w:rsidDel="00512920">
                <w:rPr>
                  <w:noProof/>
                </w:rPr>
                <w:tab/>
                <w:delText>1</w:delText>
              </w:r>
            </w:del>
          </w:ins>
        </w:p>
        <w:p w14:paraId="3BDA29C3" w14:textId="11EE63F4" w:rsidR="00813E9B" w:rsidDel="00512920" w:rsidRDefault="00813E9B">
          <w:pPr>
            <w:pStyle w:val="Obsah1"/>
            <w:rPr>
              <w:ins w:id="166" w:author="Kateřina Rulfová" w:date="2025-04-30T22:12:00Z"/>
              <w:del w:id="167" w:author="Ingr Jiri" w:date="2025-05-14T11:45:00Z"/>
              <w:rFonts w:asciiTheme="minorHAnsi" w:eastAsiaTheme="minorEastAsia" w:hAnsiTheme="minorHAnsi" w:cstheme="minorBidi"/>
              <w:noProof/>
              <w:kern w:val="2"/>
              <w:lang w:eastAsia="cs-CZ"/>
              <w14:ligatures w14:val="standardContextual"/>
            </w:rPr>
          </w:pPr>
          <w:ins w:id="168" w:author="Kateřina Rulfová" w:date="2025-04-30T22:12:00Z">
            <w:del w:id="169" w:author="Ingr Jiri" w:date="2025-05-14T11:45:00Z">
              <w:r w:rsidRPr="00512920" w:rsidDel="00512920">
                <w:rPr>
                  <w:rStyle w:val="Hypertextovodkaz"/>
                  <w:noProof/>
                </w:rPr>
                <w:delText>PODĚKOVÁNÍ</w:delText>
              </w:r>
              <w:r w:rsidDel="00512920">
                <w:rPr>
                  <w:noProof/>
                </w:rPr>
                <w:tab/>
                <w:delText>2</w:delText>
              </w:r>
            </w:del>
          </w:ins>
        </w:p>
        <w:p w14:paraId="3B80DFB4" w14:textId="0F55A95E" w:rsidR="00813E9B" w:rsidDel="00512920" w:rsidRDefault="00813E9B">
          <w:pPr>
            <w:pStyle w:val="Obsah1"/>
            <w:rPr>
              <w:ins w:id="170" w:author="Kateřina Rulfová" w:date="2025-04-30T22:12:00Z"/>
              <w:del w:id="171" w:author="Ingr Jiri" w:date="2025-05-14T11:45:00Z"/>
              <w:rFonts w:asciiTheme="minorHAnsi" w:eastAsiaTheme="minorEastAsia" w:hAnsiTheme="minorHAnsi" w:cstheme="minorBidi"/>
              <w:noProof/>
              <w:kern w:val="2"/>
              <w:lang w:eastAsia="cs-CZ"/>
              <w14:ligatures w14:val="standardContextual"/>
            </w:rPr>
          </w:pPr>
          <w:ins w:id="172" w:author="Kateřina Rulfová" w:date="2025-04-30T22:12:00Z">
            <w:del w:id="173" w:author="Ingr Jiri" w:date="2025-05-14T11:45:00Z">
              <w:r w:rsidRPr="00512920" w:rsidDel="00512920">
                <w:rPr>
                  <w:rStyle w:val="Hypertextovodkaz"/>
                  <w:noProof/>
                </w:rPr>
                <w:delText>OBSAH</w:delText>
              </w:r>
              <w:r w:rsidDel="00512920">
                <w:rPr>
                  <w:noProof/>
                </w:rPr>
                <w:tab/>
                <w:delText>3</w:delText>
              </w:r>
            </w:del>
          </w:ins>
        </w:p>
        <w:p w14:paraId="5A12C944" w14:textId="019C4B23" w:rsidR="00813E9B" w:rsidDel="00512920" w:rsidRDefault="00813E9B">
          <w:pPr>
            <w:pStyle w:val="Obsah1"/>
            <w:tabs>
              <w:tab w:val="left" w:pos="510"/>
            </w:tabs>
            <w:rPr>
              <w:ins w:id="174" w:author="Kateřina Rulfová" w:date="2025-04-30T22:12:00Z"/>
              <w:del w:id="175" w:author="Ingr Jiri" w:date="2025-05-14T11:45:00Z"/>
              <w:rFonts w:asciiTheme="minorHAnsi" w:eastAsiaTheme="minorEastAsia" w:hAnsiTheme="minorHAnsi" w:cstheme="minorBidi"/>
              <w:noProof/>
              <w:kern w:val="2"/>
              <w:lang w:eastAsia="cs-CZ"/>
              <w14:ligatures w14:val="standardContextual"/>
            </w:rPr>
          </w:pPr>
          <w:ins w:id="176" w:author="Kateřina Rulfová" w:date="2025-04-30T22:12:00Z">
            <w:del w:id="177" w:author="Ingr Jiri" w:date="2025-05-14T11:45:00Z">
              <w:r w:rsidRPr="00512920" w:rsidDel="00512920">
                <w:rPr>
                  <w:rStyle w:val="Hypertextovodkaz"/>
                  <w:noProof/>
                </w:rPr>
                <w:delText>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ÚVOD</w:delText>
              </w:r>
              <w:r w:rsidDel="00512920">
                <w:rPr>
                  <w:noProof/>
                </w:rPr>
                <w:tab/>
                <w:delText>5</w:delText>
              </w:r>
            </w:del>
          </w:ins>
        </w:p>
        <w:p w14:paraId="1DC01D7B" w14:textId="14D9C0EF" w:rsidR="00813E9B" w:rsidDel="00512920" w:rsidRDefault="00813E9B">
          <w:pPr>
            <w:pStyle w:val="Obsah1"/>
            <w:tabs>
              <w:tab w:val="left" w:pos="510"/>
            </w:tabs>
            <w:rPr>
              <w:ins w:id="178" w:author="Kateřina Rulfová" w:date="2025-04-30T22:12:00Z"/>
              <w:del w:id="179" w:author="Ingr Jiri" w:date="2025-05-14T11:45:00Z"/>
              <w:rFonts w:asciiTheme="minorHAnsi" w:eastAsiaTheme="minorEastAsia" w:hAnsiTheme="minorHAnsi" w:cstheme="minorBidi"/>
              <w:noProof/>
              <w:kern w:val="2"/>
              <w:lang w:eastAsia="cs-CZ"/>
              <w14:ligatures w14:val="standardContextual"/>
            </w:rPr>
          </w:pPr>
          <w:ins w:id="180" w:author="Kateřina Rulfová" w:date="2025-04-30T22:12:00Z">
            <w:del w:id="181" w:author="Ingr Jiri" w:date="2025-05-14T11:45:00Z">
              <w:r w:rsidRPr="00512920" w:rsidDel="00512920">
                <w:rPr>
                  <w:rStyle w:val="Hypertextovodkaz"/>
                  <w:noProof/>
                </w:rPr>
                <w:delText>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LITERÁRNÍ ČÁST</w:delText>
              </w:r>
              <w:r w:rsidDel="00512920">
                <w:rPr>
                  <w:noProof/>
                </w:rPr>
                <w:tab/>
                <w:delText>6</w:delText>
              </w:r>
            </w:del>
          </w:ins>
        </w:p>
        <w:p w14:paraId="6E37C11C" w14:textId="78F403AA" w:rsidR="00813E9B" w:rsidDel="00512920" w:rsidRDefault="00813E9B">
          <w:pPr>
            <w:pStyle w:val="Obsah2"/>
            <w:rPr>
              <w:ins w:id="182" w:author="Kateřina Rulfová" w:date="2025-04-30T22:12:00Z"/>
              <w:del w:id="183" w:author="Ingr Jiri" w:date="2025-05-14T11:45:00Z"/>
              <w:rFonts w:asciiTheme="minorHAnsi" w:eastAsiaTheme="minorEastAsia" w:hAnsiTheme="minorHAnsi" w:cstheme="minorBidi"/>
              <w:noProof/>
              <w:kern w:val="2"/>
              <w:lang w:eastAsia="cs-CZ"/>
              <w14:ligatures w14:val="standardContextual"/>
            </w:rPr>
          </w:pPr>
          <w:ins w:id="184" w:author="Kateřina Rulfová" w:date="2025-04-30T22:12:00Z">
            <w:del w:id="185" w:author="Ingr Jiri" w:date="2025-05-14T11:45:00Z">
              <w:r w:rsidRPr="00512920" w:rsidDel="00512920">
                <w:rPr>
                  <w:rStyle w:val="Hypertextovodkaz"/>
                  <w:noProof/>
                </w:rPr>
                <w:delText>2.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Detekce objektu pomocí umělé inteligence</w:delText>
              </w:r>
              <w:r w:rsidDel="00512920">
                <w:rPr>
                  <w:noProof/>
                </w:rPr>
                <w:tab/>
                <w:delText>6</w:delText>
              </w:r>
            </w:del>
          </w:ins>
        </w:p>
        <w:p w14:paraId="6BF84FAC" w14:textId="08327BF5" w:rsidR="00813E9B" w:rsidDel="00512920" w:rsidRDefault="00813E9B">
          <w:pPr>
            <w:pStyle w:val="Obsah3"/>
            <w:rPr>
              <w:ins w:id="186" w:author="Kateřina Rulfová" w:date="2025-04-30T22:12:00Z"/>
              <w:del w:id="187" w:author="Ingr Jiri" w:date="2025-05-14T11:45:00Z"/>
              <w:rFonts w:asciiTheme="minorHAnsi" w:eastAsiaTheme="minorEastAsia" w:hAnsiTheme="minorHAnsi" w:cstheme="minorBidi"/>
              <w:noProof/>
              <w:kern w:val="2"/>
              <w:lang w:eastAsia="cs-CZ"/>
              <w14:ligatures w14:val="standardContextual"/>
            </w:rPr>
          </w:pPr>
          <w:ins w:id="188" w:author="Kateřina Rulfová" w:date="2025-04-30T22:12:00Z">
            <w:del w:id="189" w:author="Ingr Jiri" w:date="2025-05-14T11:45:00Z">
              <w:r w:rsidRPr="00512920" w:rsidDel="00512920">
                <w:rPr>
                  <w:rStyle w:val="Hypertextovodkaz"/>
                  <w:noProof/>
                </w:rPr>
                <w:delText>2.1.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Detekce objektu s využitím hlubokého učení</w:delText>
              </w:r>
              <w:r w:rsidDel="00512920">
                <w:rPr>
                  <w:noProof/>
                </w:rPr>
                <w:tab/>
                <w:delText>6</w:delText>
              </w:r>
            </w:del>
          </w:ins>
        </w:p>
        <w:p w14:paraId="3015671B" w14:textId="2842912B" w:rsidR="00813E9B" w:rsidDel="00512920" w:rsidRDefault="00813E9B">
          <w:pPr>
            <w:pStyle w:val="Obsah2"/>
            <w:rPr>
              <w:ins w:id="190" w:author="Kateřina Rulfová" w:date="2025-04-30T22:12:00Z"/>
              <w:del w:id="191" w:author="Ingr Jiri" w:date="2025-05-14T11:45:00Z"/>
              <w:rFonts w:asciiTheme="minorHAnsi" w:eastAsiaTheme="minorEastAsia" w:hAnsiTheme="minorHAnsi" w:cstheme="minorBidi"/>
              <w:noProof/>
              <w:kern w:val="2"/>
              <w:lang w:eastAsia="cs-CZ"/>
              <w14:ligatures w14:val="standardContextual"/>
            </w:rPr>
          </w:pPr>
          <w:ins w:id="192" w:author="Kateřina Rulfová" w:date="2025-04-30T22:12:00Z">
            <w:del w:id="193" w:author="Ingr Jiri" w:date="2025-05-14T11:45:00Z">
              <w:r w:rsidRPr="00512920" w:rsidDel="00512920">
                <w:rPr>
                  <w:rStyle w:val="Hypertextovodkaz"/>
                  <w:noProof/>
                </w:rPr>
                <w:delText>2.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Umělé neuronové sítě</w:delText>
              </w:r>
              <w:r w:rsidDel="00512920">
                <w:rPr>
                  <w:noProof/>
                </w:rPr>
                <w:tab/>
                <w:delText>7</w:delText>
              </w:r>
            </w:del>
          </w:ins>
        </w:p>
        <w:p w14:paraId="402146C2" w14:textId="7D022D7F" w:rsidR="00813E9B" w:rsidDel="00512920" w:rsidRDefault="00813E9B">
          <w:pPr>
            <w:pStyle w:val="Obsah2"/>
            <w:rPr>
              <w:ins w:id="194" w:author="Kateřina Rulfová" w:date="2025-04-30T22:12:00Z"/>
              <w:del w:id="195" w:author="Ingr Jiri" w:date="2025-05-14T11:45:00Z"/>
              <w:rFonts w:asciiTheme="minorHAnsi" w:eastAsiaTheme="minorEastAsia" w:hAnsiTheme="minorHAnsi" w:cstheme="minorBidi"/>
              <w:noProof/>
              <w:kern w:val="2"/>
              <w:lang w:eastAsia="cs-CZ"/>
              <w14:ligatures w14:val="standardContextual"/>
            </w:rPr>
          </w:pPr>
          <w:ins w:id="196" w:author="Kateřina Rulfová" w:date="2025-04-30T22:12:00Z">
            <w:del w:id="197" w:author="Ingr Jiri" w:date="2025-05-14T11:45:00Z">
              <w:r w:rsidRPr="00512920" w:rsidDel="00512920">
                <w:rPr>
                  <w:rStyle w:val="Hypertextovodkaz"/>
                  <w:noProof/>
                </w:rPr>
                <w:delText>2.3</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Konvoluční neuronové sítě</w:delText>
              </w:r>
              <w:r w:rsidDel="00512920">
                <w:rPr>
                  <w:noProof/>
                </w:rPr>
                <w:tab/>
                <w:delText>8</w:delText>
              </w:r>
            </w:del>
          </w:ins>
        </w:p>
        <w:p w14:paraId="57A4530C" w14:textId="332B9F39" w:rsidR="00813E9B" w:rsidDel="00512920" w:rsidRDefault="00813E9B">
          <w:pPr>
            <w:pStyle w:val="Obsah2"/>
            <w:rPr>
              <w:ins w:id="198" w:author="Kateřina Rulfová" w:date="2025-04-30T22:12:00Z"/>
              <w:del w:id="199" w:author="Ingr Jiri" w:date="2025-05-14T11:45:00Z"/>
              <w:rFonts w:asciiTheme="minorHAnsi" w:eastAsiaTheme="minorEastAsia" w:hAnsiTheme="minorHAnsi" w:cstheme="minorBidi"/>
              <w:noProof/>
              <w:kern w:val="2"/>
              <w:lang w:eastAsia="cs-CZ"/>
              <w14:ligatures w14:val="standardContextual"/>
            </w:rPr>
          </w:pPr>
          <w:ins w:id="200" w:author="Kateřina Rulfová" w:date="2025-04-30T22:12:00Z">
            <w:del w:id="201" w:author="Ingr Jiri" w:date="2025-05-14T11:45:00Z">
              <w:r w:rsidRPr="00512920" w:rsidDel="00512920">
                <w:rPr>
                  <w:rStyle w:val="Hypertextovodkaz"/>
                  <w:noProof/>
                </w:rPr>
                <w:delText>2.4</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Two-stage detektory</w:delText>
              </w:r>
              <w:r w:rsidDel="00512920">
                <w:rPr>
                  <w:noProof/>
                </w:rPr>
                <w:tab/>
                <w:delText>11</w:delText>
              </w:r>
            </w:del>
          </w:ins>
        </w:p>
        <w:p w14:paraId="5612D3A4" w14:textId="0A3EE601" w:rsidR="00813E9B" w:rsidDel="00512920" w:rsidRDefault="00813E9B">
          <w:pPr>
            <w:pStyle w:val="Obsah3"/>
            <w:rPr>
              <w:ins w:id="202" w:author="Kateřina Rulfová" w:date="2025-04-30T22:12:00Z"/>
              <w:del w:id="203" w:author="Ingr Jiri" w:date="2025-05-14T11:45:00Z"/>
              <w:rFonts w:asciiTheme="minorHAnsi" w:eastAsiaTheme="minorEastAsia" w:hAnsiTheme="minorHAnsi" w:cstheme="minorBidi"/>
              <w:noProof/>
              <w:kern w:val="2"/>
              <w:lang w:eastAsia="cs-CZ"/>
              <w14:ligatures w14:val="standardContextual"/>
            </w:rPr>
          </w:pPr>
          <w:ins w:id="204" w:author="Kateřina Rulfová" w:date="2025-04-30T22:12:00Z">
            <w:del w:id="205" w:author="Ingr Jiri" w:date="2025-05-14T11:45:00Z">
              <w:r w:rsidRPr="00512920" w:rsidDel="00512920">
                <w:rPr>
                  <w:rStyle w:val="Hypertextovodkaz"/>
                  <w:noProof/>
                </w:rPr>
                <w:delText>2.4.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Region-based convolutional neural network (R-CNN)</w:delText>
              </w:r>
              <w:r w:rsidDel="00512920">
                <w:rPr>
                  <w:noProof/>
                </w:rPr>
                <w:tab/>
                <w:delText>11</w:delText>
              </w:r>
            </w:del>
          </w:ins>
        </w:p>
        <w:p w14:paraId="2B4E2414" w14:textId="57462402" w:rsidR="00813E9B" w:rsidDel="00512920" w:rsidRDefault="00813E9B">
          <w:pPr>
            <w:pStyle w:val="Obsah3"/>
            <w:rPr>
              <w:ins w:id="206" w:author="Kateřina Rulfová" w:date="2025-04-30T22:12:00Z"/>
              <w:del w:id="207" w:author="Ingr Jiri" w:date="2025-05-14T11:45:00Z"/>
              <w:rFonts w:asciiTheme="minorHAnsi" w:eastAsiaTheme="minorEastAsia" w:hAnsiTheme="minorHAnsi" w:cstheme="minorBidi"/>
              <w:noProof/>
              <w:kern w:val="2"/>
              <w:lang w:eastAsia="cs-CZ"/>
              <w14:ligatures w14:val="standardContextual"/>
            </w:rPr>
          </w:pPr>
          <w:ins w:id="208" w:author="Kateřina Rulfová" w:date="2025-04-30T22:12:00Z">
            <w:del w:id="209" w:author="Ingr Jiri" w:date="2025-05-14T11:45:00Z">
              <w:r w:rsidRPr="00512920" w:rsidDel="00512920">
                <w:rPr>
                  <w:rStyle w:val="Hypertextovodkaz"/>
                  <w:noProof/>
                </w:rPr>
                <w:delText>2.4.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Fast R-CNN</w:delText>
              </w:r>
              <w:r w:rsidDel="00512920">
                <w:rPr>
                  <w:noProof/>
                </w:rPr>
                <w:tab/>
                <w:delText>12</w:delText>
              </w:r>
            </w:del>
          </w:ins>
        </w:p>
        <w:p w14:paraId="6FCAE383" w14:textId="2A8C720E" w:rsidR="00813E9B" w:rsidDel="00512920" w:rsidRDefault="00813E9B">
          <w:pPr>
            <w:pStyle w:val="Obsah3"/>
            <w:rPr>
              <w:ins w:id="210" w:author="Kateřina Rulfová" w:date="2025-04-30T22:12:00Z"/>
              <w:del w:id="211" w:author="Ingr Jiri" w:date="2025-05-14T11:45:00Z"/>
              <w:rFonts w:asciiTheme="minorHAnsi" w:eastAsiaTheme="minorEastAsia" w:hAnsiTheme="minorHAnsi" w:cstheme="minorBidi"/>
              <w:noProof/>
              <w:kern w:val="2"/>
              <w:lang w:eastAsia="cs-CZ"/>
              <w14:ligatures w14:val="standardContextual"/>
            </w:rPr>
          </w:pPr>
          <w:ins w:id="212" w:author="Kateřina Rulfová" w:date="2025-04-30T22:12:00Z">
            <w:del w:id="213" w:author="Ingr Jiri" w:date="2025-05-14T11:45:00Z">
              <w:r w:rsidRPr="00512920" w:rsidDel="00512920">
                <w:rPr>
                  <w:rStyle w:val="Hypertextovodkaz"/>
                  <w:noProof/>
                </w:rPr>
                <w:delText>2.4.3</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Faster R-CNN</w:delText>
              </w:r>
              <w:r w:rsidDel="00512920">
                <w:rPr>
                  <w:noProof/>
                </w:rPr>
                <w:tab/>
                <w:delText>13</w:delText>
              </w:r>
            </w:del>
          </w:ins>
        </w:p>
        <w:p w14:paraId="55870708" w14:textId="6E0A4AF9" w:rsidR="00813E9B" w:rsidDel="00512920" w:rsidRDefault="00813E9B">
          <w:pPr>
            <w:pStyle w:val="Obsah2"/>
            <w:rPr>
              <w:ins w:id="214" w:author="Kateřina Rulfová" w:date="2025-04-30T22:12:00Z"/>
              <w:del w:id="215" w:author="Ingr Jiri" w:date="2025-05-14T11:45:00Z"/>
              <w:rFonts w:asciiTheme="minorHAnsi" w:eastAsiaTheme="minorEastAsia" w:hAnsiTheme="minorHAnsi" w:cstheme="minorBidi"/>
              <w:noProof/>
              <w:kern w:val="2"/>
              <w:lang w:eastAsia="cs-CZ"/>
              <w14:ligatures w14:val="standardContextual"/>
            </w:rPr>
          </w:pPr>
          <w:ins w:id="216" w:author="Kateřina Rulfová" w:date="2025-04-30T22:12:00Z">
            <w:del w:id="217" w:author="Ingr Jiri" w:date="2025-05-14T11:45:00Z">
              <w:r w:rsidRPr="00512920" w:rsidDel="00512920">
                <w:rPr>
                  <w:rStyle w:val="Hypertextovodkaz"/>
                  <w:noProof/>
                </w:rPr>
                <w:delText>2.5</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One-stage detektory</w:delText>
              </w:r>
              <w:r w:rsidDel="00512920">
                <w:rPr>
                  <w:noProof/>
                </w:rPr>
                <w:tab/>
                <w:delText>13</w:delText>
              </w:r>
            </w:del>
          </w:ins>
        </w:p>
        <w:p w14:paraId="3825B438" w14:textId="33558E28" w:rsidR="00813E9B" w:rsidDel="00512920" w:rsidRDefault="00813E9B">
          <w:pPr>
            <w:pStyle w:val="Obsah3"/>
            <w:rPr>
              <w:ins w:id="218" w:author="Kateřina Rulfová" w:date="2025-04-30T22:12:00Z"/>
              <w:del w:id="219" w:author="Ingr Jiri" w:date="2025-05-14T11:45:00Z"/>
              <w:rFonts w:asciiTheme="minorHAnsi" w:eastAsiaTheme="minorEastAsia" w:hAnsiTheme="minorHAnsi" w:cstheme="minorBidi"/>
              <w:noProof/>
              <w:kern w:val="2"/>
              <w:lang w:eastAsia="cs-CZ"/>
              <w14:ligatures w14:val="standardContextual"/>
            </w:rPr>
          </w:pPr>
          <w:ins w:id="220" w:author="Kateřina Rulfová" w:date="2025-04-30T22:12:00Z">
            <w:del w:id="221" w:author="Ingr Jiri" w:date="2025-05-14T11:45:00Z">
              <w:r w:rsidRPr="00512920" w:rsidDel="00512920">
                <w:rPr>
                  <w:rStyle w:val="Hypertextovodkaz"/>
                  <w:noProof/>
                </w:rPr>
                <w:delText>2.5.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Single Shot Multibox Detector  (SSD)</w:delText>
              </w:r>
              <w:r w:rsidDel="00512920">
                <w:rPr>
                  <w:noProof/>
                </w:rPr>
                <w:tab/>
                <w:delText>13</w:delText>
              </w:r>
            </w:del>
          </w:ins>
        </w:p>
        <w:p w14:paraId="197F9AEB" w14:textId="3C65588B" w:rsidR="00813E9B" w:rsidDel="00512920" w:rsidRDefault="00813E9B">
          <w:pPr>
            <w:pStyle w:val="Obsah2"/>
            <w:rPr>
              <w:ins w:id="222" w:author="Kateřina Rulfová" w:date="2025-04-30T22:12:00Z"/>
              <w:del w:id="223" w:author="Ingr Jiri" w:date="2025-05-14T11:45:00Z"/>
              <w:rFonts w:asciiTheme="minorHAnsi" w:eastAsiaTheme="minorEastAsia" w:hAnsiTheme="minorHAnsi" w:cstheme="minorBidi"/>
              <w:noProof/>
              <w:kern w:val="2"/>
              <w:lang w:eastAsia="cs-CZ"/>
              <w14:ligatures w14:val="standardContextual"/>
            </w:rPr>
          </w:pPr>
          <w:ins w:id="224" w:author="Kateřina Rulfová" w:date="2025-04-30T22:12:00Z">
            <w:del w:id="225" w:author="Ingr Jiri" w:date="2025-05-14T11:45:00Z">
              <w:r w:rsidRPr="00512920" w:rsidDel="00512920">
                <w:rPr>
                  <w:rStyle w:val="Hypertextovodkaz"/>
                  <w:noProof/>
                </w:rPr>
                <w:delText>2.6</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You Only Look Once (YOLO)</w:delText>
              </w:r>
              <w:r w:rsidDel="00512920">
                <w:rPr>
                  <w:noProof/>
                </w:rPr>
                <w:tab/>
                <w:delText>14</w:delText>
              </w:r>
            </w:del>
          </w:ins>
        </w:p>
        <w:p w14:paraId="4F66E34A" w14:textId="787297DC" w:rsidR="00813E9B" w:rsidDel="00512920" w:rsidRDefault="00813E9B">
          <w:pPr>
            <w:pStyle w:val="Obsah3"/>
            <w:rPr>
              <w:ins w:id="226" w:author="Kateřina Rulfová" w:date="2025-04-30T22:12:00Z"/>
              <w:del w:id="227" w:author="Ingr Jiri" w:date="2025-05-14T11:45:00Z"/>
              <w:rFonts w:asciiTheme="minorHAnsi" w:eastAsiaTheme="minorEastAsia" w:hAnsiTheme="minorHAnsi" w:cstheme="minorBidi"/>
              <w:noProof/>
              <w:kern w:val="2"/>
              <w:lang w:eastAsia="cs-CZ"/>
              <w14:ligatures w14:val="standardContextual"/>
            </w:rPr>
          </w:pPr>
          <w:ins w:id="228" w:author="Kateřina Rulfová" w:date="2025-04-30T22:12:00Z">
            <w:del w:id="229" w:author="Ingr Jiri" w:date="2025-05-14T11:45:00Z">
              <w:r w:rsidRPr="00512920" w:rsidDel="00512920">
                <w:rPr>
                  <w:rStyle w:val="Hypertextovodkaz"/>
                  <w:noProof/>
                </w:rPr>
                <w:delText>2.6.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Algoritmus YOLO</w:delText>
              </w:r>
              <w:r w:rsidDel="00512920">
                <w:rPr>
                  <w:noProof/>
                </w:rPr>
                <w:tab/>
                <w:delText>14</w:delText>
              </w:r>
            </w:del>
          </w:ins>
        </w:p>
        <w:p w14:paraId="392A7762" w14:textId="1A2E970C" w:rsidR="00813E9B" w:rsidDel="00512920" w:rsidRDefault="00813E9B">
          <w:pPr>
            <w:pStyle w:val="Obsah3"/>
            <w:rPr>
              <w:ins w:id="230" w:author="Kateřina Rulfová" w:date="2025-04-30T22:12:00Z"/>
              <w:del w:id="231" w:author="Ingr Jiri" w:date="2025-05-14T11:45:00Z"/>
              <w:rFonts w:asciiTheme="minorHAnsi" w:eastAsiaTheme="minorEastAsia" w:hAnsiTheme="minorHAnsi" w:cstheme="minorBidi"/>
              <w:noProof/>
              <w:kern w:val="2"/>
              <w:lang w:eastAsia="cs-CZ"/>
              <w14:ligatures w14:val="standardContextual"/>
            </w:rPr>
          </w:pPr>
          <w:ins w:id="232" w:author="Kateřina Rulfová" w:date="2025-04-30T22:12:00Z">
            <w:del w:id="233" w:author="Ingr Jiri" w:date="2025-05-14T11:45:00Z">
              <w:r w:rsidRPr="00512920" w:rsidDel="00512920">
                <w:rPr>
                  <w:rStyle w:val="Hypertextovodkaz"/>
                  <w:noProof/>
                </w:rPr>
                <w:delText>2.6.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Vývoj YOLO</w:delText>
              </w:r>
              <w:r w:rsidDel="00512920">
                <w:rPr>
                  <w:noProof/>
                </w:rPr>
                <w:tab/>
                <w:delText>16</w:delText>
              </w:r>
            </w:del>
          </w:ins>
        </w:p>
        <w:p w14:paraId="2D32BADA" w14:textId="1C3D07FA" w:rsidR="00813E9B" w:rsidDel="00512920" w:rsidRDefault="00813E9B">
          <w:pPr>
            <w:pStyle w:val="Obsah3"/>
            <w:rPr>
              <w:ins w:id="234" w:author="Kateřina Rulfová" w:date="2025-04-30T22:12:00Z"/>
              <w:del w:id="235" w:author="Ingr Jiri" w:date="2025-05-14T11:45:00Z"/>
              <w:rFonts w:asciiTheme="minorHAnsi" w:eastAsiaTheme="minorEastAsia" w:hAnsiTheme="minorHAnsi" w:cstheme="minorBidi"/>
              <w:noProof/>
              <w:kern w:val="2"/>
              <w:lang w:eastAsia="cs-CZ"/>
              <w14:ligatures w14:val="standardContextual"/>
            </w:rPr>
          </w:pPr>
          <w:ins w:id="236" w:author="Kateřina Rulfová" w:date="2025-04-30T22:12:00Z">
            <w:del w:id="237" w:author="Ingr Jiri" w:date="2025-05-14T11:45:00Z">
              <w:r w:rsidRPr="00512920" w:rsidDel="00512920">
                <w:rPr>
                  <w:rStyle w:val="Hypertextovodkaz"/>
                  <w:noProof/>
                </w:rPr>
                <w:delText>2.6.3</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Velikosti YOLO</w:delText>
              </w:r>
              <w:r w:rsidDel="00512920">
                <w:rPr>
                  <w:noProof/>
                </w:rPr>
                <w:tab/>
                <w:delText>18</w:delText>
              </w:r>
            </w:del>
          </w:ins>
        </w:p>
        <w:p w14:paraId="0E370548" w14:textId="41FCE3A3" w:rsidR="00813E9B" w:rsidDel="00512920" w:rsidRDefault="00813E9B">
          <w:pPr>
            <w:pStyle w:val="Obsah3"/>
            <w:rPr>
              <w:ins w:id="238" w:author="Kateřina Rulfová" w:date="2025-04-30T22:12:00Z"/>
              <w:del w:id="239" w:author="Ingr Jiri" w:date="2025-05-14T11:45:00Z"/>
              <w:rFonts w:asciiTheme="minorHAnsi" w:eastAsiaTheme="minorEastAsia" w:hAnsiTheme="minorHAnsi" w:cstheme="minorBidi"/>
              <w:noProof/>
              <w:kern w:val="2"/>
              <w:lang w:eastAsia="cs-CZ"/>
              <w14:ligatures w14:val="standardContextual"/>
            </w:rPr>
          </w:pPr>
          <w:ins w:id="240" w:author="Kateřina Rulfová" w:date="2025-04-30T22:12:00Z">
            <w:del w:id="241" w:author="Ingr Jiri" w:date="2025-05-14T11:45:00Z">
              <w:r w:rsidRPr="00512920" w:rsidDel="00512920">
                <w:rPr>
                  <w:rStyle w:val="Hypertextovodkaz"/>
                  <w:noProof/>
                </w:rPr>
                <w:delText>2.6.4</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Výstup YOLO algoritmu</w:delText>
              </w:r>
              <w:r w:rsidDel="00512920">
                <w:rPr>
                  <w:noProof/>
                </w:rPr>
                <w:tab/>
                <w:delText>19</w:delText>
              </w:r>
            </w:del>
          </w:ins>
        </w:p>
        <w:p w14:paraId="6FD24497" w14:textId="6F9F689F" w:rsidR="00813E9B" w:rsidDel="00512920" w:rsidRDefault="00813E9B">
          <w:pPr>
            <w:pStyle w:val="Obsah2"/>
            <w:rPr>
              <w:ins w:id="242" w:author="Kateřina Rulfová" w:date="2025-04-30T22:12:00Z"/>
              <w:del w:id="243" w:author="Ingr Jiri" w:date="2025-05-14T11:45:00Z"/>
              <w:rFonts w:asciiTheme="minorHAnsi" w:eastAsiaTheme="minorEastAsia" w:hAnsiTheme="minorHAnsi" w:cstheme="minorBidi"/>
              <w:noProof/>
              <w:kern w:val="2"/>
              <w:lang w:eastAsia="cs-CZ"/>
              <w14:ligatures w14:val="standardContextual"/>
            </w:rPr>
          </w:pPr>
          <w:ins w:id="244" w:author="Kateřina Rulfová" w:date="2025-04-30T22:12:00Z">
            <w:del w:id="245" w:author="Ingr Jiri" w:date="2025-05-14T11:45:00Z">
              <w:r w:rsidRPr="00512920" w:rsidDel="00512920">
                <w:rPr>
                  <w:rStyle w:val="Hypertextovodkaz"/>
                  <w:noProof/>
                </w:rPr>
                <w:delText>2.7</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Srovnání one-stage vs. two-stage algortimů</w:delText>
              </w:r>
              <w:r w:rsidDel="00512920">
                <w:rPr>
                  <w:noProof/>
                </w:rPr>
                <w:tab/>
                <w:delText>20</w:delText>
              </w:r>
            </w:del>
          </w:ins>
        </w:p>
        <w:p w14:paraId="709E3FDA" w14:textId="44C5E6FB" w:rsidR="00813E9B" w:rsidDel="00512920" w:rsidRDefault="00813E9B">
          <w:pPr>
            <w:pStyle w:val="Obsah1"/>
            <w:tabs>
              <w:tab w:val="left" w:pos="510"/>
            </w:tabs>
            <w:rPr>
              <w:ins w:id="246" w:author="Kateřina Rulfová" w:date="2025-04-30T22:12:00Z"/>
              <w:del w:id="247" w:author="Ingr Jiri" w:date="2025-05-14T11:45:00Z"/>
              <w:rFonts w:asciiTheme="minorHAnsi" w:eastAsiaTheme="minorEastAsia" w:hAnsiTheme="minorHAnsi" w:cstheme="minorBidi"/>
              <w:noProof/>
              <w:kern w:val="2"/>
              <w:lang w:eastAsia="cs-CZ"/>
              <w14:ligatures w14:val="standardContextual"/>
            </w:rPr>
          </w:pPr>
          <w:ins w:id="248" w:author="Kateřina Rulfová" w:date="2025-04-30T22:12:00Z">
            <w:del w:id="249" w:author="Ingr Jiri" w:date="2025-05-14T11:45:00Z">
              <w:r w:rsidRPr="00512920" w:rsidDel="00512920">
                <w:rPr>
                  <w:rStyle w:val="Hypertextovodkaz"/>
                  <w:noProof/>
                </w:rPr>
                <w:delText>3</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EXPERIMENTÁLNÍ ČÁST</w:delText>
              </w:r>
              <w:r w:rsidDel="00512920">
                <w:rPr>
                  <w:noProof/>
                </w:rPr>
                <w:tab/>
                <w:delText>21</w:delText>
              </w:r>
            </w:del>
          </w:ins>
        </w:p>
        <w:p w14:paraId="020476B9" w14:textId="6304BEC2" w:rsidR="00813E9B" w:rsidDel="00512920" w:rsidRDefault="00813E9B">
          <w:pPr>
            <w:pStyle w:val="Obsah2"/>
            <w:rPr>
              <w:ins w:id="250" w:author="Kateřina Rulfová" w:date="2025-04-30T22:12:00Z"/>
              <w:del w:id="251" w:author="Ingr Jiri" w:date="2025-05-14T11:45:00Z"/>
              <w:rFonts w:asciiTheme="minorHAnsi" w:eastAsiaTheme="minorEastAsia" w:hAnsiTheme="minorHAnsi" w:cstheme="minorBidi"/>
              <w:noProof/>
              <w:kern w:val="2"/>
              <w:lang w:eastAsia="cs-CZ"/>
              <w14:ligatures w14:val="standardContextual"/>
            </w:rPr>
          </w:pPr>
          <w:ins w:id="252" w:author="Kateřina Rulfová" w:date="2025-04-30T22:12:00Z">
            <w:del w:id="253" w:author="Ingr Jiri" w:date="2025-05-14T11:45:00Z">
              <w:r w:rsidRPr="00512920" w:rsidDel="00512920">
                <w:rPr>
                  <w:rStyle w:val="Hypertextovodkaz"/>
                  <w:noProof/>
                </w:rPr>
                <w:delText>3.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Dataset</w:delText>
              </w:r>
              <w:r w:rsidDel="00512920">
                <w:rPr>
                  <w:noProof/>
                </w:rPr>
                <w:tab/>
                <w:delText>21</w:delText>
              </w:r>
            </w:del>
          </w:ins>
        </w:p>
        <w:p w14:paraId="004B59AC" w14:textId="0E7A73A7" w:rsidR="00813E9B" w:rsidDel="00512920" w:rsidRDefault="00813E9B">
          <w:pPr>
            <w:pStyle w:val="Obsah3"/>
            <w:rPr>
              <w:ins w:id="254" w:author="Kateřina Rulfová" w:date="2025-04-30T22:12:00Z"/>
              <w:del w:id="255" w:author="Ingr Jiri" w:date="2025-05-14T11:45:00Z"/>
              <w:rFonts w:asciiTheme="minorHAnsi" w:eastAsiaTheme="minorEastAsia" w:hAnsiTheme="minorHAnsi" w:cstheme="minorBidi"/>
              <w:noProof/>
              <w:kern w:val="2"/>
              <w:lang w:eastAsia="cs-CZ"/>
              <w14:ligatures w14:val="standardContextual"/>
            </w:rPr>
          </w:pPr>
          <w:ins w:id="256" w:author="Kateřina Rulfová" w:date="2025-04-30T22:12:00Z">
            <w:del w:id="257" w:author="Ingr Jiri" w:date="2025-05-14T11:45:00Z">
              <w:r w:rsidRPr="00512920" w:rsidDel="00512920">
                <w:rPr>
                  <w:rStyle w:val="Hypertextovodkaz"/>
                  <w:noProof/>
                </w:rPr>
                <w:delText>3.1.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Manuální anotace</w:delText>
              </w:r>
              <w:r w:rsidDel="00512920">
                <w:rPr>
                  <w:noProof/>
                </w:rPr>
                <w:tab/>
                <w:delText>22</w:delText>
              </w:r>
            </w:del>
          </w:ins>
        </w:p>
        <w:p w14:paraId="65BBD362" w14:textId="763EE23F" w:rsidR="00813E9B" w:rsidDel="00512920" w:rsidRDefault="00813E9B">
          <w:pPr>
            <w:pStyle w:val="Obsah3"/>
            <w:rPr>
              <w:ins w:id="258" w:author="Kateřina Rulfová" w:date="2025-04-30T22:12:00Z"/>
              <w:del w:id="259" w:author="Ingr Jiri" w:date="2025-05-14T11:45:00Z"/>
              <w:rFonts w:asciiTheme="minorHAnsi" w:eastAsiaTheme="minorEastAsia" w:hAnsiTheme="minorHAnsi" w:cstheme="minorBidi"/>
              <w:noProof/>
              <w:kern w:val="2"/>
              <w:lang w:eastAsia="cs-CZ"/>
              <w14:ligatures w14:val="standardContextual"/>
            </w:rPr>
          </w:pPr>
          <w:ins w:id="260" w:author="Kateřina Rulfová" w:date="2025-04-30T22:12:00Z">
            <w:del w:id="261" w:author="Ingr Jiri" w:date="2025-05-14T11:45:00Z">
              <w:r w:rsidRPr="00512920" w:rsidDel="00512920">
                <w:rPr>
                  <w:rStyle w:val="Hypertextovodkaz"/>
                  <w:noProof/>
                </w:rPr>
                <w:delText>3.1.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Semi-automatické anotace</w:delText>
              </w:r>
              <w:r w:rsidDel="00512920">
                <w:rPr>
                  <w:noProof/>
                </w:rPr>
                <w:tab/>
                <w:delText>22</w:delText>
              </w:r>
            </w:del>
          </w:ins>
        </w:p>
        <w:p w14:paraId="71A93467" w14:textId="617777C3" w:rsidR="00813E9B" w:rsidDel="00512920" w:rsidRDefault="00813E9B">
          <w:pPr>
            <w:pStyle w:val="Obsah3"/>
            <w:rPr>
              <w:ins w:id="262" w:author="Kateřina Rulfová" w:date="2025-04-30T22:12:00Z"/>
              <w:del w:id="263" w:author="Ingr Jiri" w:date="2025-05-14T11:45:00Z"/>
              <w:rFonts w:asciiTheme="minorHAnsi" w:eastAsiaTheme="minorEastAsia" w:hAnsiTheme="minorHAnsi" w:cstheme="minorBidi"/>
              <w:noProof/>
              <w:kern w:val="2"/>
              <w:lang w:eastAsia="cs-CZ"/>
              <w14:ligatures w14:val="standardContextual"/>
            </w:rPr>
          </w:pPr>
          <w:ins w:id="264" w:author="Kateřina Rulfová" w:date="2025-04-30T22:12:00Z">
            <w:del w:id="265" w:author="Ingr Jiri" w:date="2025-05-14T11:45:00Z">
              <w:r w:rsidRPr="00512920" w:rsidDel="00512920">
                <w:rPr>
                  <w:rStyle w:val="Hypertextovodkaz"/>
                  <w:noProof/>
                </w:rPr>
                <w:delText>3.1.3</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Rozložení datasetu</w:delText>
              </w:r>
              <w:r w:rsidDel="00512920">
                <w:rPr>
                  <w:noProof/>
                </w:rPr>
                <w:tab/>
                <w:delText>23</w:delText>
              </w:r>
            </w:del>
          </w:ins>
        </w:p>
        <w:p w14:paraId="034C5340" w14:textId="30F4342C" w:rsidR="00813E9B" w:rsidDel="00512920" w:rsidRDefault="00813E9B">
          <w:pPr>
            <w:pStyle w:val="Obsah3"/>
            <w:rPr>
              <w:ins w:id="266" w:author="Kateřina Rulfová" w:date="2025-04-30T22:12:00Z"/>
              <w:del w:id="267" w:author="Ingr Jiri" w:date="2025-05-14T11:45:00Z"/>
              <w:rFonts w:asciiTheme="minorHAnsi" w:eastAsiaTheme="minorEastAsia" w:hAnsiTheme="minorHAnsi" w:cstheme="minorBidi"/>
              <w:noProof/>
              <w:kern w:val="2"/>
              <w:lang w:eastAsia="cs-CZ"/>
              <w14:ligatures w14:val="standardContextual"/>
            </w:rPr>
          </w:pPr>
          <w:ins w:id="268" w:author="Kateřina Rulfová" w:date="2025-04-30T22:12:00Z">
            <w:del w:id="269" w:author="Ingr Jiri" w:date="2025-05-14T11:45:00Z">
              <w:r w:rsidRPr="00512920" w:rsidDel="00512920">
                <w:rPr>
                  <w:rStyle w:val="Hypertextovodkaz"/>
                  <w:noProof/>
                </w:rPr>
                <w:delText>3.1.4</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Křížová validace</w:delText>
              </w:r>
              <w:r w:rsidDel="00512920">
                <w:rPr>
                  <w:noProof/>
                </w:rPr>
                <w:tab/>
                <w:delText>24</w:delText>
              </w:r>
            </w:del>
          </w:ins>
        </w:p>
        <w:p w14:paraId="22226D3B" w14:textId="0A517E0B" w:rsidR="00813E9B" w:rsidDel="00512920" w:rsidRDefault="00813E9B">
          <w:pPr>
            <w:pStyle w:val="Obsah2"/>
            <w:rPr>
              <w:ins w:id="270" w:author="Kateřina Rulfová" w:date="2025-04-30T22:12:00Z"/>
              <w:del w:id="271" w:author="Ingr Jiri" w:date="2025-05-14T11:45:00Z"/>
              <w:rFonts w:asciiTheme="minorHAnsi" w:eastAsiaTheme="minorEastAsia" w:hAnsiTheme="minorHAnsi" w:cstheme="minorBidi"/>
              <w:noProof/>
              <w:kern w:val="2"/>
              <w:lang w:eastAsia="cs-CZ"/>
              <w14:ligatures w14:val="standardContextual"/>
            </w:rPr>
          </w:pPr>
          <w:ins w:id="272" w:author="Kateřina Rulfová" w:date="2025-04-30T22:12:00Z">
            <w:del w:id="273" w:author="Ingr Jiri" w:date="2025-05-14T11:45:00Z">
              <w:r w:rsidRPr="00512920" w:rsidDel="00512920">
                <w:rPr>
                  <w:rStyle w:val="Hypertextovodkaz"/>
                  <w:noProof/>
                </w:rPr>
                <w:delText>3.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Trénování modelu</w:delText>
              </w:r>
              <w:r w:rsidDel="00512920">
                <w:rPr>
                  <w:noProof/>
                </w:rPr>
                <w:tab/>
                <w:delText>25</w:delText>
              </w:r>
            </w:del>
          </w:ins>
        </w:p>
        <w:p w14:paraId="1DC54602" w14:textId="6383E8B6" w:rsidR="00813E9B" w:rsidDel="00512920" w:rsidRDefault="00813E9B">
          <w:pPr>
            <w:pStyle w:val="Obsah3"/>
            <w:rPr>
              <w:ins w:id="274" w:author="Kateřina Rulfová" w:date="2025-04-30T22:12:00Z"/>
              <w:del w:id="275" w:author="Ingr Jiri" w:date="2025-05-14T11:45:00Z"/>
              <w:rFonts w:asciiTheme="minorHAnsi" w:eastAsiaTheme="minorEastAsia" w:hAnsiTheme="minorHAnsi" w:cstheme="minorBidi"/>
              <w:noProof/>
              <w:kern w:val="2"/>
              <w:lang w:eastAsia="cs-CZ"/>
              <w14:ligatures w14:val="standardContextual"/>
            </w:rPr>
          </w:pPr>
          <w:ins w:id="276" w:author="Kateřina Rulfová" w:date="2025-04-30T22:12:00Z">
            <w:del w:id="277" w:author="Ingr Jiri" w:date="2025-05-14T11:45:00Z">
              <w:r w:rsidRPr="00512920" w:rsidDel="00512920">
                <w:rPr>
                  <w:rStyle w:val="Hypertextovodkaz"/>
                  <w:noProof/>
                </w:rPr>
                <w:delText>3.2.1</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Počet epoch</w:delText>
              </w:r>
              <w:r w:rsidDel="00512920">
                <w:rPr>
                  <w:noProof/>
                </w:rPr>
                <w:tab/>
                <w:delText>25</w:delText>
              </w:r>
            </w:del>
          </w:ins>
        </w:p>
        <w:p w14:paraId="341B6F7A" w14:textId="753C13B4" w:rsidR="00813E9B" w:rsidDel="00512920" w:rsidRDefault="00813E9B">
          <w:pPr>
            <w:pStyle w:val="Obsah3"/>
            <w:rPr>
              <w:ins w:id="278" w:author="Kateřina Rulfová" w:date="2025-04-30T22:12:00Z"/>
              <w:del w:id="279" w:author="Ingr Jiri" w:date="2025-05-14T11:45:00Z"/>
              <w:rFonts w:asciiTheme="minorHAnsi" w:eastAsiaTheme="minorEastAsia" w:hAnsiTheme="minorHAnsi" w:cstheme="minorBidi"/>
              <w:noProof/>
              <w:kern w:val="2"/>
              <w:lang w:eastAsia="cs-CZ"/>
              <w14:ligatures w14:val="standardContextual"/>
            </w:rPr>
          </w:pPr>
          <w:ins w:id="280" w:author="Kateřina Rulfová" w:date="2025-04-30T22:12:00Z">
            <w:del w:id="281" w:author="Ingr Jiri" w:date="2025-05-14T11:45:00Z">
              <w:r w:rsidRPr="00512920" w:rsidDel="00512920">
                <w:rPr>
                  <w:rStyle w:val="Hypertextovodkaz"/>
                  <w:noProof/>
                </w:rPr>
                <w:delText>3.2.2</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Patience</w:delText>
              </w:r>
              <w:r w:rsidDel="00512920">
                <w:rPr>
                  <w:noProof/>
                </w:rPr>
                <w:tab/>
                <w:delText>26</w:delText>
              </w:r>
            </w:del>
          </w:ins>
        </w:p>
        <w:p w14:paraId="1B90705E" w14:textId="0485B187" w:rsidR="00813E9B" w:rsidDel="00512920" w:rsidRDefault="00813E9B">
          <w:pPr>
            <w:pStyle w:val="Obsah3"/>
            <w:rPr>
              <w:ins w:id="282" w:author="Kateřina Rulfová" w:date="2025-04-30T22:12:00Z"/>
              <w:del w:id="283" w:author="Ingr Jiri" w:date="2025-05-14T11:45:00Z"/>
              <w:rFonts w:asciiTheme="minorHAnsi" w:eastAsiaTheme="minorEastAsia" w:hAnsiTheme="minorHAnsi" w:cstheme="minorBidi"/>
              <w:noProof/>
              <w:kern w:val="2"/>
              <w:lang w:eastAsia="cs-CZ"/>
              <w14:ligatures w14:val="standardContextual"/>
            </w:rPr>
          </w:pPr>
          <w:ins w:id="284" w:author="Kateřina Rulfová" w:date="2025-04-30T22:12:00Z">
            <w:del w:id="285" w:author="Ingr Jiri" w:date="2025-05-14T11:45:00Z">
              <w:r w:rsidRPr="00512920" w:rsidDel="00512920">
                <w:rPr>
                  <w:rStyle w:val="Hypertextovodkaz"/>
                  <w:noProof/>
                </w:rPr>
                <w:delText>3.2.3</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Optimalizační algoritmus</w:delText>
              </w:r>
              <w:r w:rsidDel="00512920">
                <w:rPr>
                  <w:noProof/>
                </w:rPr>
                <w:tab/>
                <w:delText>26</w:delText>
              </w:r>
            </w:del>
          </w:ins>
        </w:p>
        <w:p w14:paraId="0F337FD9" w14:textId="3DC79853" w:rsidR="00813E9B" w:rsidDel="00512920" w:rsidRDefault="00813E9B">
          <w:pPr>
            <w:pStyle w:val="Obsah3"/>
            <w:rPr>
              <w:ins w:id="286" w:author="Kateřina Rulfová" w:date="2025-04-30T22:12:00Z"/>
              <w:del w:id="287" w:author="Ingr Jiri" w:date="2025-05-14T11:45:00Z"/>
              <w:rFonts w:asciiTheme="minorHAnsi" w:eastAsiaTheme="minorEastAsia" w:hAnsiTheme="minorHAnsi" w:cstheme="minorBidi"/>
              <w:noProof/>
              <w:kern w:val="2"/>
              <w:lang w:eastAsia="cs-CZ"/>
              <w14:ligatures w14:val="standardContextual"/>
            </w:rPr>
          </w:pPr>
          <w:ins w:id="288" w:author="Kateřina Rulfová" w:date="2025-04-30T22:12:00Z">
            <w:del w:id="289" w:author="Ingr Jiri" w:date="2025-05-14T11:45:00Z">
              <w:r w:rsidRPr="00512920" w:rsidDel="00512920">
                <w:rPr>
                  <w:rStyle w:val="Hypertextovodkaz"/>
                  <w:noProof/>
                </w:rPr>
                <w:delText>3.2.4</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Rychlost učení</w:delText>
              </w:r>
              <w:r w:rsidDel="00512920">
                <w:rPr>
                  <w:noProof/>
                </w:rPr>
                <w:tab/>
                <w:delText>26</w:delText>
              </w:r>
            </w:del>
          </w:ins>
        </w:p>
        <w:p w14:paraId="45BC5610" w14:textId="7D24A241" w:rsidR="00813E9B" w:rsidDel="00512920" w:rsidRDefault="00813E9B">
          <w:pPr>
            <w:pStyle w:val="Obsah3"/>
            <w:rPr>
              <w:ins w:id="290" w:author="Kateřina Rulfová" w:date="2025-04-30T22:12:00Z"/>
              <w:del w:id="291" w:author="Ingr Jiri" w:date="2025-05-14T11:45:00Z"/>
              <w:rFonts w:asciiTheme="minorHAnsi" w:eastAsiaTheme="minorEastAsia" w:hAnsiTheme="minorHAnsi" w:cstheme="minorBidi"/>
              <w:noProof/>
              <w:kern w:val="2"/>
              <w:lang w:eastAsia="cs-CZ"/>
              <w14:ligatures w14:val="standardContextual"/>
            </w:rPr>
          </w:pPr>
          <w:ins w:id="292" w:author="Kateřina Rulfová" w:date="2025-04-30T22:12:00Z">
            <w:del w:id="293" w:author="Ingr Jiri" w:date="2025-05-14T11:45:00Z">
              <w:r w:rsidRPr="00512920" w:rsidDel="00512920">
                <w:rPr>
                  <w:rStyle w:val="Hypertextovodkaz"/>
                  <w:noProof/>
                </w:rPr>
                <w:delText>3.2.5</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Batch size</w:delText>
              </w:r>
              <w:r w:rsidDel="00512920">
                <w:rPr>
                  <w:noProof/>
                </w:rPr>
                <w:tab/>
                <w:delText>26</w:delText>
              </w:r>
            </w:del>
          </w:ins>
        </w:p>
        <w:p w14:paraId="653E806C" w14:textId="49DED9DB" w:rsidR="00813E9B" w:rsidDel="00512920" w:rsidRDefault="00813E9B">
          <w:pPr>
            <w:pStyle w:val="Obsah3"/>
            <w:rPr>
              <w:ins w:id="294" w:author="Kateřina Rulfová" w:date="2025-04-30T22:12:00Z"/>
              <w:del w:id="295" w:author="Ingr Jiri" w:date="2025-05-14T11:45:00Z"/>
              <w:rFonts w:asciiTheme="minorHAnsi" w:eastAsiaTheme="minorEastAsia" w:hAnsiTheme="minorHAnsi" w:cstheme="minorBidi"/>
              <w:noProof/>
              <w:kern w:val="2"/>
              <w:lang w:eastAsia="cs-CZ"/>
              <w14:ligatures w14:val="standardContextual"/>
            </w:rPr>
          </w:pPr>
          <w:ins w:id="296" w:author="Kateřina Rulfová" w:date="2025-04-30T22:12:00Z">
            <w:del w:id="297" w:author="Ingr Jiri" w:date="2025-05-14T11:45:00Z">
              <w:r w:rsidRPr="00512920" w:rsidDel="00512920">
                <w:rPr>
                  <w:rStyle w:val="Hypertextovodkaz"/>
                  <w:noProof/>
                </w:rPr>
                <w:delText>3.2.6</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Augmentace</w:delText>
              </w:r>
              <w:r w:rsidDel="00512920">
                <w:rPr>
                  <w:noProof/>
                </w:rPr>
                <w:tab/>
                <w:delText>27</w:delText>
              </w:r>
            </w:del>
          </w:ins>
        </w:p>
        <w:p w14:paraId="29D19C8E" w14:textId="793D8000" w:rsidR="00813E9B" w:rsidDel="00512920" w:rsidRDefault="00813E9B">
          <w:pPr>
            <w:pStyle w:val="Obsah3"/>
            <w:rPr>
              <w:ins w:id="298" w:author="Kateřina Rulfová" w:date="2025-04-30T22:12:00Z"/>
              <w:del w:id="299" w:author="Ingr Jiri" w:date="2025-05-14T11:45:00Z"/>
              <w:rFonts w:asciiTheme="minorHAnsi" w:eastAsiaTheme="minorEastAsia" w:hAnsiTheme="minorHAnsi" w:cstheme="minorBidi"/>
              <w:noProof/>
              <w:kern w:val="2"/>
              <w:lang w:eastAsia="cs-CZ"/>
              <w14:ligatures w14:val="standardContextual"/>
            </w:rPr>
          </w:pPr>
          <w:ins w:id="300" w:author="Kateřina Rulfová" w:date="2025-04-30T22:12:00Z">
            <w:del w:id="301" w:author="Ingr Jiri" w:date="2025-05-14T11:45:00Z">
              <w:r w:rsidRPr="00512920" w:rsidDel="00512920">
                <w:rPr>
                  <w:rStyle w:val="Hypertextovodkaz"/>
                  <w:noProof/>
                </w:rPr>
                <w:delText>3.2.7</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Testování velikostí YOLO modelů</w:delText>
              </w:r>
              <w:r w:rsidDel="00512920">
                <w:rPr>
                  <w:noProof/>
                </w:rPr>
                <w:tab/>
                <w:delText>27</w:delText>
              </w:r>
            </w:del>
          </w:ins>
        </w:p>
        <w:p w14:paraId="696FCDF2" w14:textId="78492919" w:rsidR="00813E9B" w:rsidDel="00512920" w:rsidRDefault="00813E9B">
          <w:pPr>
            <w:pStyle w:val="Obsah3"/>
            <w:rPr>
              <w:ins w:id="302" w:author="Kateřina Rulfová" w:date="2025-04-30T22:12:00Z"/>
              <w:del w:id="303" w:author="Ingr Jiri" w:date="2025-05-14T11:45:00Z"/>
              <w:rFonts w:asciiTheme="minorHAnsi" w:eastAsiaTheme="minorEastAsia" w:hAnsiTheme="minorHAnsi" w:cstheme="minorBidi"/>
              <w:noProof/>
              <w:kern w:val="2"/>
              <w:lang w:eastAsia="cs-CZ"/>
              <w14:ligatures w14:val="standardContextual"/>
            </w:rPr>
          </w:pPr>
          <w:ins w:id="304" w:author="Kateřina Rulfová" w:date="2025-04-30T22:12:00Z">
            <w:del w:id="305" w:author="Ingr Jiri" w:date="2025-05-14T11:45:00Z">
              <w:r w:rsidRPr="00512920" w:rsidDel="00512920">
                <w:rPr>
                  <w:rStyle w:val="Hypertextovodkaz"/>
                  <w:noProof/>
                </w:rPr>
                <w:delText>3.2.8</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Volba optimalizačního algoritmu</w:delText>
              </w:r>
              <w:r w:rsidDel="00512920">
                <w:rPr>
                  <w:noProof/>
                </w:rPr>
                <w:tab/>
                <w:delText>28</w:delText>
              </w:r>
            </w:del>
          </w:ins>
        </w:p>
        <w:p w14:paraId="013CBF5E" w14:textId="5063F438" w:rsidR="00813E9B" w:rsidDel="00512920" w:rsidRDefault="00813E9B">
          <w:pPr>
            <w:pStyle w:val="Obsah3"/>
            <w:rPr>
              <w:ins w:id="306" w:author="Kateřina Rulfová" w:date="2025-04-30T22:12:00Z"/>
              <w:del w:id="307" w:author="Ingr Jiri" w:date="2025-05-14T11:45:00Z"/>
              <w:rFonts w:asciiTheme="minorHAnsi" w:eastAsiaTheme="minorEastAsia" w:hAnsiTheme="minorHAnsi" w:cstheme="minorBidi"/>
              <w:noProof/>
              <w:kern w:val="2"/>
              <w:lang w:eastAsia="cs-CZ"/>
              <w14:ligatures w14:val="standardContextual"/>
            </w:rPr>
          </w:pPr>
          <w:ins w:id="308" w:author="Kateřina Rulfová" w:date="2025-04-30T22:12:00Z">
            <w:del w:id="309" w:author="Ingr Jiri" w:date="2025-05-14T11:45:00Z">
              <w:r w:rsidRPr="00512920" w:rsidDel="00512920">
                <w:rPr>
                  <w:rStyle w:val="Hypertextovodkaz"/>
                  <w:noProof/>
                </w:rPr>
                <w:delText>3.2.9</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Testování hyperparametrů</w:delText>
              </w:r>
              <w:r w:rsidDel="00512920">
                <w:rPr>
                  <w:noProof/>
                </w:rPr>
                <w:tab/>
                <w:delText>29</w:delText>
              </w:r>
            </w:del>
          </w:ins>
        </w:p>
        <w:p w14:paraId="128635B2" w14:textId="0634D299" w:rsidR="00813E9B" w:rsidDel="00512920" w:rsidRDefault="00813E9B">
          <w:pPr>
            <w:pStyle w:val="Obsah1"/>
            <w:rPr>
              <w:ins w:id="310" w:author="Kateřina Rulfová" w:date="2025-04-30T22:12:00Z"/>
              <w:del w:id="311" w:author="Ingr Jiri" w:date="2025-05-14T11:45:00Z"/>
              <w:rFonts w:asciiTheme="minorHAnsi" w:eastAsiaTheme="minorEastAsia" w:hAnsiTheme="minorHAnsi" w:cstheme="minorBidi"/>
              <w:noProof/>
              <w:kern w:val="2"/>
              <w:lang w:eastAsia="cs-CZ"/>
              <w14:ligatures w14:val="standardContextual"/>
            </w:rPr>
          </w:pPr>
          <w:ins w:id="312" w:author="Kateřina Rulfová" w:date="2025-04-30T22:12:00Z">
            <w:del w:id="313" w:author="Ingr Jiri" w:date="2025-05-14T11:45:00Z">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VÝSLEDKY A DISKUSE</w:delText>
              </w:r>
              <w:r w:rsidDel="00512920">
                <w:rPr>
                  <w:noProof/>
                </w:rPr>
                <w:tab/>
                <w:delText>32</w:delText>
              </w:r>
            </w:del>
          </w:ins>
        </w:p>
        <w:p w14:paraId="41C69826" w14:textId="6258B2F6" w:rsidR="00813E9B" w:rsidDel="00512920" w:rsidRDefault="00813E9B">
          <w:pPr>
            <w:pStyle w:val="Obsah1"/>
            <w:rPr>
              <w:ins w:id="314" w:author="Kateřina Rulfová" w:date="2025-04-30T22:12:00Z"/>
              <w:del w:id="315" w:author="Ingr Jiri" w:date="2025-05-14T11:45:00Z"/>
              <w:rFonts w:asciiTheme="minorHAnsi" w:eastAsiaTheme="minorEastAsia" w:hAnsiTheme="minorHAnsi" w:cstheme="minorBidi"/>
              <w:noProof/>
              <w:kern w:val="2"/>
              <w:lang w:eastAsia="cs-CZ"/>
              <w14:ligatures w14:val="standardContextual"/>
            </w:rPr>
          </w:pPr>
          <w:ins w:id="316" w:author="Kateřina Rulfová" w:date="2025-04-30T22:12:00Z">
            <w:del w:id="317" w:author="Ingr Jiri" w:date="2025-05-14T11:45:00Z">
              <w:r w:rsidRPr="00512920" w:rsidDel="00512920">
                <w:rPr>
                  <w:rStyle w:val="Hypertextovodkaz"/>
                  <w:noProof/>
                </w:rPr>
                <w:delText>4</w:delText>
              </w:r>
              <w:r w:rsidDel="00512920">
                <w:rPr>
                  <w:noProof/>
                </w:rPr>
                <w:tab/>
                <w:delText>32</w:delText>
              </w:r>
            </w:del>
          </w:ins>
        </w:p>
        <w:p w14:paraId="7AC7CEC4" w14:textId="4BD64AC5" w:rsidR="00813E9B" w:rsidDel="00512920" w:rsidRDefault="00813E9B">
          <w:pPr>
            <w:pStyle w:val="Obsah1"/>
            <w:tabs>
              <w:tab w:val="left" w:pos="510"/>
            </w:tabs>
            <w:rPr>
              <w:ins w:id="318" w:author="Kateřina Rulfová" w:date="2025-04-30T22:12:00Z"/>
              <w:del w:id="319" w:author="Ingr Jiri" w:date="2025-05-14T11:45:00Z"/>
              <w:rFonts w:asciiTheme="minorHAnsi" w:eastAsiaTheme="minorEastAsia" w:hAnsiTheme="minorHAnsi" w:cstheme="minorBidi"/>
              <w:noProof/>
              <w:kern w:val="2"/>
              <w:lang w:eastAsia="cs-CZ"/>
              <w14:ligatures w14:val="standardContextual"/>
            </w:rPr>
          </w:pPr>
          <w:ins w:id="320" w:author="Kateřina Rulfová" w:date="2025-04-30T22:12:00Z">
            <w:del w:id="321" w:author="Ingr Jiri" w:date="2025-05-14T11:45:00Z">
              <w:r w:rsidRPr="00512920" w:rsidDel="00512920">
                <w:rPr>
                  <w:rStyle w:val="Hypertextovodkaz"/>
                  <w:noProof/>
                </w:rPr>
                <w:delText>6</w:delText>
              </w:r>
              <w:r w:rsidDel="00512920">
                <w:rPr>
                  <w:rFonts w:asciiTheme="minorHAnsi" w:eastAsiaTheme="minorEastAsia" w:hAnsiTheme="minorHAnsi" w:cstheme="minorBidi"/>
                  <w:noProof/>
                  <w:kern w:val="2"/>
                  <w:lang w:eastAsia="cs-CZ"/>
                  <w14:ligatures w14:val="standardContextual"/>
                </w:rPr>
                <w:tab/>
              </w:r>
              <w:r w:rsidRPr="00512920" w:rsidDel="00512920">
                <w:rPr>
                  <w:rStyle w:val="Hypertextovodkaz"/>
                  <w:noProof/>
                </w:rPr>
                <w:delText>ZÁVĚR</w:delText>
              </w:r>
              <w:r w:rsidDel="00512920">
                <w:rPr>
                  <w:noProof/>
                </w:rPr>
                <w:tab/>
                <w:delText>33</w:delText>
              </w:r>
            </w:del>
          </w:ins>
        </w:p>
        <w:p w14:paraId="5E543F5F" w14:textId="7202A7D5" w:rsidR="00813E9B" w:rsidDel="00512920" w:rsidRDefault="00813E9B">
          <w:pPr>
            <w:pStyle w:val="Obsah1"/>
            <w:rPr>
              <w:ins w:id="322" w:author="Kateřina Rulfová" w:date="2025-04-30T22:12:00Z"/>
              <w:del w:id="323" w:author="Ingr Jiri" w:date="2025-05-14T11:45:00Z"/>
              <w:rFonts w:asciiTheme="minorHAnsi" w:eastAsiaTheme="minorEastAsia" w:hAnsiTheme="minorHAnsi" w:cstheme="minorBidi"/>
              <w:noProof/>
              <w:kern w:val="2"/>
              <w:lang w:eastAsia="cs-CZ"/>
              <w14:ligatures w14:val="standardContextual"/>
            </w:rPr>
          </w:pPr>
          <w:ins w:id="324" w:author="Kateřina Rulfová" w:date="2025-04-30T22:12:00Z">
            <w:del w:id="325" w:author="Ingr Jiri" w:date="2025-05-14T11:45:00Z">
              <w:r w:rsidRPr="00512920" w:rsidDel="00512920">
                <w:rPr>
                  <w:rStyle w:val="Hypertextovodkaz"/>
                  <w:noProof/>
                </w:rPr>
                <w:delText>LITERATURA</w:delText>
              </w:r>
              <w:r w:rsidDel="00512920">
                <w:rPr>
                  <w:noProof/>
                </w:rPr>
                <w:tab/>
                <w:delText>34</w:delText>
              </w:r>
            </w:del>
          </w:ins>
        </w:p>
        <w:p w14:paraId="5111619D" w14:textId="7991628F" w:rsidR="004E79FD" w:rsidDel="00512920" w:rsidRDefault="004E79FD">
          <w:pPr>
            <w:pStyle w:val="Obsah1"/>
            <w:rPr>
              <w:del w:id="326" w:author="Ingr Jiri" w:date="2025-05-14T11:45:00Z"/>
              <w:rFonts w:asciiTheme="minorHAnsi" w:eastAsiaTheme="minorEastAsia" w:hAnsiTheme="minorHAnsi" w:cstheme="minorBidi"/>
              <w:noProof/>
              <w:sz w:val="22"/>
              <w:szCs w:val="22"/>
              <w:lang w:eastAsia="cs-CZ"/>
            </w:rPr>
          </w:pPr>
          <w:del w:id="327" w:author="Ingr Jiri" w:date="2025-05-14T11:45:00Z">
            <w:r w:rsidRPr="00563E42" w:rsidDel="00512920">
              <w:rPr>
                <w:rPrChange w:id="328" w:author="Ingr Jiri" w:date="2025-04-30T09:42:00Z">
                  <w:rPr>
                    <w:rStyle w:val="Hypertextovodkaz"/>
                    <w:noProof/>
                  </w:rPr>
                </w:rPrChange>
              </w:rPr>
              <w:delText>SOUHRN</w:delText>
            </w:r>
            <w:r w:rsidDel="00512920">
              <w:rPr>
                <w:noProof/>
              </w:rPr>
              <w:tab/>
              <w:delText>1</w:delText>
            </w:r>
          </w:del>
        </w:p>
        <w:p w14:paraId="22DAB601" w14:textId="4836C5FC" w:rsidR="004E79FD" w:rsidDel="00512920" w:rsidRDefault="004E79FD">
          <w:pPr>
            <w:pStyle w:val="Obsah1"/>
            <w:rPr>
              <w:del w:id="329" w:author="Ingr Jiri" w:date="2025-05-14T11:45:00Z"/>
              <w:rFonts w:asciiTheme="minorHAnsi" w:eastAsiaTheme="minorEastAsia" w:hAnsiTheme="minorHAnsi" w:cstheme="minorBidi"/>
              <w:noProof/>
              <w:sz w:val="22"/>
              <w:szCs w:val="22"/>
              <w:lang w:eastAsia="cs-CZ"/>
            </w:rPr>
          </w:pPr>
          <w:del w:id="330" w:author="Ingr Jiri" w:date="2025-05-14T11:45:00Z">
            <w:r w:rsidRPr="00563E42" w:rsidDel="00512920">
              <w:rPr>
                <w:rPrChange w:id="331" w:author="Ingr Jiri" w:date="2025-04-30T09:42:00Z">
                  <w:rPr>
                    <w:rStyle w:val="Hypertextovodkaz"/>
                    <w:noProof/>
                  </w:rPr>
                </w:rPrChange>
              </w:rPr>
              <w:delText>SUMMARY</w:delText>
            </w:r>
            <w:r w:rsidDel="00512920">
              <w:rPr>
                <w:noProof/>
              </w:rPr>
              <w:tab/>
              <w:delText>1</w:delText>
            </w:r>
          </w:del>
        </w:p>
        <w:p w14:paraId="3B850268" w14:textId="4826BE15" w:rsidR="004E79FD" w:rsidDel="00512920" w:rsidRDefault="004E79FD">
          <w:pPr>
            <w:pStyle w:val="Obsah1"/>
            <w:rPr>
              <w:del w:id="332" w:author="Ingr Jiri" w:date="2025-05-14T11:45:00Z"/>
              <w:rFonts w:asciiTheme="minorHAnsi" w:eastAsiaTheme="minorEastAsia" w:hAnsiTheme="minorHAnsi" w:cstheme="minorBidi"/>
              <w:noProof/>
              <w:sz w:val="22"/>
              <w:szCs w:val="22"/>
              <w:lang w:eastAsia="cs-CZ"/>
            </w:rPr>
          </w:pPr>
          <w:del w:id="333" w:author="Ingr Jiri" w:date="2025-05-14T11:45:00Z">
            <w:r w:rsidRPr="00563E42" w:rsidDel="00512920">
              <w:rPr>
                <w:rPrChange w:id="334" w:author="Ingr Jiri" w:date="2025-04-30T09:42:00Z">
                  <w:rPr>
                    <w:rStyle w:val="Hypertextovodkaz"/>
                    <w:noProof/>
                  </w:rPr>
                </w:rPrChange>
              </w:rPr>
              <w:delText>PODĚKOVÁNÍ</w:delText>
            </w:r>
            <w:r w:rsidDel="00512920">
              <w:rPr>
                <w:noProof/>
              </w:rPr>
              <w:tab/>
              <w:delText>2</w:delText>
            </w:r>
          </w:del>
        </w:p>
        <w:p w14:paraId="78BA128A" w14:textId="21FE8763" w:rsidR="004E79FD" w:rsidDel="00512920" w:rsidRDefault="004E79FD">
          <w:pPr>
            <w:pStyle w:val="Obsah1"/>
            <w:rPr>
              <w:del w:id="335" w:author="Ingr Jiri" w:date="2025-05-14T11:45:00Z"/>
              <w:rFonts w:asciiTheme="minorHAnsi" w:eastAsiaTheme="minorEastAsia" w:hAnsiTheme="minorHAnsi" w:cstheme="minorBidi"/>
              <w:noProof/>
              <w:sz w:val="22"/>
              <w:szCs w:val="22"/>
              <w:lang w:eastAsia="cs-CZ"/>
            </w:rPr>
          </w:pPr>
          <w:del w:id="336" w:author="Ingr Jiri" w:date="2025-05-14T11:45:00Z">
            <w:r w:rsidRPr="00563E42" w:rsidDel="00512920">
              <w:rPr>
                <w:rPrChange w:id="337" w:author="Ingr Jiri" w:date="2025-04-30T09:42:00Z">
                  <w:rPr>
                    <w:rStyle w:val="Hypertextovodkaz"/>
                    <w:noProof/>
                  </w:rPr>
                </w:rPrChange>
              </w:rPr>
              <w:delText>OBSAH</w:delText>
            </w:r>
            <w:r w:rsidDel="00512920">
              <w:rPr>
                <w:noProof/>
              </w:rPr>
              <w:tab/>
              <w:delText>3</w:delText>
            </w:r>
          </w:del>
        </w:p>
        <w:p w14:paraId="15663245" w14:textId="65210F87" w:rsidR="004E79FD" w:rsidDel="00512920" w:rsidRDefault="004E79FD">
          <w:pPr>
            <w:pStyle w:val="Obsah1"/>
            <w:tabs>
              <w:tab w:val="left" w:pos="510"/>
            </w:tabs>
            <w:rPr>
              <w:del w:id="338" w:author="Ingr Jiri" w:date="2025-05-14T11:45:00Z"/>
              <w:rFonts w:asciiTheme="minorHAnsi" w:eastAsiaTheme="minorEastAsia" w:hAnsiTheme="minorHAnsi" w:cstheme="minorBidi"/>
              <w:noProof/>
              <w:sz w:val="22"/>
              <w:szCs w:val="22"/>
              <w:lang w:eastAsia="cs-CZ"/>
            </w:rPr>
          </w:pPr>
          <w:del w:id="339" w:author="Ingr Jiri" w:date="2025-05-14T11:45:00Z">
            <w:r w:rsidRPr="00563E42" w:rsidDel="00512920">
              <w:rPr>
                <w:rPrChange w:id="340" w:author="Ingr Jiri" w:date="2025-04-30T09:42:00Z">
                  <w:rPr>
                    <w:rStyle w:val="Hypertextovodkaz"/>
                    <w:noProof/>
                  </w:rPr>
                </w:rPrChange>
              </w:rPr>
              <w:delText>1</w:delText>
            </w:r>
            <w:r w:rsidDel="00512920">
              <w:rPr>
                <w:rFonts w:asciiTheme="minorHAnsi" w:eastAsiaTheme="minorEastAsia" w:hAnsiTheme="minorHAnsi" w:cstheme="minorBidi"/>
                <w:noProof/>
                <w:sz w:val="22"/>
                <w:szCs w:val="22"/>
                <w:lang w:eastAsia="cs-CZ"/>
              </w:rPr>
              <w:tab/>
            </w:r>
            <w:r w:rsidRPr="00563E42" w:rsidDel="00512920">
              <w:rPr>
                <w:rPrChange w:id="341" w:author="Ingr Jiri" w:date="2025-04-30T09:42:00Z">
                  <w:rPr>
                    <w:rStyle w:val="Hypertextovodkaz"/>
                    <w:noProof/>
                  </w:rPr>
                </w:rPrChange>
              </w:rPr>
              <w:delText>ÚVOD</w:delText>
            </w:r>
            <w:r w:rsidDel="00512920">
              <w:rPr>
                <w:noProof/>
              </w:rPr>
              <w:tab/>
              <w:delText>5</w:delText>
            </w:r>
          </w:del>
        </w:p>
        <w:p w14:paraId="0CA3378B" w14:textId="40086469" w:rsidR="004E79FD" w:rsidDel="00512920" w:rsidRDefault="004E79FD">
          <w:pPr>
            <w:pStyle w:val="Obsah1"/>
            <w:tabs>
              <w:tab w:val="left" w:pos="510"/>
            </w:tabs>
            <w:rPr>
              <w:del w:id="342" w:author="Ingr Jiri" w:date="2025-05-14T11:45:00Z"/>
              <w:rFonts w:asciiTheme="minorHAnsi" w:eastAsiaTheme="minorEastAsia" w:hAnsiTheme="minorHAnsi" w:cstheme="minorBidi"/>
              <w:noProof/>
              <w:sz w:val="22"/>
              <w:szCs w:val="22"/>
              <w:lang w:eastAsia="cs-CZ"/>
            </w:rPr>
          </w:pPr>
          <w:del w:id="343" w:author="Ingr Jiri" w:date="2025-05-14T11:45:00Z">
            <w:r w:rsidRPr="00563E42" w:rsidDel="00512920">
              <w:rPr>
                <w:rPrChange w:id="344" w:author="Ingr Jiri" w:date="2025-04-30T09:42:00Z">
                  <w:rPr>
                    <w:rStyle w:val="Hypertextovodkaz"/>
                    <w:noProof/>
                  </w:rPr>
                </w:rPrChange>
              </w:rPr>
              <w:delText>2</w:delText>
            </w:r>
            <w:r w:rsidDel="00512920">
              <w:rPr>
                <w:rFonts w:asciiTheme="minorHAnsi" w:eastAsiaTheme="minorEastAsia" w:hAnsiTheme="minorHAnsi" w:cstheme="minorBidi"/>
                <w:noProof/>
                <w:sz w:val="22"/>
                <w:szCs w:val="22"/>
                <w:lang w:eastAsia="cs-CZ"/>
              </w:rPr>
              <w:tab/>
            </w:r>
            <w:r w:rsidRPr="00563E42" w:rsidDel="00512920">
              <w:rPr>
                <w:rPrChange w:id="345" w:author="Ingr Jiri" w:date="2025-04-30T09:42:00Z">
                  <w:rPr>
                    <w:rStyle w:val="Hypertextovodkaz"/>
                    <w:noProof/>
                  </w:rPr>
                </w:rPrChange>
              </w:rPr>
              <w:delText>LITERÁRNÍ ČÁST</w:delText>
            </w:r>
            <w:r w:rsidDel="00512920">
              <w:rPr>
                <w:noProof/>
              </w:rPr>
              <w:tab/>
              <w:delText>6</w:delText>
            </w:r>
          </w:del>
        </w:p>
        <w:p w14:paraId="6C9684FE" w14:textId="2FC55D59" w:rsidR="004E79FD" w:rsidDel="00512920" w:rsidRDefault="004E79FD">
          <w:pPr>
            <w:pStyle w:val="Obsah2"/>
            <w:rPr>
              <w:del w:id="346" w:author="Ingr Jiri" w:date="2025-05-14T11:45:00Z"/>
              <w:rFonts w:asciiTheme="minorHAnsi" w:eastAsiaTheme="minorEastAsia" w:hAnsiTheme="minorHAnsi" w:cstheme="minorBidi"/>
              <w:noProof/>
              <w:sz w:val="22"/>
              <w:szCs w:val="22"/>
              <w:lang w:eastAsia="cs-CZ"/>
            </w:rPr>
          </w:pPr>
          <w:del w:id="347" w:author="Ingr Jiri" w:date="2025-05-14T11:45:00Z">
            <w:r w:rsidRPr="00563E42" w:rsidDel="00512920">
              <w:rPr>
                <w:rPrChange w:id="348" w:author="Ingr Jiri" w:date="2025-04-30T09:42:00Z">
                  <w:rPr>
                    <w:rStyle w:val="Hypertextovodkaz"/>
                    <w:noProof/>
                  </w:rPr>
                </w:rPrChange>
              </w:rPr>
              <w:delText>2.1</w:delText>
            </w:r>
            <w:r w:rsidDel="00512920">
              <w:rPr>
                <w:rFonts w:asciiTheme="minorHAnsi" w:eastAsiaTheme="minorEastAsia" w:hAnsiTheme="minorHAnsi" w:cstheme="minorBidi"/>
                <w:noProof/>
                <w:sz w:val="22"/>
                <w:szCs w:val="22"/>
                <w:lang w:eastAsia="cs-CZ"/>
              </w:rPr>
              <w:tab/>
            </w:r>
            <w:r w:rsidRPr="00563E42" w:rsidDel="00512920">
              <w:rPr>
                <w:rPrChange w:id="349" w:author="Ingr Jiri" w:date="2025-04-30T09:42:00Z">
                  <w:rPr>
                    <w:rStyle w:val="Hypertextovodkaz"/>
                    <w:noProof/>
                  </w:rPr>
                </w:rPrChange>
              </w:rPr>
              <w:delText>Detekce objektu pomocí umělé inteligence</w:delText>
            </w:r>
            <w:r w:rsidDel="00512920">
              <w:rPr>
                <w:noProof/>
              </w:rPr>
              <w:tab/>
              <w:delText>6</w:delText>
            </w:r>
          </w:del>
        </w:p>
        <w:p w14:paraId="6578F8A3" w14:textId="6991540F" w:rsidR="004E79FD" w:rsidDel="00512920" w:rsidRDefault="004E79FD">
          <w:pPr>
            <w:pStyle w:val="Obsah3"/>
            <w:rPr>
              <w:del w:id="350" w:author="Ingr Jiri" w:date="2025-05-14T11:45:00Z"/>
              <w:rFonts w:asciiTheme="minorHAnsi" w:eastAsiaTheme="minorEastAsia" w:hAnsiTheme="minorHAnsi" w:cstheme="minorBidi"/>
              <w:noProof/>
              <w:sz w:val="22"/>
              <w:szCs w:val="22"/>
              <w:lang w:eastAsia="cs-CZ"/>
            </w:rPr>
          </w:pPr>
          <w:del w:id="351" w:author="Ingr Jiri" w:date="2025-05-14T11:45:00Z">
            <w:r w:rsidRPr="00563E42" w:rsidDel="00512920">
              <w:rPr>
                <w:rPrChange w:id="352" w:author="Ingr Jiri" w:date="2025-04-30T09:42:00Z">
                  <w:rPr>
                    <w:rStyle w:val="Hypertextovodkaz"/>
                    <w:noProof/>
                  </w:rPr>
                </w:rPrChange>
              </w:rPr>
              <w:delText>2.1.1</w:delText>
            </w:r>
            <w:r w:rsidDel="00512920">
              <w:rPr>
                <w:rFonts w:asciiTheme="minorHAnsi" w:eastAsiaTheme="minorEastAsia" w:hAnsiTheme="minorHAnsi" w:cstheme="minorBidi"/>
                <w:noProof/>
                <w:sz w:val="22"/>
                <w:szCs w:val="22"/>
                <w:lang w:eastAsia="cs-CZ"/>
              </w:rPr>
              <w:tab/>
            </w:r>
            <w:r w:rsidRPr="00563E42" w:rsidDel="00512920">
              <w:rPr>
                <w:rPrChange w:id="353" w:author="Ingr Jiri" w:date="2025-04-30T09:42:00Z">
                  <w:rPr>
                    <w:rStyle w:val="Hypertextovodkaz"/>
                    <w:noProof/>
                  </w:rPr>
                </w:rPrChange>
              </w:rPr>
              <w:delText>Detekce objektu s využitím hlubokého učení</w:delText>
            </w:r>
            <w:r w:rsidDel="00512920">
              <w:rPr>
                <w:noProof/>
              </w:rPr>
              <w:tab/>
              <w:delText>6</w:delText>
            </w:r>
          </w:del>
        </w:p>
        <w:p w14:paraId="6CE76280" w14:textId="6FBF5F51" w:rsidR="004E79FD" w:rsidDel="00512920" w:rsidRDefault="004E79FD">
          <w:pPr>
            <w:pStyle w:val="Obsah2"/>
            <w:rPr>
              <w:del w:id="354" w:author="Ingr Jiri" w:date="2025-05-14T11:45:00Z"/>
              <w:rFonts w:asciiTheme="minorHAnsi" w:eastAsiaTheme="minorEastAsia" w:hAnsiTheme="minorHAnsi" w:cstheme="minorBidi"/>
              <w:noProof/>
              <w:sz w:val="22"/>
              <w:szCs w:val="22"/>
              <w:lang w:eastAsia="cs-CZ"/>
            </w:rPr>
          </w:pPr>
          <w:del w:id="355" w:author="Ingr Jiri" w:date="2025-05-14T11:45:00Z">
            <w:r w:rsidRPr="00563E42" w:rsidDel="00512920">
              <w:rPr>
                <w:rPrChange w:id="356" w:author="Ingr Jiri" w:date="2025-04-30T09:42:00Z">
                  <w:rPr>
                    <w:rStyle w:val="Hypertextovodkaz"/>
                    <w:noProof/>
                  </w:rPr>
                </w:rPrChange>
              </w:rPr>
              <w:delText>2.2</w:delText>
            </w:r>
            <w:r w:rsidDel="00512920">
              <w:rPr>
                <w:rFonts w:asciiTheme="minorHAnsi" w:eastAsiaTheme="minorEastAsia" w:hAnsiTheme="minorHAnsi" w:cstheme="minorBidi"/>
                <w:noProof/>
                <w:sz w:val="22"/>
                <w:szCs w:val="22"/>
                <w:lang w:eastAsia="cs-CZ"/>
              </w:rPr>
              <w:tab/>
            </w:r>
            <w:r w:rsidRPr="00563E42" w:rsidDel="00512920">
              <w:rPr>
                <w:rPrChange w:id="357" w:author="Ingr Jiri" w:date="2025-04-30T09:42:00Z">
                  <w:rPr>
                    <w:rStyle w:val="Hypertextovodkaz"/>
                    <w:noProof/>
                  </w:rPr>
                </w:rPrChange>
              </w:rPr>
              <w:delText>Umělé neuronové sítě</w:delText>
            </w:r>
            <w:r w:rsidDel="00512920">
              <w:rPr>
                <w:noProof/>
              </w:rPr>
              <w:tab/>
              <w:delText>7</w:delText>
            </w:r>
          </w:del>
        </w:p>
        <w:p w14:paraId="03BAA7D0" w14:textId="762FAE3F" w:rsidR="004E79FD" w:rsidDel="00512920" w:rsidRDefault="004E79FD">
          <w:pPr>
            <w:pStyle w:val="Obsah2"/>
            <w:rPr>
              <w:del w:id="358" w:author="Ingr Jiri" w:date="2025-05-14T11:45:00Z"/>
              <w:rFonts w:asciiTheme="minorHAnsi" w:eastAsiaTheme="minorEastAsia" w:hAnsiTheme="minorHAnsi" w:cstheme="minorBidi"/>
              <w:noProof/>
              <w:sz w:val="22"/>
              <w:szCs w:val="22"/>
              <w:lang w:eastAsia="cs-CZ"/>
            </w:rPr>
          </w:pPr>
          <w:del w:id="359" w:author="Ingr Jiri" w:date="2025-05-14T11:45:00Z">
            <w:r w:rsidRPr="00563E42" w:rsidDel="00512920">
              <w:rPr>
                <w:rPrChange w:id="360" w:author="Ingr Jiri" w:date="2025-04-30T09:42:00Z">
                  <w:rPr>
                    <w:rStyle w:val="Hypertextovodkaz"/>
                    <w:noProof/>
                  </w:rPr>
                </w:rPrChange>
              </w:rPr>
              <w:delText>2.3</w:delText>
            </w:r>
            <w:r w:rsidDel="00512920">
              <w:rPr>
                <w:rFonts w:asciiTheme="minorHAnsi" w:eastAsiaTheme="minorEastAsia" w:hAnsiTheme="minorHAnsi" w:cstheme="minorBidi"/>
                <w:noProof/>
                <w:sz w:val="22"/>
                <w:szCs w:val="22"/>
                <w:lang w:eastAsia="cs-CZ"/>
              </w:rPr>
              <w:tab/>
            </w:r>
            <w:r w:rsidRPr="00563E42" w:rsidDel="00512920">
              <w:rPr>
                <w:rPrChange w:id="361" w:author="Ingr Jiri" w:date="2025-04-30T09:42:00Z">
                  <w:rPr>
                    <w:rStyle w:val="Hypertextovodkaz"/>
                    <w:noProof/>
                  </w:rPr>
                </w:rPrChange>
              </w:rPr>
              <w:delText>Konvoluční neuronové sítě</w:delText>
            </w:r>
            <w:r w:rsidDel="00512920">
              <w:rPr>
                <w:noProof/>
              </w:rPr>
              <w:tab/>
              <w:delText>8</w:delText>
            </w:r>
          </w:del>
        </w:p>
        <w:p w14:paraId="2AC48BD7" w14:textId="08B98C8F" w:rsidR="004E79FD" w:rsidDel="00512920" w:rsidRDefault="004E79FD">
          <w:pPr>
            <w:pStyle w:val="Obsah2"/>
            <w:rPr>
              <w:del w:id="362" w:author="Ingr Jiri" w:date="2025-05-14T11:45:00Z"/>
              <w:rFonts w:asciiTheme="minorHAnsi" w:eastAsiaTheme="minorEastAsia" w:hAnsiTheme="minorHAnsi" w:cstheme="minorBidi"/>
              <w:noProof/>
              <w:sz w:val="22"/>
              <w:szCs w:val="22"/>
              <w:lang w:eastAsia="cs-CZ"/>
            </w:rPr>
          </w:pPr>
          <w:del w:id="363" w:author="Ingr Jiri" w:date="2025-05-14T11:45:00Z">
            <w:r w:rsidRPr="00563E42" w:rsidDel="00512920">
              <w:rPr>
                <w:rPrChange w:id="364" w:author="Ingr Jiri" w:date="2025-04-30T09:42:00Z">
                  <w:rPr>
                    <w:rStyle w:val="Hypertextovodkaz"/>
                    <w:noProof/>
                  </w:rPr>
                </w:rPrChange>
              </w:rPr>
              <w:delText>2.4</w:delText>
            </w:r>
            <w:r w:rsidDel="00512920">
              <w:rPr>
                <w:rFonts w:asciiTheme="minorHAnsi" w:eastAsiaTheme="minorEastAsia" w:hAnsiTheme="minorHAnsi" w:cstheme="minorBidi"/>
                <w:noProof/>
                <w:sz w:val="22"/>
                <w:szCs w:val="22"/>
                <w:lang w:eastAsia="cs-CZ"/>
              </w:rPr>
              <w:tab/>
            </w:r>
            <w:r w:rsidRPr="00563E42" w:rsidDel="00512920">
              <w:rPr>
                <w:rPrChange w:id="365" w:author="Ingr Jiri" w:date="2025-04-30T09:42:00Z">
                  <w:rPr>
                    <w:rStyle w:val="Hypertextovodkaz"/>
                    <w:noProof/>
                  </w:rPr>
                </w:rPrChange>
              </w:rPr>
              <w:delText>Two-stage detektory</w:delText>
            </w:r>
            <w:r w:rsidDel="00512920">
              <w:rPr>
                <w:noProof/>
              </w:rPr>
              <w:tab/>
              <w:delText>11</w:delText>
            </w:r>
          </w:del>
        </w:p>
        <w:p w14:paraId="51357033" w14:textId="2B9C9526" w:rsidR="004E79FD" w:rsidDel="00512920" w:rsidRDefault="004E79FD">
          <w:pPr>
            <w:pStyle w:val="Obsah3"/>
            <w:rPr>
              <w:del w:id="366" w:author="Ingr Jiri" w:date="2025-05-14T11:45:00Z"/>
              <w:rFonts w:asciiTheme="minorHAnsi" w:eastAsiaTheme="minorEastAsia" w:hAnsiTheme="minorHAnsi" w:cstheme="minorBidi"/>
              <w:noProof/>
              <w:sz w:val="22"/>
              <w:szCs w:val="22"/>
              <w:lang w:eastAsia="cs-CZ"/>
            </w:rPr>
          </w:pPr>
          <w:del w:id="367" w:author="Ingr Jiri" w:date="2025-05-14T11:45:00Z">
            <w:r w:rsidRPr="00563E42" w:rsidDel="00512920">
              <w:rPr>
                <w:rPrChange w:id="368" w:author="Ingr Jiri" w:date="2025-04-30T09:42:00Z">
                  <w:rPr>
                    <w:rStyle w:val="Hypertextovodkaz"/>
                    <w:noProof/>
                  </w:rPr>
                </w:rPrChange>
              </w:rPr>
              <w:delText>2.4.1</w:delText>
            </w:r>
            <w:r w:rsidDel="00512920">
              <w:rPr>
                <w:rFonts w:asciiTheme="minorHAnsi" w:eastAsiaTheme="minorEastAsia" w:hAnsiTheme="minorHAnsi" w:cstheme="minorBidi"/>
                <w:noProof/>
                <w:sz w:val="22"/>
                <w:szCs w:val="22"/>
                <w:lang w:eastAsia="cs-CZ"/>
              </w:rPr>
              <w:tab/>
            </w:r>
            <w:r w:rsidRPr="00563E42" w:rsidDel="00512920">
              <w:rPr>
                <w:rPrChange w:id="369" w:author="Ingr Jiri" w:date="2025-04-30T09:42:00Z">
                  <w:rPr>
                    <w:rStyle w:val="Hypertextovodkaz"/>
                    <w:noProof/>
                  </w:rPr>
                </w:rPrChange>
              </w:rPr>
              <w:delText>Region-based convolutional neural network (R-CNN)</w:delText>
            </w:r>
            <w:r w:rsidDel="00512920">
              <w:rPr>
                <w:noProof/>
              </w:rPr>
              <w:tab/>
              <w:delText>11</w:delText>
            </w:r>
          </w:del>
        </w:p>
        <w:p w14:paraId="0A1E3E1B" w14:textId="0E6EE176" w:rsidR="004E79FD" w:rsidDel="00512920" w:rsidRDefault="004E79FD">
          <w:pPr>
            <w:pStyle w:val="Obsah3"/>
            <w:rPr>
              <w:del w:id="370" w:author="Ingr Jiri" w:date="2025-05-14T11:45:00Z"/>
              <w:rFonts w:asciiTheme="minorHAnsi" w:eastAsiaTheme="minorEastAsia" w:hAnsiTheme="minorHAnsi" w:cstheme="minorBidi"/>
              <w:noProof/>
              <w:sz w:val="22"/>
              <w:szCs w:val="22"/>
              <w:lang w:eastAsia="cs-CZ"/>
            </w:rPr>
          </w:pPr>
          <w:del w:id="371" w:author="Ingr Jiri" w:date="2025-05-14T11:45:00Z">
            <w:r w:rsidRPr="00563E42" w:rsidDel="00512920">
              <w:rPr>
                <w:rPrChange w:id="372" w:author="Ingr Jiri" w:date="2025-04-30T09:42:00Z">
                  <w:rPr>
                    <w:rStyle w:val="Hypertextovodkaz"/>
                    <w:noProof/>
                  </w:rPr>
                </w:rPrChange>
              </w:rPr>
              <w:delText>2.4.2</w:delText>
            </w:r>
            <w:r w:rsidDel="00512920">
              <w:rPr>
                <w:rFonts w:asciiTheme="minorHAnsi" w:eastAsiaTheme="minorEastAsia" w:hAnsiTheme="minorHAnsi" w:cstheme="minorBidi"/>
                <w:noProof/>
                <w:sz w:val="22"/>
                <w:szCs w:val="22"/>
                <w:lang w:eastAsia="cs-CZ"/>
              </w:rPr>
              <w:tab/>
            </w:r>
            <w:r w:rsidRPr="00563E42" w:rsidDel="00512920">
              <w:rPr>
                <w:rPrChange w:id="373" w:author="Ingr Jiri" w:date="2025-04-30T09:42:00Z">
                  <w:rPr>
                    <w:rStyle w:val="Hypertextovodkaz"/>
                    <w:noProof/>
                  </w:rPr>
                </w:rPrChange>
              </w:rPr>
              <w:delText>Fast R-CNN</w:delText>
            </w:r>
            <w:r w:rsidDel="00512920">
              <w:rPr>
                <w:noProof/>
              </w:rPr>
              <w:tab/>
              <w:delText>12</w:delText>
            </w:r>
          </w:del>
        </w:p>
        <w:p w14:paraId="454142A9" w14:textId="0A450BD6" w:rsidR="004E79FD" w:rsidDel="00512920" w:rsidRDefault="004E79FD">
          <w:pPr>
            <w:pStyle w:val="Obsah3"/>
            <w:rPr>
              <w:del w:id="374" w:author="Ingr Jiri" w:date="2025-05-14T11:45:00Z"/>
              <w:rFonts w:asciiTheme="minorHAnsi" w:eastAsiaTheme="minorEastAsia" w:hAnsiTheme="minorHAnsi" w:cstheme="minorBidi"/>
              <w:noProof/>
              <w:sz w:val="22"/>
              <w:szCs w:val="22"/>
              <w:lang w:eastAsia="cs-CZ"/>
            </w:rPr>
          </w:pPr>
          <w:del w:id="375" w:author="Ingr Jiri" w:date="2025-05-14T11:45:00Z">
            <w:r w:rsidRPr="00563E42" w:rsidDel="00512920">
              <w:rPr>
                <w:rPrChange w:id="376" w:author="Ingr Jiri" w:date="2025-04-30T09:42:00Z">
                  <w:rPr>
                    <w:rStyle w:val="Hypertextovodkaz"/>
                    <w:noProof/>
                  </w:rPr>
                </w:rPrChange>
              </w:rPr>
              <w:delText>2.4.3</w:delText>
            </w:r>
            <w:r w:rsidDel="00512920">
              <w:rPr>
                <w:rFonts w:asciiTheme="minorHAnsi" w:eastAsiaTheme="minorEastAsia" w:hAnsiTheme="minorHAnsi" w:cstheme="minorBidi"/>
                <w:noProof/>
                <w:sz w:val="22"/>
                <w:szCs w:val="22"/>
                <w:lang w:eastAsia="cs-CZ"/>
              </w:rPr>
              <w:tab/>
            </w:r>
            <w:r w:rsidRPr="00563E42" w:rsidDel="00512920">
              <w:rPr>
                <w:rPrChange w:id="377" w:author="Ingr Jiri" w:date="2025-04-30T09:42:00Z">
                  <w:rPr>
                    <w:rStyle w:val="Hypertextovodkaz"/>
                    <w:noProof/>
                  </w:rPr>
                </w:rPrChange>
              </w:rPr>
              <w:delText>Faster R-CNN</w:delText>
            </w:r>
            <w:r w:rsidDel="00512920">
              <w:rPr>
                <w:noProof/>
              </w:rPr>
              <w:tab/>
              <w:delText>12</w:delText>
            </w:r>
          </w:del>
        </w:p>
        <w:p w14:paraId="73A737B7" w14:textId="7D1BDCC4" w:rsidR="004E79FD" w:rsidDel="00512920" w:rsidRDefault="004E79FD">
          <w:pPr>
            <w:pStyle w:val="Obsah2"/>
            <w:rPr>
              <w:del w:id="378" w:author="Ingr Jiri" w:date="2025-05-14T11:45:00Z"/>
              <w:rFonts w:asciiTheme="minorHAnsi" w:eastAsiaTheme="minorEastAsia" w:hAnsiTheme="minorHAnsi" w:cstheme="minorBidi"/>
              <w:noProof/>
              <w:sz w:val="22"/>
              <w:szCs w:val="22"/>
              <w:lang w:eastAsia="cs-CZ"/>
            </w:rPr>
          </w:pPr>
          <w:del w:id="379" w:author="Ingr Jiri" w:date="2025-05-14T11:45:00Z">
            <w:r w:rsidRPr="00563E42" w:rsidDel="00512920">
              <w:rPr>
                <w:rPrChange w:id="380" w:author="Ingr Jiri" w:date="2025-04-30T09:42:00Z">
                  <w:rPr>
                    <w:rStyle w:val="Hypertextovodkaz"/>
                    <w:noProof/>
                  </w:rPr>
                </w:rPrChange>
              </w:rPr>
              <w:delText>2.5</w:delText>
            </w:r>
            <w:r w:rsidDel="00512920">
              <w:rPr>
                <w:rFonts w:asciiTheme="minorHAnsi" w:eastAsiaTheme="minorEastAsia" w:hAnsiTheme="minorHAnsi" w:cstheme="minorBidi"/>
                <w:noProof/>
                <w:sz w:val="22"/>
                <w:szCs w:val="22"/>
                <w:lang w:eastAsia="cs-CZ"/>
              </w:rPr>
              <w:tab/>
            </w:r>
            <w:r w:rsidRPr="00563E42" w:rsidDel="00512920">
              <w:rPr>
                <w:rPrChange w:id="381" w:author="Ingr Jiri" w:date="2025-04-30T09:42:00Z">
                  <w:rPr>
                    <w:rStyle w:val="Hypertextovodkaz"/>
                    <w:noProof/>
                  </w:rPr>
                </w:rPrChange>
              </w:rPr>
              <w:delText>One-stage detektory</w:delText>
            </w:r>
            <w:r w:rsidDel="00512920">
              <w:rPr>
                <w:noProof/>
              </w:rPr>
              <w:tab/>
              <w:delText>12</w:delText>
            </w:r>
          </w:del>
        </w:p>
        <w:p w14:paraId="71115E04" w14:textId="15BAF7A4" w:rsidR="004E79FD" w:rsidDel="00512920" w:rsidRDefault="004E79FD">
          <w:pPr>
            <w:pStyle w:val="Obsah3"/>
            <w:rPr>
              <w:del w:id="382" w:author="Ingr Jiri" w:date="2025-05-14T11:45:00Z"/>
              <w:rFonts w:asciiTheme="minorHAnsi" w:eastAsiaTheme="minorEastAsia" w:hAnsiTheme="minorHAnsi" w:cstheme="minorBidi"/>
              <w:noProof/>
              <w:sz w:val="22"/>
              <w:szCs w:val="22"/>
              <w:lang w:eastAsia="cs-CZ"/>
            </w:rPr>
          </w:pPr>
          <w:del w:id="383" w:author="Ingr Jiri" w:date="2025-05-14T11:45:00Z">
            <w:r w:rsidRPr="00563E42" w:rsidDel="00512920">
              <w:rPr>
                <w:rPrChange w:id="384" w:author="Ingr Jiri" w:date="2025-04-30T09:42:00Z">
                  <w:rPr>
                    <w:rStyle w:val="Hypertextovodkaz"/>
                    <w:noProof/>
                  </w:rPr>
                </w:rPrChange>
              </w:rPr>
              <w:delText>2.5.1</w:delText>
            </w:r>
            <w:r w:rsidDel="00512920">
              <w:rPr>
                <w:rFonts w:asciiTheme="minorHAnsi" w:eastAsiaTheme="minorEastAsia" w:hAnsiTheme="minorHAnsi" w:cstheme="minorBidi"/>
                <w:noProof/>
                <w:sz w:val="22"/>
                <w:szCs w:val="22"/>
                <w:lang w:eastAsia="cs-CZ"/>
              </w:rPr>
              <w:tab/>
            </w:r>
            <w:r w:rsidRPr="00563E42" w:rsidDel="00512920">
              <w:rPr>
                <w:rPrChange w:id="385" w:author="Ingr Jiri" w:date="2025-04-30T09:42:00Z">
                  <w:rPr>
                    <w:rStyle w:val="Hypertextovodkaz"/>
                    <w:noProof/>
                  </w:rPr>
                </w:rPrChange>
              </w:rPr>
              <w:delText>SSD</w:delText>
            </w:r>
            <w:r w:rsidDel="00512920">
              <w:rPr>
                <w:noProof/>
              </w:rPr>
              <w:tab/>
              <w:delText>13</w:delText>
            </w:r>
          </w:del>
        </w:p>
        <w:p w14:paraId="4250A714" w14:textId="754BB2C4" w:rsidR="004E79FD" w:rsidDel="00512920" w:rsidRDefault="004E79FD">
          <w:pPr>
            <w:pStyle w:val="Obsah2"/>
            <w:rPr>
              <w:del w:id="386" w:author="Ingr Jiri" w:date="2025-05-14T11:45:00Z"/>
              <w:rFonts w:asciiTheme="minorHAnsi" w:eastAsiaTheme="minorEastAsia" w:hAnsiTheme="minorHAnsi" w:cstheme="minorBidi"/>
              <w:noProof/>
              <w:sz w:val="22"/>
              <w:szCs w:val="22"/>
              <w:lang w:eastAsia="cs-CZ"/>
            </w:rPr>
          </w:pPr>
          <w:del w:id="387" w:author="Ingr Jiri" w:date="2025-05-14T11:45:00Z">
            <w:r w:rsidRPr="00563E42" w:rsidDel="00512920">
              <w:rPr>
                <w:rPrChange w:id="388" w:author="Ingr Jiri" w:date="2025-04-30T09:42:00Z">
                  <w:rPr>
                    <w:rStyle w:val="Hypertextovodkaz"/>
                    <w:noProof/>
                  </w:rPr>
                </w:rPrChange>
              </w:rPr>
              <w:delText>2.6</w:delText>
            </w:r>
            <w:r w:rsidDel="00512920">
              <w:rPr>
                <w:rFonts w:asciiTheme="minorHAnsi" w:eastAsiaTheme="minorEastAsia" w:hAnsiTheme="minorHAnsi" w:cstheme="minorBidi"/>
                <w:noProof/>
                <w:sz w:val="22"/>
                <w:szCs w:val="22"/>
                <w:lang w:eastAsia="cs-CZ"/>
              </w:rPr>
              <w:tab/>
            </w:r>
            <w:r w:rsidRPr="00563E42" w:rsidDel="00512920">
              <w:rPr>
                <w:rPrChange w:id="389" w:author="Ingr Jiri" w:date="2025-04-30T09:42:00Z">
                  <w:rPr>
                    <w:rStyle w:val="Hypertextovodkaz"/>
                    <w:noProof/>
                  </w:rPr>
                </w:rPrChange>
              </w:rPr>
              <w:delText>You Only Look Once (YOLO)</w:delText>
            </w:r>
            <w:r w:rsidDel="00512920">
              <w:rPr>
                <w:noProof/>
              </w:rPr>
              <w:tab/>
              <w:delText>13</w:delText>
            </w:r>
          </w:del>
        </w:p>
        <w:p w14:paraId="2B268C33" w14:textId="0C9F252A" w:rsidR="004E79FD" w:rsidDel="00512920" w:rsidRDefault="004E79FD">
          <w:pPr>
            <w:pStyle w:val="Obsah3"/>
            <w:rPr>
              <w:del w:id="390" w:author="Ingr Jiri" w:date="2025-05-14T11:45:00Z"/>
              <w:rFonts w:asciiTheme="minorHAnsi" w:eastAsiaTheme="minorEastAsia" w:hAnsiTheme="minorHAnsi" w:cstheme="minorBidi"/>
              <w:noProof/>
              <w:sz w:val="22"/>
              <w:szCs w:val="22"/>
              <w:lang w:eastAsia="cs-CZ"/>
            </w:rPr>
          </w:pPr>
          <w:del w:id="391" w:author="Ingr Jiri" w:date="2025-05-14T11:45:00Z">
            <w:r w:rsidRPr="00563E42" w:rsidDel="00512920">
              <w:rPr>
                <w:rPrChange w:id="392" w:author="Ingr Jiri" w:date="2025-04-30T09:42:00Z">
                  <w:rPr>
                    <w:rStyle w:val="Hypertextovodkaz"/>
                    <w:noProof/>
                  </w:rPr>
                </w:rPrChange>
              </w:rPr>
              <w:delText>2.6.1</w:delText>
            </w:r>
            <w:r w:rsidDel="00512920">
              <w:rPr>
                <w:rFonts w:asciiTheme="minorHAnsi" w:eastAsiaTheme="minorEastAsia" w:hAnsiTheme="minorHAnsi" w:cstheme="minorBidi"/>
                <w:noProof/>
                <w:sz w:val="22"/>
                <w:szCs w:val="22"/>
                <w:lang w:eastAsia="cs-CZ"/>
              </w:rPr>
              <w:tab/>
            </w:r>
            <w:r w:rsidRPr="00563E42" w:rsidDel="00512920">
              <w:rPr>
                <w:rPrChange w:id="393" w:author="Ingr Jiri" w:date="2025-04-30T09:42:00Z">
                  <w:rPr>
                    <w:rStyle w:val="Hypertextovodkaz"/>
                    <w:noProof/>
                  </w:rPr>
                </w:rPrChange>
              </w:rPr>
              <w:delText>Algoritmus YOLO</w:delText>
            </w:r>
            <w:r w:rsidDel="00512920">
              <w:rPr>
                <w:noProof/>
              </w:rPr>
              <w:tab/>
              <w:delText>14</w:delText>
            </w:r>
          </w:del>
        </w:p>
        <w:p w14:paraId="00DD4384" w14:textId="78B1671E" w:rsidR="004E79FD" w:rsidDel="00512920" w:rsidRDefault="004E79FD">
          <w:pPr>
            <w:pStyle w:val="Obsah3"/>
            <w:rPr>
              <w:del w:id="394" w:author="Ingr Jiri" w:date="2025-05-14T11:45:00Z"/>
              <w:rFonts w:asciiTheme="minorHAnsi" w:eastAsiaTheme="minorEastAsia" w:hAnsiTheme="minorHAnsi" w:cstheme="minorBidi"/>
              <w:noProof/>
              <w:sz w:val="22"/>
              <w:szCs w:val="22"/>
              <w:lang w:eastAsia="cs-CZ"/>
            </w:rPr>
          </w:pPr>
          <w:del w:id="395" w:author="Ingr Jiri" w:date="2025-05-14T11:45:00Z">
            <w:r w:rsidRPr="00563E42" w:rsidDel="00512920">
              <w:rPr>
                <w:rPrChange w:id="396" w:author="Ingr Jiri" w:date="2025-04-30T09:42:00Z">
                  <w:rPr>
                    <w:rStyle w:val="Hypertextovodkaz"/>
                    <w:noProof/>
                  </w:rPr>
                </w:rPrChange>
              </w:rPr>
              <w:delText>2.6.2</w:delText>
            </w:r>
            <w:r w:rsidDel="00512920">
              <w:rPr>
                <w:rFonts w:asciiTheme="minorHAnsi" w:eastAsiaTheme="minorEastAsia" w:hAnsiTheme="minorHAnsi" w:cstheme="minorBidi"/>
                <w:noProof/>
                <w:sz w:val="22"/>
                <w:szCs w:val="22"/>
                <w:lang w:eastAsia="cs-CZ"/>
              </w:rPr>
              <w:tab/>
            </w:r>
            <w:r w:rsidRPr="00563E42" w:rsidDel="00512920">
              <w:rPr>
                <w:rPrChange w:id="397" w:author="Ingr Jiri" w:date="2025-04-30T09:42:00Z">
                  <w:rPr>
                    <w:rStyle w:val="Hypertextovodkaz"/>
                    <w:noProof/>
                  </w:rPr>
                </w:rPrChange>
              </w:rPr>
              <w:delText>Vývoj YOLO</w:delText>
            </w:r>
            <w:r w:rsidDel="00512920">
              <w:rPr>
                <w:noProof/>
              </w:rPr>
              <w:tab/>
              <w:delText>16</w:delText>
            </w:r>
          </w:del>
        </w:p>
        <w:p w14:paraId="4373E144" w14:textId="5CDF595D" w:rsidR="004E79FD" w:rsidDel="00512920" w:rsidRDefault="004E79FD">
          <w:pPr>
            <w:pStyle w:val="Obsah3"/>
            <w:rPr>
              <w:del w:id="398" w:author="Ingr Jiri" w:date="2025-05-14T11:45:00Z"/>
              <w:rFonts w:asciiTheme="minorHAnsi" w:eastAsiaTheme="minorEastAsia" w:hAnsiTheme="minorHAnsi" w:cstheme="minorBidi"/>
              <w:noProof/>
              <w:sz w:val="22"/>
              <w:szCs w:val="22"/>
              <w:lang w:eastAsia="cs-CZ"/>
            </w:rPr>
          </w:pPr>
          <w:del w:id="399" w:author="Ingr Jiri" w:date="2025-05-14T11:45:00Z">
            <w:r w:rsidRPr="00563E42" w:rsidDel="00512920">
              <w:rPr>
                <w:rPrChange w:id="400" w:author="Ingr Jiri" w:date="2025-04-30T09:42:00Z">
                  <w:rPr>
                    <w:rStyle w:val="Hypertextovodkaz"/>
                    <w:noProof/>
                  </w:rPr>
                </w:rPrChange>
              </w:rPr>
              <w:delText>2.6.3</w:delText>
            </w:r>
            <w:r w:rsidDel="00512920">
              <w:rPr>
                <w:rFonts w:asciiTheme="minorHAnsi" w:eastAsiaTheme="minorEastAsia" w:hAnsiTheme="minorHAnsi" w:cstheme="minorBidi"/>
                <w:noProof/>
                <w:sz w:val="22"/>
                <w:szCs w:val="22"/>
                <w:lang w:eastAsia="cs-CZ"/>
              </w:rPr>
              <w:tab/>
            </w:r>
            <w:r w:rsidRPr="00563E42" w:rsidDel="00512920">
              <w:rPr>
                <w:rPrChange w:id="401" w:author="Ingr Jiri" w:date="2025-04-30T09:42:00Z">
                  <w:rPr>
                    <w:rStyle w:val="Hypertextovodkaz"/>
                    <w:noProof/>
                  </w:rPr>
                </w:rPrChange>
              </w:rPr>
              <w:delText>Velikosti YOLO</w:delText>
            </w:r>
            <w:r w:rsidDel="00512920">
              <w:rPr>
                <w:noProof/>
              </w:rPr>
              <w:tab/>
              <w:delText>18</w:delText>
            </w:r>
          </w:del>
        </w:p>
        <w:p w14:paraId="4F95BE07" w14:textId="46071FF7" w:rsidR="004E79FD" w:rsidDel="00512920" w:rsidRDefault="004E79FD">
          <w:pPr>
            <w:pStyle w:val="Obsah3"/>
            <w:rPr>
              <w:del w:id="402" w:author="Ingr Jiri" w:date="2025-05-14T11:45:00Z"/>
              <w:rFonts w:asciiTheme="minorHAnsi" w:eastAsiaTheme="minorEastAsia" w:hAnsiTheme="minorHAnsi" w:cstheme="minorBidi"/>
              <w:noProof/>
              <w:sz w:val="22"/>
              <w:szCs w:val="22"/>
              <w:lang w:eastAsia="cs-CZ"/>
            </w:rPr>
          </w:pPr>
          <w:del w:id="403" w:author="Ingr Jiri" w:date="2025-05-14T11:45:00Z">
            <w:r w:rsidRPr="00563E42" w:rsidDel="00512920">
              <w:rPr>
                <w:rPrChange w:id="404" w:author="Ingr Jiri" w:date="2025-04-30T09:42:00Z">
                  <w:rPr>
                    <w:rStyle w:val="Hypertextovodkaz"/>
                    <w:noProof/>
                  </w:rPr>
                </w:rPrChange>
              </w:rPr>
              <w:delText>2.6.4</w:delText>
            </w:r>
            <w:r w:rsidDel="00512920">
              <w:rPr>
                <w:rFonts w:asciiTheme="minorHAnsi" w:eastAsiaTheme="minorEastAsia" w:hAnsiTheme="minorHAnsi" w:cstheme="minorBidi"/>
                <w:noProof/>
                <w:sz w:val="22"/>
                <w:szCs w:val="22"/>
                <w:lang w:eastAsia="cs-CZ"/>
              </w:rPr>
              <w:tab/>
            </w:r>
            <w:r w:rsidRPr="00563E42" w:rsidDel="00512920">
              <w:rPr>
                <w:rPrChange w:id="405" w:author="Ingr Jiri" w:date="2025-04-30T09:42:00Z">
                  <w:rPr>
                    <w:rStyle w:val="Hypertextovodkaz"/>
                    <w:noProof/>
                  </w:rPr>
                </w:rPrChange>
              </w:rPr>
              <w:delText>Výstup YOLO algoritmu</w:delText>
            </w:r>
            <w:r w:rsidDel="00512920">
              <w:rPr>
                <w:noProof/>
              </w:rPr>
              <w:tab/>
              <w:delText>19</w:delText>
            </w:r>
          </w:del>
        </w:p>
        <w:p w14:paraId="3EA7ED0F" w14:textId="57E5985C" w:rsidR="004E79FD" w:rsidDel="00512920" w:rsidRDefault="004E79FD">
          <w:pPr>
            <w:pStyle w:val="Obsah2"/>
            <w:rPr>
              <w:del w:id="406" w:author="Ingr Jiri" w:date="2025-05-14T11:45:00Z"/>
              <w:rFonts w:asciiTheme="minorHAnsi" w:eastAsiaTheme="minorEastAsia" w:hAnsiTheme="minorHAnsi" w:cstheme="minorBidi"/>
              <w:noProof/>
              <w:sz w:val="22"/>
              <w:szCs w:val="22"/>
              <w:lang w:eastAsia="cs-CZ"/>
            </w:rPr>
          </w:pPr>
          <w:del w:id="407" w:author="Ingr Jiri" w:date="2025-05-14T11:45:00Z">
            <w:r w:rsidRPr="00563E42" w:rsidDel="00512920">
              <w:rPr>
                <w:rPrChange w:id="408" w:author="Ingr Jiri" w:date="2025-04-30T09:42:00Z">
                  <w:rPr>
                    <w:rStyle w:val="Hypertextovodkaz"/>
                    <w:noProof/>
                  </w:rPr>
                </w:rPrChange>
              </w:rPr>
              <w:delText>2.7</w:delText>
            </w:r>
            <w:r w:rsidDel="00512920">
              <w:rPr>
                <w:rFonts w:asciiTheme="minorHAnsi" w:eastAsiaTheme="minorEastAsia" w:hAnsiTheme="minorHAnsi" w:cstheme="minorBidi"/>
                <w:noProof/>
                <w:sz w:val="22"/>
                <w:szCs w:val="22"/>
                <w:lang w:eastAsia="cs-CZ"/>
              </w:rPr>
              <w:tab/>
            </w:r>
            <w:r w:rsidRPr="00563E42" w:rsidDel="00512920">
              <w:rPr>
                <w:rPrChange w:id="409" w:author="Ingr Jiri" w:date="2025-04-30T09:42:00Z">
                  <w:rPr>
                    <w:rStyle w:val="Hypertextovodkaz"/>
                    <w:noProof/>
                  </w:rPr>
                </w:rPrChange>
              </w:rPr>
              <w:delText>Srovnání one-stage vs. two-stage algortimů</w:delText>
            </w:r>
            <w:r w:rsidDel="00512920">
              <w:rPr>
                <w:noProof/>
              </w:rPr>
              <w:tab/>
              <w:delText>19</w:delText>
            </w:r>
          </w:del>
        </w:p>
        <w:p w14:paraId="4B3E1C1C" w14:textId="177FE4B3" w:rsidR="004E79FD" w:rsidDel="00512920" w:rsidRDefault="004E79FD">
          <w:pPr>
            <w:pStyle w:val="Obsah1"/>
            <w:tabs>
              <w:tab w:val="left" w:pos="510"/>
            </w:tabs>
            <w:rPr>
              <w:del w:id="410" w:author="Ingr Jiri" w:date="2025-05-14T11:45:00Z"/>
              <w:rFonts w:asciiTheme="minorHAnsi" w:eastAsiaTheme="minorEastAsia" w:hAnsiTheme="minorHAnsi" w:cstheme="minorBidi"/>
              <w:noProof/>
              <w:sz w:val="22"/>
              <w:szCs w:val="22"/>
              <w:lang w:eastAsia="cs-CZ"/>
            </w:rPr>
          </w:pPr>
          <w:del w:id="411" w:author="Ingr Jiri" w:date="2025-05-14T11:45:00Z">
            <w:r w:rsidRPr="00563E42" w:rsidDel="00512920">
              <w:rPr>
                <w:rPrChange w:id="412" w:author="Ingr Jiri" w:date="2025-04-30T09:42:00Z">
                  <w:rPr>
                    <w:rStyle w:val="Hypertextovodkaz"/>
                    <w:noProof/>
                  </w:rPr>
                </w:rPrChange>
              </w:rPr>
              <w:delText>3</w:delText>
            </w:r>
            <w:r w:rsidDel="00512920">
              <w:rPr>
                <w:rFonts w:asciiTheme="minorHAnsi" w:eastAsiaTheme="minorEastAsia" w:hAnsiTheme="minorHAnsi" w:cstheme="minorBidi"/>
                <w:noProof/>
                <w:sz w:val="22"/>
                <w:szCs w:val="22"/>
                <w:lang w:eastAsia="cs-CZ"/>
              </w:rPr>
              <w:tab/>
            </w:r>
            <w:r w:rsidRPr="00563E42" w:rsidDel="00512920">
              <w:rPr>
                <w:rPrChange w:id="413" w:author="Ingr Jiri" w:date="2025-04-30T09:42:00Z">
                  <w:rPr>
                    <w:rStyle w:val="Hypertextovodkaz"/>
                    <w:noProof/>
                  </w:rPr>
                </w:rPrChange>
              </w:rPr>
              <w:delText>EXPERIMENTÁLNÍ ČÁST</w:delText>
            </w:r>
            <w:r w:rsidDel="00512920">
              <w:rPr>
                <w:noProof/>
              </w:rPr>
              <w:tab/>
              <w:delText>20</w:delText>
            </w:r>
          </w:del>
        </w:p>
        <w:p w14:paraId="28C938D6" w14:textId="27789F5C" w:rsidR="004E79FD" w:rsidDel="00512920" w:rsidRDefault="004E79FD">
          <w:pPr>
            <w:pStyle w:val="Obsah2"/>
            <w:rPr>
              <w:del w:id="414" w:author="Ingr Jiri" w:date="2025-05-14T11:45:00Z"/>
              <w:rFonts w:asciiTheme="minorHAnsi" w:eastAsiaTheme="minorEastAsia" w:hAnsiTheme="minorHAnsi" w:cstheme="minorBidi"/>
              <w:noProof/>
              <w:sz w:val="22"/>
              <w:szCs w:val="22"/>
              <w:lang w:eastAsia="cs-CZ"/>
            </w:rPr>
          </w:pPr>
          <w:del w:id="415" w:author="Ingr Jiri" w:date="2025-05-14T11:45:00Z">
            <w:r w:rsidRPr="00563E42" w:rsidDel="00512920">
              <w:rPr>
                <w:rPrChange w:id="416" w:author="Ingr Jiri" w:date="2025-04-30T09:42:00Z">
                  <w:rPr>
                    <w:rStyle w:val="Hypertextovodkaz"/>
                    <w:noProof/>
                  </w:rPr>
                </w:rPrChange>
              </w:rPr>
              <w:delText>3.1</w:delText>
            </w:r>
            <w:r w:rsidDel="00512920">
              <w:rPr>
                <w:rFonts w:asciiTheme="minorHAnsi" w:eastAsiaTheme="minorEastAsia" w:hAnsiTheme="minorHAnsi" w:cstheme="minorBidi"/>
                <w:noProof/>
                <w:sz w:val="22"/>
                <w:szCs w:val="22"/>
                <w:lang w:eastAsia="cs-CZ"/>
              </w:rPr>
              <w:tab/>
            </w:r>
            <w:r w:rsidRPr="00563E42" w:rsidDel="00512920">
              <w:rPr>
                <w:rPrChange w:id="417" w:author="Ingr Jiri" w:date="2025-04-30T09:42:00Z">
                  <w:rPr>
                    <w:rStyle w:val="Hypertextovodkaz"/>
                    <w:noProof/>
                  </w:rPr>
                </w:rPrChange>
              </w:rPr>
              <w:delText>Dataset</w:delText>
            </w:r>
            <w:r w:rsidDel="00512920">
              <w:rPr>
                <w:noProof/>
              </w:rPr>
              <w:tab/>
              <w:delText>20</w:delText>
            </w:r>
          </w:del>
        </w:p>
        <w:p w14:paraId="4A963B57" w14:textId="3886250E" w:rsidR="004E79FD" w:rsidDel="00512920" w:rsidRDefault="004E79FD">
          <w:pPr>
            <w:pStyle w:val="Obsah3"/>
            <w:rPr>
              <w:del w:id="418" w:author="Ingr Jiri" w:date="2025-05-14T11:45:00Z"/>
              <w:rFonts w:asciiTheme="minorHAnsi" w:eastAsiaTheme="minorEastAsia" w:hAnsiTheme="minorHAnsi" w:cstheme="minorBidi"/>
              <w:noProof/>
              <w:sz w:val="22"/>
              <w:szCs w:val="22"/>
              <w:lang w:eastAsia="cs-CZ"/>
            </w:rPr>
          </w:pPr>
          <w:del w:id="419" w:author="Ingr Jiri" w:date="2025-05-14T11:45:00Z">
            <w:r w:rsidRPr="00563E42" w:rsidDel="00512920">
              <w:rPr>
                <w:rPrChange w:id="420" w:author="Ingr Jiri" w:date="2025-04-30T09:42:00Z">
                  <w:rPr>
                    <w:rStyle w:val="Hypertextovodkaz"/>
                    <w:noProof/>
                  </w:rPr>
                </w:rPrChange>
              </w:rPr>
              <w:delText>3.1.1</w:delText>
            </w:r>
            <w:r w:rsidDel="00512920">
              <w:rPr>
                <w:rFonts w:asciiTheme="minorHAnsi" w:eastAsiaTheme="minorEastAsia" w:hAnsiTheme="minorHAnsi" w:cstheme="minorBidi"/>
                <w:noProof/>
                <w:sz w:val="22"/>
                <w:szCs w:val="22"/>
                <w:lang w:eastAsia="cs-CZ"/>
              </w:rPr>
              <w:tab/>
            </w:r>
            <w:r w:rsidRPr="00563E42" w:rsidDel="00512920">
              <w:rPr>
                <w:rPrChange w:id="421" w:author="Ingr Jiri" w:date="2025-04-30T09:42:00Z">
                  <w:rPr>
                    <w:rStyle w:val="Hypertextovodkaz"/>
                    <w:noProof/>
                  </w:rPr>
                </w:rPrChange>
              </w:rPr>
              <w:delText>Manuální anotace</w:delText>
            </w:r>
            <w:r w:rsidDel="00512920">
              <w:rPr>
                <w:noProof/>
              </w:rPr>
              <w:tab/>
              <w:delText>21</w:delText>
            </w:r>
          </w:del>
        </w:p>
        <w:p w14:paraId="006F4B08" w14:textId="79DDD9B0" w:rsidR="004E79FD" w:rsidDel="00512920" w:rsidRDefault="004E79FD">
          <w:pPr>
            <w:pStyle w:val="Obsah3"/>
            <w:rPr>
              <w:del w:id="422" w:author="Ingr Jiri" w:date="2025-05-14T11:45:00Z"/>
              <w:rFonts w:asciiTheme="minorHAnsi" w:eastAsiaTheme="minorEastAsia" w:hAnsiTheme="minorHAnsi" w:cstheme="minorBidi"/>
              <w:noProof/>
              <w:sz w:val="22"/>
              <w:szCs w:val="22"/>
              <w:lang w:eastAsia="cs-CZ"/>
            </w:rPr>
          </w:pPr>
          <w:del w:id="423" w:author="Ingr Jiri" w:date="2025-05-14T11:45:00Z">
            <w:r w:rsidRPr="00563E42" w:rsidDel="00512920">
              <w:rPr>
                <w:rPrChange w:id="424" w:author="Ingr Jiri" w:date="2025-04-30T09:42:00Z">
                  <w:rPr>
                    <w:rStyle w:val="Hypertextovodkaz"/>
                    <w:noProof/>
                  </w:rPr>
                </w:rPrChange>
              </w:rPr>
              <w:delText>3.1.2</w:delText>
            </w:r>
            <w:r w:rsidDel="00512920">
              <w:rPr>
                <w:rFonts w:asciiTheme="minorHAnsi" w:eastAsiaTheme="minorEastAsia" w:hAnsiTheme="minorHAnsi" w:cstheme="minorBidi"/>
                <w:noProof/>
                <w:sz w:val="22"/>
                <w:szCs w:val="22"/>
                <w:lang w:eastAsia="cs-CZ"/>
              </w:rPr>
              <w:tab/>
            </w:r>
            <w:r w:rsidRPr="00563E42" w:rsidDel="00512920">
              <w:rPr>
                <w:rPrChange w:id="425" w:author="Ingr Jiri" w:date="2025-04-30T09:42:00Z">
                  <w:rPr>
                    <w:rStyle w:val="Hypertextovodkaz"/>
                    <w:noProof/>
                  </w:rPr>
                </w:rPrChange>
              </w:rPr>
              <w:delText>Semi-automatické anotace</w:delText>
            </w:r>
            <w:r w:rsidDel="00512920">
              <w:rPr>
                <w:noProof/>
              </w:rPr>
              <w:tab/>
              <w:delText>21</w:delText>
            </w:r>
          </w:del>
        </w:p>
        <w:p w14:paraId="489E1DE4" w14:textId="66A8CB0F" w:rsidR="004E79FD" w:rsidDel="00512920" w:rsidRDefault="004E79FD">
          <w:pPr>
            <w:pStyle w:val="Obsah3"/>
            <w:rPr>
              <w:del w:id="426" w:author="Ingr Jiri" w:date="2025-05-14T11:45:00Z"/>
              <w:rFonts w:asciiTheme="minorHAnsi" w:eastAsiaTheme="minorEastAsia" w:hAnsiTheme="minorHAnsi" w:cstheme="minorBidi"/>
              <w:noProof/>
              <w:sz w:val="22"/>
              <w:szCs w:val="22"/>
              <w:lang w:eastAsia="cs-CZ"/>
            </w:rPr>
          </w:pPr>
          <w:del w:id="427" w:author="Ingr Jiri" w:date="2025-05-14T11:45:00Z">
            <w:r w:rsidRPr="00563E42" w:rsidDel="00512920">
              <w:rPr>
                <w:rPrChange w:id="428" w:author="Ingr Jiri" w:date="2025-04-30T09:42:00Z">
                  <w:rPr>
                    <w:rStyle w:val="Hypertextovodkaz"/>
                    <w:noProof/>
                  </w:rPr>
                </w:rPrChange>
              </w:rPr>
              <w:delText>3.1.3</w:delText>
            </w:r>
            <w:r w:rsidDel="00512920">
              <w:rPr>
                <w:rFonts w:asciiTheme="minorHAnsi" w:eastAsiaTheme="minorEastAsia" w:hAnsiTheme="minorHAnsi" w:cstheme="minorBidi"/>
                <w:noProof/>
                <w:sz w:val="22"/>
                <w:szCs w:val="22"/>
                <w:lang w:eastAsia="cs-CZ"/>
              </w:rPr>
              <w:tab/>
            </w:r>
            <w:r w:rsidRPr="00563E42" w:rsidDel="00512920">
              <w:rPr>
                <w:rPrChange w:id="429" w:author="Ingr Jiri" w:date="2025-04-30T09:42:00Z">
                  <w:rPr>
                    <w:rStyle w:val="Hypertextovodkaz"/>
                    <w:noProof/>
                  </w:rPr>
                </w:rPrChange>
              </w:rPr>
              <w:delText>Rozložení datasetu</w:delText>
            </w:r>
            <w:r w:rsidDel="00512920">
              <w:rPr>
                <w:noProof/>
              </w:rPr>
              <w:tab/>
              <w:delText>21</w:delText>
            </w:r>
          </w:del>
        </w:p>
        <w:p w14:paraId="74ED7F34" w14:textId="6DC863D2" w:rsidR="004E79FD" w:rsidDel="00512920" w:rsidRDefault="004E79FD">
          <w:pPr>
            <w:pStyle w:val="Obsah3"/>
            <w:rPr>
              <w:del w:id="430" w:author="Ingr Jiri" w:date="2025-05-14T11:45:00Z"/>
              <w:rFonts w:asciiTheme="minorHAnsi" w:eastAsiaTheme="minorEastAsia" w:hAnsiTheme="minorHAnsi" w:cstheme="minorBidi"/>
              <w:noProof/>
              <w:sz w:val="22"/>
              <w:szCs w:val="22"/>
              <w:lang w:eastAsia="cs-CZ"/>
            </w:rPr>
          </w:pPr>
          <w:del w:id="431" w:author="Ingr Jiri" w:date="2025-05-14T11:45:00Z">
            <w:r w:rsidRPr="00563E42" w:rsidDel="00512920">
              <w:rPr>
                <w:rPrChange w:id="432" w:author="Ingr Jiri" w:date="2025-04-30T09:42:00Z">
                  <w:rPr>
                    <w:rStyle w:val="Hypertextovodkaz"/>
                    <w:noProof/>
                  </w:rPr>
                </w:rPrChange>
              </w:rPr>
              <w:delText>3.1.4</w:delText>
            </w:r>
            <w:r w:rsidDel="00512920">
              <w:rPr>
                <w:rFonts w:asciiTheme="minorHAnsi" w:eastAsiaTheme="minorEastAsia" w:hAnsiTheme="minorHAnsi" w:cstheme="minorBidi"/>
                <w:noProof/>
                <w:sz w:val="22"/>
                <w:szCs w:val="22"/>
                <w:lang w:eastAsia="cs-CZ"/>
              </w:rPr>
              <w:tab/>
            </w:r>
            <w:r w:rsidRPr="00563E42" w:rsidDel="00512920">
              <w:rPr>
                <w:rPrChange w:id="433" w:author="Ingr Jiri" w:date="2025-04-30T09:42:00Z">
                  <w:rPr>
                    <w:rStyle w:val="Hypertextovodkaz"/>
                    <w:noProof/>
                  </w:rPr>
                </w:rPrChange>
              </w:rPr>
              <w:delText>Křížová validace</w:delText>
            </w:r>
            <w:r w:rsidDel="00512920">
              <w:rPr>
                <w:noProof/>
              </w:rPr>
              <w:tab/>
              <w:delText>22</w:delText>
            </w:r>
          </w:del>
        </w:p>
        <w:p w14:paraId="5635EF37" w14:textId="4A39204E" w:rsidR="004E79FD" w:rsidDel="00512920" w:rsidRDefault="004E79FD">
          <w:pPr>
            <w:pStyle w:val="Obsah2"/>
            <w:rPr>
              <w:del w:id="434" w:author="Ingr Jiri" w:date="2025-05-14T11:45:00Z"/>
              <w:rFonts w:asciiTheme="minorHAnsi" w:eastAsiaTheme="minorEastAsia" w:hAnsiTheme="minorHAnsi" w:cstheme="minorBidi"/>
              <w:noProof/>
              <w:sz w:val="22"/>
              <w:szCs w:val="22"/>
              <w:lang w:eastAsia="cs-CZ"/>
            </w:rPr>
          </w:pPr>
          <w:del w:id="435" w:author="Ingr Jiri" w:date="2025-05-14T11:45:00Z">
            <w:r w:rsidRPr="00563E42" w:rsidDel="00512920">
              <w:rPr>
                <w:rPrChange w:id="436" w:author="Ingr Jiri" w:date="2025-04-30T09:42:00Z">
                  <w:rPr>
                    <w:rStyle w:val="Hypertextovodkaz"/>
                    <w:noProof/>
                  </w:rPr>
                </w:rPrChange>
              </w:rPr>
              <w:delText>3.2</w:delText>
            </w:r>
            <w:r w:rsidDel="00512920">
              <w:rPr>
                <w:rFonts w:asciiTheme="minorHAnsi" w:eastAsiaTheme="minorEastAsia" w:hAnsiTheme="minorHAnsi" w:cstheme="minorBidi"/>
                <w:noProof/>
                <w:sz w:val="22"/>
                <w:szCs w:val="22"/>
                <w:lang w:eastAsia="cs-CZ"/>
              </w:rPr>
              <w:tab/>
            </w:r>
            <w:r w:rsidRPr="00563E42" w:rsidDel="00512920">
              <w:rPr>
                <w:rPrChange w:id="437" w:author="Ingr Jiri" w:date="2025-04-30T09:42:00Z">
                  <w:rPr>
                    <w:rStyle w:val="Hypertextovodkaz"/>
                    <w:noProof/>
                  </w:rPr>
                </w:rPrChange>
              </w:rPr>
              <w:delText>Trénování modelu</w:delText>
            </w:r>
            <w:r w:rsidDel="00512920">
              <w:rPr>
                <w:noProof/>
              </w:rPr>
              <w:tab/>
              <w:delText>23</w:delText>
            </w:r>
          </w:del>
        </w:p>
        <w:p w14:paraId="6E26FE99" w14:textId="0C9D409A" w:rsidR="004E79FD" w:rsidDel="00512920" w:rsidRDefault="004E79FD">
          <w:pPr>
            <w:pStyle w:val="Obsah3"/>
            <w:rPr>
              <w:del w:id="438" w:author="Ingr Jiri" w:date="2025-05-14T11:45:00Z"/>
              <w:rFonts w:asciiTheme="minorHAnsi" w:eastAsiaTheme="minorEastAsia" w:hAnsiTheme="minorHAnsi" w:cstheme="minorBidi"/>
              <w:noProof/>
              <w:sz w:val="22"/>
              <w:szCs w:val="22"/>
              <w:lang w:eastAsia="cs-CZ"/>
            </w:rPr>
          </w:pPr>
          <w:del w:id="439" w:author="Ingr Jiri" w:date="2025-05-14T11:45:00Z">
            <w:r w:rsidRPr="00563E42" w:rsidDel="00512920">
              <w:rPr>
                <w:rPrChange w:id="440" w:author="Ingr Jiri" w:date="2025-04-30T09:42:00Z">
                  <w:rPr>
                    <w:rStyle w:val="Hypertextovodkaz"/>
                    <w:noProof/>
                  </w:rPr>
                </w:rPrChange>
              </w:rPr>
              <w:delText>3.2.1</w:delText>
            </w:r>
            <w:r w:rsidDel="00512920">
              <w:rPr>
                <w:rFonts w:asciiTheme="minorHAnsi" w:eastAsiaTheme="minorEastAsia" w:hAnsiTheme="minorHAnsi" w:cstheme="minorBidi"/>
                <w:noProof/>
                <w:sz w:val="22"/>
                <w:szCs w:val="22"/>
                <w:lang w:eastAsia="cs-CZ"/>
              </w:rPr>
              <w:tab/>
            </w:r>
            <w:r w:rsidRPr="00563E42" w:rsidDel="00512920">
              <w:rPr>
                <w:rPrChange w:id="441" w:author="Ingr Jiri" w:date="2025-04-30T09:42:00Z">
                  <w:rPr>
                    <w:rStyle w:val="Hypertextovodkaz"/>
                    <w:noProof/>
                  </w:rPr>
                </w:rPrChange>
              </w:rPr>
              <w:delText>Počet epoch</w:delText>
            </w:r>
            <w:r w:rsidDel="00512920">
              <w:rPr>
                <w:noProof/>
              </w:rPr>
              <w:tab/>
              <w:delText>23</w:delText>
            </w:r>
          </w:del>
        </w:p>
        <w:p w14:paraId="690229D1" w14:textId="6947A79E" w:rsidR="004E79FD" w:rsidDel="00512920" w:rsidRDefault="004E79FD">
          <w:pPr>
            <w:pStyle w:val="Obsah3"/>
            <w:rPr>
              <w:del w:id="442" w:author="Ingr Jiri" w:date="2025-05-14T11:45:00Z"/>
              <w:rFonts w:asciiTheme="minorHAnsi" w:eastAsiaTheme="minorEastAsia" w:hAnsiTheme="minorHAnsi" w:cstheme="minorBidi"/>
              <w:noProof/>
              <w:sz w:val="22"/>
              <w:szCs w:val="22"/>
              <w:lang w:eastAsia="cs-CZ"/>
            </w:rPr>
          </w:pPr>
          <w:del w:id="443" w:author="Ingr Jiri" w:date="2025-05-14T11:45:00Z">
            <w:r w:rsidRPr="00563E42" w:rsidDel="00512920">
              <w:rPr>
                <w:rPrChange w:id="444" w:author="Ingr Jiri" w:date="2025-04-30T09:42:00Z">
                  <w:rPr>
                    <w:rStyle w:val="Hypertextovodkaz"/>
                    <w:noProof/>
                  </w:rPr>
                </w:rPrChange>
              </w:rPr>
              <w:delText>3.2.2</w:delText>
            </w:r>
            <w:r w:rsidDel="00512920">
              <w:rPr>
                <w:rFonts w:asciiTheme="minorHAnsi" w:eastAsiaTheme="minorEastAsia" w:hAnsiTheme="minorHAnsi" w:cstheme="minorBidi"/>
                <w:noProof/>
                <w:sz w:val="22"/>
                <w:szCs w:val="22"/>
                <w:lang w:eastAsia="cs-CZ"/>
              </w:rPr>
              <w:tab/>
            </w:r>
            <w:r w:rsidRPr="00563E42" w:rsidDel="00512920">
              <w:rPr>
                <w:rPrChange w:id="445" w:author="Ingr Jiri" w:date="2025-04-30T09:42:00Z">
                  <w:rPr>
                    <w:rStyle w:val="Hypertextovodkaz"/>
                    <w:noProof/>
                  </w:rPr>
                </w:rPrChange>
              </w:rPr>
              <w:delText>Patience</w:delText>
            </w:r>
            <w:r w:rsidDel="00512920">
              <w:rPr>
                <w:noProof/>
              </w:rPr>
              <w:tab/>
              <w:delText>23</w:delText>
            </w:r>
          </w:del>
        </w:p>
        <w:p w14:paraId="130B290B" w14:textId="1C29A7CD" w:rsidR="004E79FD" w:rsidDel="00512920" w:rsidRDefault="004E79FD">
          <w:pPr>
            <w:pStyle w:val="Obsah3"/>
            <w:rPr>
              <w:del w:id="446" w:author="Ingr Jiri" w:date="2025-05-14T11:45:00Z"/>
              <w:rFonts w:asciiTheme="minorHAnsi" w:eastAsiaTheme="minorEastAsia" w:hAnsiTheme="minorHAnsi" w:cstheme="minorBidi"/>
              <w:noProof/>
              <w:sz w:val="22"/>
              <w:szCs w:val="22"/>
              <w:lang w:eastAsia="cs-CZ"/>
            </w:rPr>
          </w:pPr>
          <w:del w:id="447" w:author="Ingr Jiri" w:date="2025-05-14T11:45:00Z">
            <w:r w:rsidRPr="00563E42" w:rsidDel="00512920">
              <w:rPr>
                <w:rPrChange w:id="448" w:author="Ingr Jiri" w:date="2025-04-30T09:42:00Z">
                  <w:rPr>
                    <w:rStyle w:val="Hypertextovodkaz"/>
                    <w:noProof/>
                  </w:rPr>
                </w:rPrChange>
              </w:rPr>
              <w:delText>3.2.3</w:delText>
            </w:r>
            <w:r w:rsidDel="00512920">
              <w:rPr>
                <w:rFonts w:asciiTheme="minorHAnsi" w:eastAsiaTheme="minorEastAsia" w:hAnsiTheme="minorHAnsi" w:cstheme="minorBidi"/>
                <w:noProof/>
                <w:sz w:val="22"/>
                <w:szCs w:val="22"/>
                <w:lang w:eastAsia="cs-CZ"/>
              </w:rPr>
              <w:tab/>
            </w:r>
            <w:r w:rsidRPr="00563E42" w:rsidDel="00512920">
              <w:rPr>
                <w:rPrChange w:id="449" w:author="Ingr Jiri" w:date="2025-04-30T09:42:00Z">
                  <w:rPr>
                    <w:rStyle w:val="Hypertextovodkaz"/>
                    <w:noProof/>
                  </w:rPr>
                </w:rPrChange>
              </w:rPr>
              <w:delText>Rychlost učení</w:delText>
            </w:r>
            <w:r w:rsidDel="00512920">
              <w:rPr>
                <w:noProof/>
              </w:rPr>
              <w:tab/>
              <w:delText>23</w:delText>
            </w:r>
          </w:del>
        </w:p>
        <w:p w14:paraId="2E3256FA" w14:textId="3B994D27" w:rsidR="004E79FD" w:rsidDel="00512920" w:rsidRDefault="004E79FD">
          <w:pPr>
            <w:pStyle w:val="Obsah3"/>
            <w:rPr>
              <w:del w:id="450" w:author="Ingr Jiri" w:date="2025-05-14T11:45:00Z"/>
              <w:rFonts w:asciiTheme="minorHAnsi" w:eastAsiaTheme="minorEastAsia" w:hAnsiTheme="minorHAnsi" w:cstheme="minorBidi"/>
              <w:noProof/>
              <w:sz w:val="22"/>
              <w:szCs w:val="22"/>
              <w:lang w:eastAsia="cs-CZ"/>
            </w:rPr>
          </w:pPr>
          <w:del w:id="451" w:author="Ingr Jiri" w:date="2025-05-14T11:45:00Z">
            <w:r w:rsidRPr="00563E42" w:rsidDel="00512920">
              <w:rPr>
                <w:rPrChange w:id="452" w:author="Ingr Jiri" w:date="2025-04-30T09:42:00Z">
                  <w:rPr>
                    <w:rStyle w:val="Hypertextovodkaz"/>
                    <w:noProof/>
                  </w:rPr>
                </w:rPrChange>
              </w:rPr>
              <w:delText>3.2.4</w:delText>
            </w:r>
            <w:r w:rsidDel="00512920">
              <w:rPr>
                <w:rFonts w:asciiTheme="minorHAnsi" w:eastAsiaTheme="minorEastAsia" w:hAnsiTheme="minorHAnsi" w:cstheme="minorBidi"/>
                <w:noProof/>
                <w:sz w:val="22"/>
                <w:szCs w:val="22"/>
                <w:lang w:eastAsia="cs-CZ"/>
              </w:rPr>
              <w:tab/>
            </w:r>
            <w:r w:rsidRPr="00563E42" w:rsidDel="00512920">
              <w:rPr>
                <w:rPrChange w:id="453" w:author="Ingr Jiri" w:date="2025-04-30T09:42:00Z">
                  <w:rPr>
                    <w:rStyle w:val="Hypertextovodkaz"/>
                    <w:noProof/>
                  </w:rPr>
                </w:rPrChange>
              </w:rPr>
              <w:delText>Batch size</w:delText>
            </w:r>
            <w:r w:rsidDel="00512920">
              <w:rPr>
                <w:noProof/>
              </w:rPr>
              <w:tab/>
              <w:delText>24</w:delText>
            </w:r>
          </w:del>
        </w:p>
        <w:p w14:paraId="5C3F6F57" w14:textId="18C48916" w:rsidR="004E79FD" w:rsidDel="00512920" w:rsidRDefault="004E79FD">
          <w:pPr>
            <w:pStyle w:val="Obsah3"/>
            <w:rPr>
              <w:del w:id="454" w:author="Ingr Jiri" w:date="2025-05-14T11:45:00Z"/>
              <w:rFonts w:asciiTheme="minorHAnsi" w:eastAsiaTheme="minorEastAsia" w:hAnsiTheme="minorHAnsi" w:cstheme="minorBidi"/>
              <w:noProof/>
              <w:sz w:val="22"/>
              <w:szCs w:val="22"/>
              <w:lang w:eastAsia="cs-CZ"/>
            </w:rPr>
          </w:pPr>
          <w:del w:id="455" w:author="Ingr Jiri" w:date="2025-05-14T11:45:00Z">
            <w:r w:rsidRPr="00563E42" w:rsidDel="00512920">
              <w:rPr>
                <w:rPrChange w:id="456" w:author="Ingr Jiri" w:date="2025-04-30T09:42:00Z">
                  <w:rPr>
                    <w:rStyle w:val="Hypertextovodkaz"/>
                    <w:noProof/>
                  </w:rPr>
                </w:rPrChange>
              </w:rPr>
              <w:delText>3.2.5</w:delText>
            </w:r>
            <w:r w:rsidDel="00512920">
              <w:rPr>
                <w:rFonts w:asciiTheme="minorHAnsi" w:eastAsiaTheme="minorEastAsia" w:hAnsiTheme="minorHAnsi" w:cstheme="minorBidi"/>
                <w:noProof/>
                <w:sz w:val="22"/>
                <w:szCs w:val="22"/>
                <w:lang w:eastAsia="cs-CZ"/>
              </w:rPr>
              <w:tab/>
            </w:r>
            <w:r w:rsidRPr="00563E42" w:rsidDel="00512920">
              <w:rPr>
                <w:rPrChange w:id="457" w:author="Ingr Jiri" w:date="2025-04-30T09:42:00Z">
                  <w:rPr>
                    <w:rStyle w:val="Hypertextovodkaz"/>
                    <w:noProof/>
                  </w:rPr>
                </w:rPrChange>
              </w:rPr>
              <w:delText>Augmentace</w:delText>
            </w:r>
            <w:r w:rsidDel="00512920">
              <w:rPr>
                <w:noProof/>
              </w:rPr>
              <w:tab/>
              <w:delText>24</w:delText>
            </w:r>
          </w:del>
        </w:p>
        <w:p w14:paraId="089F3121" w14:textId="600B443D" w:rsidR="004E79FD" w:rsidDel="00512920" w:rsidRDefault="004E79FD">
          <w:pPr>
            <w:pStyle w:val="Obsah3"/>
            <w:rPr>
              <w:del w:id="458" w:author="Ingr Jiri" w:date="2025-05-14T11:45:00Z"/>
              <w:rFonts w:asciiTheme="minorHAnsi" w:eastAsiaTheme="minorEastAsia" w:hAnsiTheme="minorHAnsi" w:cstheme="minorBidi"/>
              <w:noProof/>
              <w:sz w:val="22"/>
              <w:szCs w:val="22"/>
              <w:lang w:eastAsia="cs-CZ"/>
            </w:rPr>
          </w:pPr>
          <w:del w:id="459" w:author="Ingr Jiri" w:date="2025-05-14T11:45:00Z">
            <w:r w:rsidRPr="00563E42" w:rsidDel="00512920">
              <w:rPr>
                <w:rPrChange w:id="460" w:author="Ingr Jiri" w:date="2025-04-30T09:42:00Z">
                  <w:rPr>
                    <w:rStyle w:val="Hypertextovodkaz"/>
                    <w:noProof/>
                  </w:rPr>
                </w:rPrChange>
              </w:rPr>
              <w:delText>3.2.6</w:delText>
            </w:r>
            <w:r w:rsidDel="00512920">
              <w:rPr>
                <w:rFonts w:asciiTheme="minorHAnsi" w:eastAsiaTheme="minorEastAsia" w:hAnsiTheme="minorHAnsi" w:cstheme="minorBidi"/>
                <w:noProof/>
                <w:sz w:val="22"/>
                <w:szCs w:val="22"/>
                <w:lang w:eastAsia="cs-CZ"/>
              </w:rPr>
              <w:tab/>
            </w:r>
            <w:r w:rsidRPr="00563E42" w:rsidDel="00512920">
              <w:rPr>
                <w:rPrChange w:id="461" w:author="Ingr Jiri" w:date="2025-04-30T09:42:00Z">
                  <w:rPr>
                    <w:rStyle w:val="Hypertextovodkaz"/>
                    <w:noProof/>
                  </w:rPr>
                </w:rPrChange>
              </w:rPr>
              <w:delText>Testování velikostí YOLO modelů</w:delText>
            </w:r>
            <w:r w:rsidDel="00512920">
              <w:rPr>
                <w:noProof/>
              </w:rPr>
              <w:tab/>
              <w:delText>24</w:delText>
            </w:r>
          </w:del>
        </w:p>
        <w:p w14:paraId="5E2C6E44" w14:textId="71E00D91" w:rsidR="004E79FD" w:rsidDel="00512920" w:rsidRDefault="004E79FD">
          <w:pPr>
            <w:pStyle w:val="Obsah3"/>
            <w:rPr>
              <w:del w:id="462" w:author="Ingr Jiri" w:date="2025-05-14T11:45:00Z"/>
              <w:rFonts w:asciiTheme="minorHAnsi" w:eastAsiaTheme="minorEastAsia" w:hAnsiTheme="minorHAnsi" w:cstheme="minorBidi"/>
              <w:noProof/>
              <w:sz w:val="22"/>
              <w:szCs w:val="22"/>
              <w:lang w:eastAsia="cs-CZ"/>
            </w:rPr>
          </w:pPr>
          <w:del w:id="463" w:author="Ingr Jiri" w:date="2025-05-14T11:45:00Z">
            <w:r w:rsidRPr="00563E42" w:rsidDel="00512920">
              <w:rPr>
                <w:rPrChange w:id="464" w:author="Ingr Jiri" w:date="2025-04-30T09:42:00Z">
                  <w:rPr>
                    <w:rStyle w:val="Hypertextovodkaz"/>
                    <w:noProof/>
                  </w:rPr>
                </w:rPrChange>
              </w:rPr>
              <w:delText>3.2.7</w:delText>
            </w:r>
            <w:r w:rsidDel="00512920">
              <w:rPr>
                <w:rFonts w:asciiTheme="minorHAnsi" w:eastAsiaTheme="minorEastAsia" w:hAnsiTheme="minorHAnsi" w:cstheme="minorBidi"/>
                <w:noProof/>
                <w:sz w:val="22"/>
                <w:szCs w:val="22"/>
                <w:lang w:eastAsia="cs-CZ"/>
              </w:rPr>
              <w:tab/>
            </w:r>
            <w:r w:rsidRPr="00563E42" w:rsidDel="00512920">
              <w:rPr>
                <w:rPrChange w:id="465" w:author="Ingr Jiri" w:date="2025-04-30T09:42:00Z">
                  <w:rPr>
                    <w:rStyle w:val="Hypertextovodkaz"/>
                    <w:noProof/>
                  </w:rPr>
                </w:rPrChange>
              </w:rPr>
              <w:delText>Testování hyperparametrů</w:delText>
            </w:r>
            <w:r w:rsidDel="00512920">
              <w:rPr>
                <w:noProof/>
              </w:rPr>
              <w:tab/>
              <w:delText>25</w:delText>
            </w:r>
          </w:del>
        </w:p>
        <w:p w14:paraId="698F1824" w14:textId="21DF5794" w:rsidR="004E79FD" w:rsidDel="00512920" w:rsidRDefault="004E79FD">
          <w:pPr>
            <w:pStyle w:val="Obsah1"/>
            <w:tabs>
              <w:tab w:val="left" w:pos="510"/>
            </w:tabs>
            <w:rPr>
              <w:del w:id="466" w:author="Ingr Jiri" w:date="2025-05-14T11:45:00Z"/>
              <w:rFonts w:asciiTheme="minorHAnsi" w:eastAsiaTheme="minorEastAsia" w:hAnsiTheme="minorHAnsi" w:cstheme="minorBidi"/>
              <w:noProof/>
              <w:sz w:val="22"/>
              <w:szCs w:val="22"/>
              <w:lang w:eastAsia="cs-CZ"/>
            </w:rPr>
          </w:pPr>
          <w:del w:id="467" w:author="Ingr Jiri" w:date="2025-05-14T11:45:00Z">
            <w:r w:rsidRPr="00563E42" w:rsidDel="00512920">
              <w:rPr>
                <w:rPrChange w:id="468" w:author="Ingr Jiri" w:date="2025-04-30T09:42:00Z">
                  <w:rPr>
                    <w:rStyle w:val="Hypertextovodkaz"/>
                    <w:noProof/>
                  </w:rPr>
                </w:rPrChange>
              </w:rPr>
              <w:delText>4</w:delText>
            </w:r>
            <w:r w:rsidDel="00512920">
              <w:rPr>
                <w:rFonts w:asciiTheme="minorHAnsi" w:eastAsiaTheme="minorEastAsia" w:hAnsiTheme="minorHAnsi" w:cstheme="minorBidi"/>
                <w:noProof/>
                <w:sz w:val="22"/>
                <w:szCs w:val="22"/>
                <w:lang w:eastAsia="cs-CZ"/>
              </w:rPr>
              <w:tab/>
            </w:r>
            <w:r w:rsidRPr="00563E42" w:rsidDel="00512920">
              <w:rPr>
                <w:rPrChange w:id="469" w:author="Ingr Jiri" w:date="2025-04-30T09:42:00Z">
                  <w:rPr>
                    <w:rStyle w:val="Hypertextovodkaz"/>
                    <w:noProof/>
                  </w:rPr>
                </w:rPrChange>
              </w:rPr>
              <w:delText>VÝSLEDKY A DISKUSE</w:delText>
            </w:r>
            <w:r w:rsidDel="00512920">
              <w:rPr>
                <w:noProof/>
              </w:rPr>
              <w:tab/>
              <w:delText>27</w:delText>
            </w:r>
          </w:del>
        </w:p>
        <w:p w14:paraId="319E1D6E" w14:textId="6A3C7956" w:rsidR="004E79FD" w:rsidDel="00512920" w:rsidRDefault="004E79FD">
          <w:pPr>
            <w:pStyle w:val="Obsah1"/>
            <w:tabs>
              <w:tab w:val="left" w:pos="510"/>
            </w:tabs>
            <w:rPr>
              <w:del w:id="470" w:author="Ingr Jiri" w:date="2025-05-14T11:45:00Z"/>
              <w:rFonts w:asciiTheme="minorHAnsi" w:eastAsiaTheme="minorEastAsia" w:hAnsiTheme="minorHAnsi" w:cstheme="minorBidi"/>
              <w:noProof/>
              <w:sz w:val="22"/>
              <w:szCs w:val="22"/>
              <w:lang w:eastAsia="cs-CZ"/>
            </w:rPr>
          </w:pPr>
          <w:del w:id="471" w:author="Ingr Jiri" w:date="2025-05-14T11:45:00Z">
            <w:r w:rsidRPr="00563E42" w:rsidDel="00512920">
              <w:rPr>
                <w:rPrChange w:id="472" w:author="Ingr Jiri" w:date="2025-04-30T09:42:00Z">
                  <w:rPr>
                    <w:rStyle w:val="Hypertextovodkaz"/>
                    <w:noProof/>
                  </w:rPr>
                </w:rPrChange>
              </w:rPr>
              <w:delText>5</w:delText>
            </w:r>
            <w:r w:rsidDel="00512920">
              <w:rPr>
                <w:rFonts w:asciiTheme="minorHAnsi" w:eastAsiaTheme="minorEastAsia" w:hAnsiTheme="minorHAnsi" w:cstheme="minorBidi"/>
                <w:noProof/>
                <w:sz w:val="22"/>
                <w:szCs w:val="22"/>
                <w:lang w:eastAsia="cs-CZ"/>
              </w:rPr>
              <w:tab/>
            </w:r>
            <w:r w:rsidRPr="00563E42" w:rsidDel="00512920">
              <w:rPr>
                <w:rPrChange w:id="473" w:author="Ingr Jiri" w:date="2025-04-30T09:42:00Z">
                  <w:rPr>
                    <w:rStyle w:val="Hypertextovodkaz"/>
                    <w:noProof/>
                  </w:rPr>
                </w:rPrChange>
              </w:rPr>
              <w:delText>ZÁVĚR</w:delText>
            </w:r>
            <w:r w:rsidDel="00512920">
              <w:rPr>
                <w:noProof/>
              </w:rPr>
              <w:tab/>
              <w:delText>28</w:delText>
            </w:r>
          </w:del>
        </w:p>
        <w:p w14:paraId="19DBE492" w14:textId="73D9A84F" w:rsidR="004E79FD" w:rsidDel="00512920" w:rsidRDefault="004E79FD">
          <w:pPr>
            <w:pStyle w:val="Obsah1"/>
            <w:rPr>
              <w:del w:id="474" w:author="Ingr Jiri" w:date="2025-05-14T11:45:00Z"/>
              <w:rFonts w:asciiTheme="minorHAnsi" w:eastAsiaTheme="minorEastAsia" w:hAnsiTheme="minorHAnsi" w:cstheme="minorBidi"/>
              <w:noProof/>
              <w:sz w:val="22"/>
              <w:szCs w:val="22"/>
              <w:lang w:eastAsia="cs-CZ"/>
            </w:rPr>
          </w:pPr>
          <w:del w:id="475" w:author="Ingr Jiri" w:date="2025-05-14T11:45:00Z">
            <w:r w:rsidRPr="00174D1D" w:rsidDel="00512920">
              <w:rPr>
                <w:noProof/>
              </w:rPr>
              <w:delText>LITERATURA</w:delText>
            </w:r>
            <w:r w:rsidDel="00512920">
              <w:rPr>
                <w:noProof/>
              </w:rPr>
              <w:tab/>
              <w:delText>29</w:delText>
            </w:r>
          </w:del>
        </w:p>
        <w:p w14:paraId="1E133AC3" w14:textId="562E80D5" w:rsidR="00136BAF" w:rsidDel="00174D1D" w:rsidRDefault="00566F26">
          <w:pPr>
            <w:pStyle w:val="Obsah1"/>
            <w:rPr>
              <w:del w:id="476" w:author="Kateřina Rulfová" w:date="2025-05-17T19:23:00Z" w16du:dateUtc="2025-05-17T17:23:00Z"/>
              <w:rFonts w:asciiTheme="minorHAnsi" w:eastAsiaTheme="minorEastAsia" w:hAnsiTheme="minorHAnsi" w:cstheme="minorBidi"/>
              <w:sz w:val="22"/>
              <w:szCs w:val="22"/>
              <w:lang w:eastAsia="cs-CZ"/>
            </w:rPr>
          </w:pPr>
          <w:r>
            <w:fldChar w:fldCharType="end"/>
          </w:r>
        </w:p>
      </w:sdtContent>
    </w:sdt>
    <w:p w14:paraId="4AA4944D" w14:textId="77777777" w:rsidR="00136BAF" w:rsidRDefault="00136BAF">
      <w:pPr>
        <w:pStyle w:val="Obsah1"/>
        <w:sectPr w:rsidR="00136BAF" w:rsidSect="002F2545">
          <w:type w:val="continuous"/>
          <w:pgSz w:w="11906" w:h="16838"/>
          <w:pgMar w:top="1475" w:right="1418" w:bottom="1475" w:left="1418" w:header="1418" w:footer="1418" w:gutter="0"/>
          <w:cols w:space="708"/>
          <w:formProt w:val="0"/>
        </w:sectPr>
        <w:pPrChange w:id="477" w:author="Kateřina Rulfová" w:date="2025-05-17T19:23:00Z" w16du:dateUtc="2025-05-17T17:23:00Z">
          <w:pPr/>
        </w:pPrChange>
      </w:pPr>
    </w:p>
    <w:p w14:paraId="1D23E887" w14:textId="71CC96D4" w:rsidR="00563E42" w:rsidRDefault="00563E42">
      <w:pPr>
        <w:spacing w:after="0" w:line="240" w:lineRule="auto"/>
        <w:jc w:val="left"/>
      </w:pPr>
      <w:r>
        <w:br w:type="page"/>
      </w:r>
    </w:p>
    <w:p w14:paraId="57CCDC7E" w14:textId="77777777" w:rsidR="00136BAF" w:rsidRDefault="00566F26">
      <w:pPr>
        <w:pStyle w:val="Nadpis1"/>
        <w:tabs>
          <w:tab w:val="left" w:pos="432"/>
        </w:tabs>
      </w:pPr>
      <w:bookmarkStart w:id="478" w:name="_Toc196898565"/>
      <w:bookmarkStart w:id="479" w:name="_Toc196943473"/>
      <w:bookmarkStart w:id="480" w:name="_Toc196943519"/>
      <w:bookmarkStart w:id="481" w:name="_Toc196943568"/>
      <w:bookmarkStart w:id="482" w:name="_Toc198115542"/>
      <w:bookmarkStart w:id="483" w:name="__RefHeading__26_1490133149"/>
      <w:bookmarkStart w:id="484" w:name="_Toc151549791"/>
      <w:bookmarkStart w:id="485" w:name="_Toc198115543"/>
      <w:bookmarkEnd w:id="478"/>
      <w:bookmarkEnd w:id="479"/>
      <w:bookmarkEnd w:id="480"/>
      <w:bookmarkEnd w:id="481"/>
      <w:bookmarkEnd w:id="482"/>
      <w:bookmarkEnd w:id="483"/>
      <w:r>
        <w:lastRenderedPageBreak/>
        <w:t>ÚVOD</w:t>
      </w:r>
      <w:bookmarkEnd w:id="484"/>
      <w:bookmarkEnd w:id="485"/>
    </w:p>
    <w:p w14:paraId="0DFDD3EE" w14:textId="33582C96" w:rsidR="00B7380D" w:rsidRDefault="00270ECD" w:rsidP="003C4A72">
      <w:r w:rsidRPr="00270ECD">
        <w:t>V posledních letech zažívá oblast umělé inteligence</w:t>
      </w:r>
      <w:r w:rsidR="00E5330A">
        <w:t xml:space="preserve"> (AI)</w:t>
      </w:r>
      <w:r w:rsidRPr="00270ECD">
        <w:t xml:space="preserve"> výrazný rozmach napříč mnoha vědními obory. Jednou z oblastí, kde dochází k její dynamické aplikaci, je zdravotnictví. Automatizace rutinních činností, podpora lékařského rozhodování či analýza obrazových a signálových dat</w:t>
      </w:r>
      <w:r w:rsidR="00E5330A">
        <w:t xml:space="preserve"> </w:t>
      </w:r>
      <w:r w:rsidRPr="00270ECD">
        <w:t>představuj</w:t>
      </w:r>
      <w:r w:rsidR="00E5330A">
        <w:t>í</w:t>
      </w:r>
      <w:r w:rsidRPr="00270ECD">
        <w:t xml:space="preserve"> nové možnosti, jak zefektivnit a zpřesnit diagnostické procesy. Tato práce se zabývá aplikací metod umělé inteligence ve zpracování obrazových dat z lékařského vyšetření zvaného laryngoskopie.</w:t>
      </w:r>
    </w:p>
    <w:p w14:paraId="51BDB20C" w14:textId="56457F1F" w:rsidR="00E5330A" w:rsidRDefault="003C4A72" w:rsidP="003C4A72">
      <w:r>
        <w:t>Laryngoskopie je lékařská metoda sloužící k</w:t>
      </w:r>
      <w:r w:rsidR="00E5330A">
        <w:t xml:space="preserve"> přímému pozorování </w:t>
      </w:r>
      <w:r>
        <w:t>hrtanu</w:t>
      </w:r>
      <w:r w:rsidR="00E5330A">
        <w:t>, zejména oblasti hlasivek</w:t>
      </w:r>
      <w:r>
        <w:t xml:space="preserve">. </w:t>
      </w:r>
      <w:r w:rsidR="00E5330A">
        <w:t>Vyu</w:t>
      </w:r>
      <w:r>
        <w:t xml:space="preserve">žívá se </w:t>
      </w:r>
      <w:r w:rsidR="00E5330A">
        <w:t xml:space="preserve">k diagnostice </w:t>
      </w:r>
      <w:r>
        <w:t xml:space="preserve">v případě </w:t>
      </w:r>
      <w:r w:rsidR="00E5330A">
        <w:t xml:space="preserve">obtíží </w:t>
      </w:r>
      <w:r>
        <w:t>s dýcháním, chronickým kašlem, problémy s hlasem nebo při přítomnosti zánětů a nádorů v </w:t>
      </w:r>
      <w:r w:rsidR="00E5330A">
        <w:t>okolí</w:t>
      </w:r>
      <w:r>
        <w:t xml:space="preserve"> hlasivek. Postiženému pacientovi je do hrtanu zavedena kamera, která pořídí videozáznam okolí hlasivek, následně dochází k posouzení snímané oblasti</w:t>
      </w:r>
      <w:r w:rsidR="00E5330A">
        <w:t>, které je v současné době plně v rukou lékaře</w:t>
      </w:r>
      <w:r>
        <w:t xml:space="preserve">. </w:t>
      </w:r>
      <w:r w:rsidR="00E5330A">
        <w:t xml:space="preserve">Tento proces </w:t>
      </w:r>
      <w:r>
        <w:t xml:space="preserve">je </w:t>
      </w:r>
      <w:r w:rsidR="00E5330A">
        <w:t xml:space="preserve">do značné míry </w:t>
      </w:r>
      <w:r>
        <w:t>subjektivní</w:t>
      </w:r>
      <w:r w:rsidR="00E5330A">
        <w:t xml:space="preserve">, </w:t>
      </w:r>
      <w:r>
        <w:t>závisí na znalostech a schopnostech lékaře a zejména v hraničních případech se může v závislosti na posuzující osobě diagnóza hlasivek lišit.</w:t>
      </w:r>
    </w:p>
    <w:p w14:paraId="50021686" w14:textId="430B09AA" w:rsidR="003C4A72" w:rsidRDefault="00E5330A" w:rsidP="003C4A72">
      <w:r>
        <w:t xml:space="preserve">Cílem práce je vytvořit model umělé inteligence schopný detekovat specifické anatomické struktury ve snímcích z laryngoskopického vyšetření. </w:t>
      </w:r>
      <w:r w:rsidR="003C4A72">
        <w:t xml:space="preserve">Detekce hlasivek využívající metod zpracování obrazu pomocí </w:t>
      </w:r>
      <w:r w:rsidR="000C08F0">
        <w:t xml:space="preserve">AI může </w:t>
      </w:r>
      <w:r w:rsidR="003C4A72">
        <w:t xml:space="preserve">sloužit jako první krok k objektivizaci vyšetření. Na základě vytvořeného modelu bude v budoucnu možné posuzovat vady (např. nedomykavost chlopní hlasivek) počítačově. V návaznosti na tuto práci mohou být vytvořeny další AI modely detekující nádory a záněty vyskytující se </w:t>
      </w:r>
      <w:r w:rsidR="000C08F0">
        <w:t>v oblasti</w:t>
      </w:r>
      <w:r w:rsidR="003C4A72">
        <w:t xml:space="preserve"> hlasiv</w:t>
      </w:r>
      <w:r w:rsidR="000C08F0">
        <w:t>ek</w:t>
      </w:r>
      <w:r w:rsidR="003C4A72">
        <w:t>.</w:t>
      </w:r>
      <w:r w:rsidR="000C08F0">
        <w:t xml:space="preserve"> Nasazení vyhodnocovacího nástroje v klinické praxi</w:t>
      </w:r>
      <w:r w:rsidR="003C4A72">
        <w:t xml:space="preserve"> </w:t>
      </w:r>
      <w:r w:rsidR="000C08F0">
        <w:t>by přispělo nejen k </w:t>
      </w:r>
      <w:r w:rsidR="003C4A72">
        <w:t>objektivizac</w:t>
      </w:r>
      <w:r w:rsidR="000C08F0">
        <w:t>i, ale také</w:t>
      </w:r>
      <w:r w:rsidR="003C4A72">
        <w:t xml:space="preserve"> ke značnému urychlení průběhu vyšetření. </w:t>
      </w:r>
      <w:r w:rsidR="000C08F0">
        <w:t>Systém</w:t>
      </w:r>
      <w:r w:rsidR="003C4A72">
        <w:t xml:space="preserve"> by mohl </w:t>
      </w:r>
      <w:r w:rsidR="000C08F0">
        <w:t xml:space="preserve">vyhodnocovat stav hlasivek </w:t>
      </w:r>
      <w:r w:rsidR="003C4A72">
        <w:t xml:space="preserve">v reálném čase </w:t>
      </w:r>
      <w:r w:rsidR="000C08F0">
        <w:t xml:space="preserve">přímo </w:t>
      </w:r>
      <w:r w:rsidR="003C4A72">
        <w:t xml:space="preserve">v průběhu </w:t>
      </w:r>
      <w:r w:rsidR="000C08F0">
        <w:t>laryngoskopie a upozorňovat na podezřelé oblasti, čímž by podpoři</w:t>
      </w:r>
      <w:r w:rsidR="00DF00ED">
        <w:t>l</w:t>
      </w:r>
      <w:r w:rsidR="000C08F0">
        <w:t xml:space="preserve"> lékaře v rozhodování a zvýšil by kvalitu péče o pacienty</w:t>
      </w:r>
      <w:r w:rsidR="003C4A72">
        <w:t>.</w:t>
      </w:r>
    </w:p>
    <w:p w14:paraId="0694E6C3" w14:textId="77777777" w:rsidR="00136BAF" w:rsidRDefault="00566F26">
      <w:r>
        <w:br w:type="page"/>
      </w:r>
    </w:p>
    <w:p w14:paraId="19658449" w14:textId="77777777" w:rsidR="00136BAF" w:rsidRDefault="00566F26">
      <w:pPr>
        <w:pStyle w:val="Nadpis1"/>
        <w:tabs>
          <w:tab w:val="left" w:pos="432"/>
        </w:tabs>
      </w:pPr>
      <w:bookmarkStart w:id="486" w:name="_Toc151549802"/>
      <w:bookmarkStart w:id="487" w:name="_Toc198115544"/>
      <w:r>
        <w:lastRenderedPageBreak/>
        <w:t>LITERÁRNÍ ČÁST</w:t>
      </w:r>
      <w:bookmarkEnd w:id="486"/>
      <w:bookmarkEnd w:id="487"/>
    </w:p>
    <w:p w14:paraId="7B85A64F" w14:textId="77777777" w:rsidR="00D32732" w:rsidRPr="00D32732" w:rsidRDefault="00D32732" w:rsidP="00D32732"/>
    <w:p w14:paraId="3B4D70DA" w14:textId="03CCCB30" w:rsidR="00127CF1" w:rsidRDefault="00127CF1" w:rsidP="00127CF1">
      <w:pPr>
        <w:pStyle w:val="Nadpis2"/>
      </w:pPr>
      <w:bookmarkStart w:id="488" w:name="_Toc198115545"/>
      <w:r>
        <w:t>Detekce objektu pomocí umělé inteligence</w:t>
      </w:r>
      <w:bookmarkEnd w:id="488"/>
    </w:p>
    <w:p w14:paraId="24E101FA" w14:textId="08DF1DE8"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454A88">
        <w:t>,</w:t>
      </w:r>
      <w:r w:rsidR="00650512">
        <w:t xml:space="preserve"> jež se rozkládá na pomezí informatiky a </w:t>
      </w:r>
      <w:r w:rsidR="000E0FC8">
        <w:t>AI</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17502FB4" w:rsidR="00FA7744" w:rsidRDefault="00B33EC4" w:rsidP="0008619B">
      <w:r>
        <w:t xml:space="preserve">Pro nalezení a identifikaci </w:t>
      </w:r>
      <w:r w:rsidR="00454A88">
        <w:t>objektů lze použí</w:t>
      </w:r>
      <w:r w:rsidR="0008619B">
        <w:t>t dv</w:t>
      </w:r>
      <w:r w:rsidR="00144946">
        <w:t>a</w:t>
      </w:r>
      <w:r w:rsidR="0008619B">
        <w:t xml:space="preserve"> základní </w:t>
      </w:r>
      <w:r w:rsidR="00144946">
        <w:t>přístupy: konvenční metody a metody hlubokého učení využívající konvoluční neuronové sítě</w:t>
      </w:r>
      <w:r w:rsidR="0008619B">
        <w:t xml:space="preserve">. </w:t>
      </w:r>
      <w:r w:rsidR="00B35B2B">
        <w:t>K</w:t>
      </w:r>
      <w:r>
        <w:t xml:space="preserve">onvenční přístup pracuje ve třech </w:t>
      </w:r>
      <w:r w:rsidRPr="00B35B2B">
        <w:t xml:space="preserve">krocích. </w:t>
      </w:r>
      <w:r w:rsidR="00B35B2B" w:rsidRPr="00B35B2B">
        <w:t>V první fázi algoritmus pomocí posuvného okna prohledává obraz a vybírá oblasti, kde by se mohl nacházet objekt. Následně z těchto oblastí získává popisné znaky (např. texturu, barvu či tvar), které slouží k rozpoznání a zařazení konkrétního objektu.</w:t>
      </w:r>
      <w:r w:rsidR="00FA7744" w:rsidRPr="00B35B2B">
        <w:t xml:space="preserve"> Tento</w:t>
      </w:r>
      <w:r w:rsidR="00FA7744">
        <w:t xml:space="preserve">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489" w:name="_Toc198115546"/>
      <w:r>
        <w:t xml:space="preserve">Detekce objektu </w:t>
      </w:r>
      <w:r w:rsidR="001C6B84">
        <w:t>s využitím</w:t>
      </w:r>
      <w:r>
        <w:t xml:space="preserve"> hlubokého učení</w:t>
      </w:r>
      <w:bookmarkEnd w:id="489"/>
    </w:p>
    <w:p w14:paraId="52D1727E" w14:textId="2AB0A03C" w:rsidR="00A050A2" w:rsidRDefault="00A37FEA" w:rsidP="00FA7744">
      <w:r>
        <w:t>Metody pro detekci objektů pomocí hlubokého učení</w:t>
      </w:r>
      <w:r w:rsidR="001C6B84">
        <w:t xml:space="preserve"> využív</w:t>
      </w:r>
      <w:r>
        <w:t>ají</w:t>
      </w:r>
      <w:r w:rsidR="001C6B84">
        <w:t xml:space="preserve"> </w:t>
      </w:r>
      <w:r w:rsidR="00144946">
        <w:t>modely založené na</w:t>
      </w:r>
      <w:r w:rsidR="001C6B84">
        <w:t xml:space="preserve"> konvolučních neuronových sítí</w:t>
      </w:r>
      <w:r w:rsidR="00DF00ED">
        <w:t>ch</w:t>
      </w:r>
      <w:r w:rsidR="001C6B84">
        <w:t xml:space="preserve"> </w:t>
      </w:r>
      <w:r>
        <w:t xml:space="preserve">(CNN) </w:t>
      </w:r>
      <w:r w:rsidR="001C6B84">
        <w:t xml:space="preserve">k rozeznání jednotlivých </w:t>
      </w:r>
      <w:r w:rsidR="00312EE9">
        <w:t>příznaků</w:t>
      </w:r>
      <w:r w:rsidR="001C6B84">
        <w:t xml:space="preserve"> obrazu a následné detekci všech v něm </w:t>
      </w:r>
      <w:r w:rsidR="00F9273E">
        <w:t xml:space="preserve">se </w:t>
      </w:r>
      <w:r w:rsidR="001C6B84">
        <w:t xml:space="preserve">nacházejících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62E3081F" w:rsidR="00A050A2" w:rsidRDefault="00A050A2" w:rsidP="00A050A2">
      <w:pPr>
        <w:pStyle w:val="Odstavecseseznamem"/>
        <w:numPr>
          <w:ilvl w:val="0"/>
          <w:numId w:val="11"/>
        </w:numPr>
      </w:pPr>
      <w:r>
        <w:t xml:space="preserve">Extrakce </w:t>
      </w:r>
      <w:r w:rsidR="00144946">
        <w:t xml:space="preserve">příznaků, </w:t>
      </w:r>
      <w:r>
        <w:t>kdy je vstupní obraz zpracován pomocí CNN, která detekuje klíčové rysy obrazu</w:t>
      </w:r>
      <w:r w:rsidR="00312EE9">
        <w:t>,</w:t>
      </w:r>
      <w:r>
        <w:t xml:space="preserve"> jako jsou hrany, </w:t>
      </w:r>
      <w:r w:rsidR="00492F0C">
        <w:t>tvary či složitější textury a sestaví mapu</w:t>
      </w:r>
      <w:r w:rsidR="00EF0784">
        <w:t xml:space="preserve"> </w:t>
      </w:r>
      <w:r w:rsidR="00312EE9">
        <w:t>příznaků</w:t>
      </w:r>
      <w:r w:rsidR="00492F0C">
        <w:t xml:space="preserve"> obrazu.</w:t>
      </w:r>
    </w:p>
    <w:p w14:paraId="0741846A" w14:textId="09742672" w:rsidR="00492F0C" w:rsidRDefault="00492F0C" w:rsidP="00A050A2">
      <w:pPr>
        <w:pStyle w:val="Odstavecseseznamem"/>
        <w:numPr>
          <w:ilvl w:val="0"/>
          <w:numId w:val="11"/>
        </w:numPr>
      </w:pPr>
      <w:r>
        <w:t>Lokalizace objektů z mapy</w:t>
      </w:r>
      <w:r w:rsidR="00EF0784">
        <w:t xml:space="preserve"> </w:t>
      </w:r>
      <w:r w:rsidR="00312EE9">
        <w:t>příznaků</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r w:rsidR="00A050A2">
        <w:t xml:space="preserve">two-stage a </w:t>
      </w:r>
      <w:proofErr w:type="spellStart"/>
      <w:r w:rsidR="00A050A2">
        <w:t>one-stage</w:t>
      </w:r>
      <w:proofErr w:type="spellEnd"/>
      <w:r w:rsidR="00A050A2">
        <w:t xml:space="preserve"> detektory.</w:t>
      </w:r>
    </w:p>
    <w:p w14:paraId="048F33CC" w14:textId="77777777" w:rsidR="00281220" w:rsidRDefault="00281220" w:rsidP="000C286C">
      <w:pPr>
        <w:pStyle w:val="Nadpis2"/>
      </w:pPr>
      <w:bookmarkStart w:id="490" w:name="_Toc198115547"/>
      <w:r>
        <w:lastRenderedPageBreak/>
        <w:t>Umělé neuronové sítě</w:t>
      </w:r>
      <w:bookmarkEnd w:id="490"/>
    </w:p>
    <w:p w14:paraId="7A4A5515" w14:textId="2C93CC7A" w:rsidR="006B4F18" w:rsidRDefault="00281220" w:rsidP="006B4F18">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C409DD" w:rsidRPr="0034021A">
        <w:rPr>
          <w:b/>
          <w:bCs/>
        </w:rPr>
        <w:t xml:space="preserve">Obr. </w:t>
      </w:r>
      <w:r w:rsidR="00C409DD">
        <w:rPr>
          <w:b/>
          <w:bCs/>
          <w:noProof/>
        </w:rPr>
        <w:t>2</w:t>
      </w:r>
      <w:ins w:id="491" w:author="Ingr Jiri" w:date="2025-05-21T23:08:00Z" w16du:dateUtc="2025-05-21T21:08:00Z">
        <w:r w:rsidR="00C409DD">
          <w:rPr>
            <w:b/>
            <w:bCs/>
          </w:rPr>
          <w:t>.</w:t>
        </w:r>
      </w:ins>
      <w:r w:rsidR="00C409DD">
        <w:rPr>
          <w:b/>
          <w:bCs/>
          <w:noProof/>
        </w:rPr>
        <w:t>1</w:t>
      </w:r>
      <w:r w:rsidR="00B75BFC" w:rsidRPr="00B75BFC">
        <w:rPr>
          <w:b/>
          <w:bCs/>
        </w:rPr>
        <w:fldChar w:fldCharType="end"/>
      </w:r>
      <w:r>
        <w:t xml:space="preserve">). </w:t>
      </w:r>
      <w:r w:rsidR="006B4F18">
        <w:t xml:space="preserve">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6B4F18">
        <w:t xml:space="preserve">, na který je aplikován skalární součin s vektorem vah </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m:t>
            </m:r>
          </m:sub>
        </m:sSub>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j</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j</m:t>
            </m:r>
          </m:sub>
        </m:sSub>
        <m:r>
          <w:rPr>
            <w:rFonts w:ascii="Cambria Math" w:hAnsi="Cambria Math"/>
          </w:rPr>
          <m:t>)</m:t>
        </m:r>
      </m:oMath>
      <w:r w:rsidR="006B4F18">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6B4F18">
        <w:t xml:space="preserve">. Hodnota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006B4F18">
        <w:t xml:space="preserve"> je vypočítána podle rovnice (2.1) </w:t>
      </w:r>
      <w:r w:rsidR="006B4F18">
        <w:fldChar w:fldCharType="begin"/>
      </w:r>
      <w:r w:rsidR="006B4F18">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B4F18">
        <w:fldChar w:fldCharType="separate"/>
      </w:r>
      <w:r w:rsidR="006B4F18">
        <w:rPr>
          <w:noProof/>
        </w:rPr>
        <w:t>[3]</w:t>
      </w:r>
      <w:r w:rsidR="006B4F18">
        <w:fldChar w:fldCharType="end"/>
      </w:r>
      <w:r w:rsidR="006B4F18">
        <w:t>.</w:t>
      </w:r>
    </w:p>
    <w:p w14:paraId="10AEFCDE" w14:textId="1FB65E80" w:rsidR="006B4F18" w:rsidRDefault="006B4F18" w:rsidP="006B4F18">
      <w:pPr>
        <w:tabs>
          <w:tab w:val="center" w:pos="4536"/>
          <w:tab w:val="right" w:pos="8931"/>
        </w:tabs>
      </w:pPr>
      <w:r>
        <w:tab/>
      </w: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nary>
          <m:naryPr>
            <m:chr m:val="∑"/>
            <m:limLoc m:val="undOvr"/>
            <m:subHide m:val="1"/>
            <m:supHide m:val="1"/>
            <m:ctrlPr>
              <w:del w:id="492" w:author="Kateřina Rulfová" w:date="2025-05-17T17:32:00Z" w16du:dateUtc="2025-05-17T15:32:00Z">
                <w:rPr>
                  <w:rFonts w:ascii="Cambria Math" w:hAnsi="Cambria Math"/>
                  <w:i/>
                </w:rPr>
              </w:del>
            </m:ctrlPr>
          </m:naryPr>
          <m:sub/>
          <m:sup/>
          <m:e>
            <m:r>
              <w:ins w:id="493" w:author="Kateřina Rulfová" w:date="2025-05-17T17:32:00Z" w16du:dateUtc="2025-05-17T15:32:00Z">
                <m:rPr>
                  <m:sty m:val="bi"/>
                </m:rPr>
                <w:rPr>
                  <w:rFonts w:ascii="Cambria Math" w:hAnsi="Cambria Math"/>
                </w:rPr>
                <m:t>x</m:t>
              </w:ins>
            </m:r>
            <m:r>
              <w:ins w:id="494" w:author="Kateřina Rulfová" w:date="2025-05-17T17:32:00Z" w16du:dateUtc="2025-05-17T15:32:00Z">
                <w:rPr>
                  <w:rFonts w:ascii="Cambria Math" w:hAnsi="Cambria Math"/>
                </w:rPr>
                <m:t>∙</m:t>
              </w:ins>
            </m:r>
            <m:sSubSup>
              <m:sSubSupPr>
                <m:ctrlPr>
                  <w:ins w:id="495" w:author="Kateřina Rulfová" w:date="2025-05-17T17:32:00Z" w16du:dateUtc="2025-05-17T15:32:00Z">
                    <w:rPr>
                      <w:rFonts w:ascii="Cambria Math" w:hAnsi="Cambria Math"/>
                      <w:b/>
                      <w:i/>
                    </w:rPr>
                  </w:ins>
                </m:ctrlPr>
              </m:sSubSupPr>
              <m:e>
                <m:r>
                  <w:ins w:id="496" w:author="Kateřina Rulfová" w:date="2025-05-17T17:32:00Z" w16du:dateUtc="2025-05-17T15:32:00Z">
                    <m:rPr>
                      <m:sty m:val="bi"/>
                    </m:rPr>
                    <w:rPr>
                      <w:rFonts w:ascii="Cambria Math" w:hAnsi="Cambria Math"/>
                    </w:rPr>
                    <m:t>w</m:t>
                  </w:ins>
                </m:r>
              </m:e>
              <m:sub>
                <m:r>
                  <w:ins w:id="497" w:author="Kateřina Rulfová" w:date="2025-05-17T17:32:00Z" w16du:dateUtc="2025-05-17T15:32:00Z">
                    <m:rPr>
                      <m:sty m:val="bi"/>
                    </m:rPr>
                    <w:rPr>
                      <w:rFonts w:ascii="Cambria Math" w:hAnsi="Cambria Math"/>
                    </w:rPr>
                    <m:t>j</m:t>
                  </w:ins>
                </m:r>
              </m:sub>
              <m:sup>
                <m:r>
                  <w:ins w:id="498" w:author="Kateřina Rulfová" w:date="2025-05-17T17:32:00Z" w16du:dateUtc="2025-05-17T15:32:00Z">
                    <w:rPr>
                      <w:rFonts w:ascii="Cambria Math" w:hAnsi="Cambria Math"/>
                    </w:rPr>
                    <m:t>T</m:t>
                  </w:ins>
                </m:r>
                <m:ctrlPr>
                  <w:ins w:id="499" w:author="Kateřina Rulfová" w:date="2025-05-17T17:32:00Z" w16du:dateUtc="2025-05-17T15:32:00Z">
                    <w:rPr>
                      <w:rFonts w:ascii="Cambria Math" w:hAnsi="Cambria Math"/>
                      <w:i/>
                    </w:rPr>
                  </w:ins>
                </m:ctrlPr>
              </m:sup>
            </m:sSubSup>
            <m:r>
              <w:ins w:id="500" w:author="Kateřina Rulfová" w:date="2025-05-17T17:32:00Z" w16du:dateUtc="2025-05-17T15:32:00Z">
                <w:rPr>
                  <w:rFonts w:ascii="Cambria Math" w:hAnsi="Cambria Math"/>
                </w:rPr>
                <m:t>+</m:t>
              </w:ins>
            </m:r>
            <m:sSub>
              <m:sSubPr>
                <m:ctrlPr>
                  <w:ins w:id="501" w:author="Kateřina Rulfová" w:date="2025-05-17T17:32:00Z" w16du:dateUtc="2025-05-17T15:32:00Z">
                    <w:rPr>
                      <w:rFonts w:ascii="Cambria Math" w:hAnsi="Cambria Math"/>
                      <w:i/>
                    </w:rPr>
                  </w:ins>
                </m:ctrlPr>
              </m:sSubPr>
              <m:e>
                <m:r>
                  <w:ins w:id="502" w:author="Kateřina Rulfová" w:date="2025-05-17T17:32:00Z" w16du:dateUtc="2025-05-17T15:32:00Z">
                    <w:rPr>
                      <w:rFonts w:ascii="Cambria Math" w:hAnsi="Cambria Math"/>
                    </w:rPr>
                    <m:t>b</m:t>
                  </w:ins>
                </m:r>
              </m:e>
              <m:sub>
                <m:r>
                  <w:ins w:id="503" w:author="Kateřina Rulfová" w:date="2025-05-17T17:32:00Z" w16du:dateUtc="2025-05-17T15:32:00Z">
                    <w:rPr>
                      <w:rFonts w:ascii="Cambria Math" w:hAnsi="Cambria Math"/>
                    </w:rPr>
                    <m:t>j</m:t>
                  </w:ins>
                </m:r>
              </m:sub>
            </m:sSub>
            <m:d>
              <m:dPr>
                <m:ctrlPr>
                  <w:del w:id="504" w:author="Kateřina Rulfová" w:date="2025-05-17T17:32:00Z" w16du:dateUtc="2025-05-17T15:32:00Z">
                    <w:rPr>
                      <w:rFonts w:ascii="Cambria Math" w:hAnsi="Cambria Math"/>
                      <w:i/>
                    </w:rPr>
                  </w:del>
                </m:ctrlPr>
              </m:dPr>
              <m:e>
                <m:r>
                  <w:del w:id="505" w:author="Kateřina Rulfová" w:date="2025-05-17T17:32:00Z" w16du:dateUtc="2025-05-17T15:32:00Z">
                    <m:rPr>
                      <m:sty m:val="bi"/>
                    </m:rPr>
                    <w:rPr>
                      <w:rFonts w:ascii="Cambria Math" w:hAnsi="Cambria Math"/>
                    </w:rPr>
                    <m:t>x</m:t>
                  </w:del>
                </m:r>
                <m:r>
                  <w:del w:id="506" w:author="Kateřina Rulfová" w:date="2025-05-17T17:32:00Z" w16du:dateUtc="2025-05-17T15:32:00Z">
                    <w:rPr>
                      <w:rFonts w:ascii="Cambria Math" w:hAnsi="Cambria Math"/>
                    </w:rPr>
                    <m:t>∙</m:t>
                  </w:del>
                </m:r>
                <m:sSubSup>
                  <m:sSubSupPr>
                    <m:ctrlPr>
                      <w:del w:id="507" w:author="Kateřina Rulfová" w:date="2025-05-17T17:32:00Z" w16du:dateUtc="2025-05-17T15:32:00Z">
                        <w:rPr>
                          <w:rFonts w:ascii="Cambria Math" w:hAnsi="Cambria Math"/>
                          <w:b/>
                          <w:i/>
                        </w:rPr>
                      </w:del>
                    </m:ctrlPr>
                  </m:sSubSupPr>
                  <m:e>
                    <m:r>
                      <w:del w:id="508" w:author="Kateřina Rulfová" w:date="2025-05-17T17:32:00Z" w16du:dateUtc="2025-05-17T15:32:00Z">
                        <m:rPr>
                          <m:sty m:val="bi"/>
                        </m:rPr>
                        <w:rPr>
                          <w:rFonts w:ascii="Cambria Math" w:hAnsi="Cambria Math"/>
                        </w:rPr>
                        <m:t>w</m:t>
                      </w:del>
                    </m:r>
                  </m:e>
                  <m:sub>
                    <m:r>
                      <w:del w:id="509" w:author="Kateřina Rulfová" w:date="2025-05-17T17:32:00Z" w16du:dateUtc="2025-05-17T15:32:00Z">
                        <m:rPr>
                          <m:sty m:val="bi"/>
                        </m:rPr>
                        <w:rPr>
                          <w:rFonts w:ascii="Cambria Math" w:hAnsi="Cambria Math"/>
                        </w:rPr>
                        <m:t>j</m:t>
                      </w:del>
                    </m:r>
                  </m:sub>
                  <m:sup>
                    <m:r>
                      <w:del w:id="510" w:author="Kateřina Rulfová" w:date="2025-05-17T17:32:00Z" w16du:dateUtc="2025-05-17T15:32:00Z">
                        <w:rPr>
                          <w:rFonts w:ascii="Cambria Math" w:hAnsi="Cambria Math"/>
                        </w:rPr>
                        <m:t>T</m:t>
                      </w:del>
                    </m:r>
                    <m:ctrlPr>
                      <w:del w:id="511" w:author="Kateřina Rulfová" w:date="2025-05-17T17:32:00Z" w16du:dateUtc="2025-05-17T15:32:00Z">
                        <w:rPr>
                          <w:rFonts w:ascii="Cambria Math" w:hAnsi="Cambria Math"/>
                          <w:i/>
                        </w:rPr>
                      </w:del>
                    </m:ctrlPr>
                  </m:sup>
                </m:sSubSup>
              </m:e>
            </m:d>
            <m:r>
              <w:del w:id="512" w:author="Kateřina Rulfová" w:date="2025-05-17T17:32:00Z" w16du:dateUtc="2025-05-17T15:32:00Z">
                <w:rPr>
                  <w:rFonts w:ascii="Cambria Math" w:hAnsi="Cambria Math"/>
                </w:rPr>
                <m:t>+</m:t>
              </w:del>
            </m:r>
            <m:sSub>
              <m:sSubPr>
                <m:ctrlPr>
                  <w:del w:id="513" w:author="Kateřina Rulfová" w:date="2025-05-17T17:32:00Z" w16du:dateUtc="2025-05-17T15:32:00Z">
                    <w:rPr>
                      <w:rFonts w:ascii="Cambria Math" w:hAnsi="Cambria Math"/>
                      <w:i/>
                    </w:rPr>
                  </w:del>
                </m:ctrlPr>
              </m:sSubPr>
              <m:e>
                <m:r>
                  <w:del w:id="514" w:author="Kateřina Rulfová" w:date="2025-05-17T17:32:00Z" w16du:dateUtc="2025-05-17T15:32:00Z">
                    <w:rPr>
                      <w:rFonts w:ascii="Cambria Math" w:hAnsi="Cambria Math"/>
                    </w:rPr>
                    <m:t>b</m:t>
                  </w:del>
                </m:r>
              </m:e>
              <m:sub>
                <m:r>
                  <w:del w:id="515" w:author="Kateřina Rulfová" w:date="2025-05-17T17:32:00Z" w16du:dateUtc="2025-05-17T15:32:00Z">
                    <w:rPr>
                      <w:rFonts w:ascii="Cambria Math" w:hAnsi="Cambria Math"/>
                    </w:rPr>
                    <m:t>j</m:t>
                  </w:del>
                </m:r>
              </m:sub>
            </m:sSub>
          </m:e>
        </m:nary>
      </m:oMath>
      <w:r>
        <w:tab/>
        <w:t>(2.1)</w:t>
      </w:r>
    </w:p>
    <w:p w14:paraId="24279C67" w14:textId="4C834EDC" w:rsidR="006B4F18" w:rsidRDefault="006B4F18" w:rsidP="006B4F18">
      <w:pPr>
        <w:tabs>
          <w:tab w:val="center" w:pos="4536"/>
          <w:tab w:val="right" w:pos="8931"/>
        </w:tabs>
      </w:pPr>
      <w:r>
        <w:t>Pomocí aktivační funkce</w:t>
      </w:r>
      <w:ins w:id="516" w:author="Kateřina Rulfová" w:date="2025-05-17T17:33:00Z" w16du:dateUtc="2025-05-17T15:33:00Z">
        <w:r w:rsidR="001B6DDF">
          <w:t xml:space="preserve"> </w:t>
        </w:r>
      </w:ins>
      <m:oMath>
        <m:r>
          <w:ins w:id="517" w:author="Kateřina Rulfová" w:date="2025-05-17T17:33:00Z" w16du:dateUtc="2025-05-17T15:33:00Z">
            <w:rPr>
              <w:rFonts w:ascii="Cambria Math" w:hAnsi="Cambria Math"/>
            </w:rPr>
            <m:t>f</m:t>
          </w:ins>
        </m:r>
      </m:oMath>
      <w:r>
        <w:t xml:space="preserve"> je vypočten</w:t>
      </w:r>
      <w:del w:id="518" w:author="Kateřina Rulfová" w:date="2025-05-17T17:34:00Z" w16du:dateUtc="2025-05-17T15:34:00Z">
        <w:r w:rsidDel="001B6DDF">
          <w:delText xml:space="preserve"> konečný</w:delText>
        </w:r>
      </w:del>
      <w:r>
        <w:t xml:space="preserve"> výstup (2.2), který následně může být použitý jako vstup do dalších umělých neuronů </w:t>
      </w:r>
      <w:r>
        <w:fldChar w:fldCharType="begin"/>
      </w:r>
      <w: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fldChar w:fldCharType="separate"/>
      </w:r>
      <w:r>
        <w:rPr>
          <w:noProof/>
        </w:rPr>
        <w:t>[3]</w:t>
      </w:r>
      <w:r>
        <w:fldChar w:fldCharType="end"/>
      </w:r>
      <w:r>
        <w:t>.</w:t>
      </w:r>
    </w:p>
    <w:p w14:paraId="1EA7E766" w14:textId="77777777" w:rsidR="006B4F18" w:rsidRDefault="006B4F18" w:rsidP="006B4F18">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oMath>
      <w:r>
        <w:tab/>
        <w:t>(2.2)</w:t>
      </w:r>
    </w:p>
    <w:p w14:paraId="3B0A59A9" w14:textId="47436BEC" w:rsidR="00281220" w:rsidRDefault="00D82B79" w:rsidP="000B28F3">
      <w:pPr>
        <w:spacing w:after="80"/>
      </w:pPr>
      <w:r>
        <w:rPr>
          <w:noProof/>
        </w:rPr>
        <w:drawing>
          <wp:inline distT="0" distB="0" distL="0" distR="0" wp14:anchorId="08C41B36" wp14:editId="7BB6C0AA">
            <wp:extent cx="5759450" cy="2452370"/>
            <wp:effectExtent l="0" t="0" r="0" b="5080"/>
            <wp:docPr id="1493454234" name="Obrázek 7" descr="Obsah obrázku snímek obrazovky, diagram, text,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54234" name="Obrázek 7" descr="Obsah obrázku snímek obrazovky, diagram, text, řada/pruh&#10;&#10;Obsah vygenerovaný umělou inteligencí může být nesprávn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2452370"/>
                    </a:xfrm>
                    <a:prstGeom prst="rect">
                      <a:avLst/>
                    </a:prstGeom>
                    <a:noFill/>
                    <a:ln>
                      <a:noFill/>
                    </a:ln>
                  </pic:spPr>
                </pic:pic>
              </a:graphicData>
            </a:graphic>
          </wp:inline>
        </w:drawing>
      </w:r>
    </w:p>
    <w:p w14:paraId="171E89CE" w14:textId="7E4ED887" w:rsidR="00281220" w:rsidRDefault="00281220" w:rsidP="000B28F3">
      <w:pPr>
        <w:pStyle w:val="Titulek"/>
        <w:spacing w:before="80"/>
      </w:pPr>
      <w:bookmarkStart w:id="519" w:name="_Ref188961872"/>
      <w:r w:rsidRPr="0034021A">
        <w:rPr>
          <w:b/>
          <w:bCs w:val="0"/>
        </w:rPr>
        <w:t xml:space="preserve">Obr. </w:t>
      </w:r>
      <w:ins w:id="520"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521"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522" w:author="Ingr Jiri" w:date="2025-05-26T22:51:00Z" w16du:dateUtc="2025-05-26T20:51:00Z">
        <w:r w:rsidR="00E360BF">
          <w:rPr>
            <w:b/>
            <w:bCs w:val="0"/>
            <w:noProof/>
          </w:rPr>
          <w:t>1</w:t>
        </w:r>
        <w:r w:rsidR="00E360BF">
          <w:rPr>
            <w:b/>
            <w:bCs w:val="0"/>
          </w:rPr>
          <w:fldChar w:fldCharType="end"/>
        </w:r>
      </w:ins>
      <w:del w:id="523"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1</w:delText>
        </w:r>
        <w:r w:rsidR="00F626E8" w:rsidDel="00827436">
          <w:rPr>
            <w:b/>
            <w:bCs w:val="0"/>
          </w:rPr>
          <w:fldChar w:fldCharType="end"/>
        </w:r>
      </w:del>
      <w:bookmarkEnd w:id="519"/>
      <w:r>
        <w:t>: Schéma neuronu ANN (</w:t>
      </w:r>
      <w:r w:rsidR="00156280">
        <w:t xml:space="preserve">upraveno a </w:t>
      </w:r>
      <w:r>
        <w:t xml:space="preserve">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1B0AA2B0" w:rsidR="00281220" w:rsidRDefault="00281220" w:rsidP="00281220">
      <w:r>
        <w:t xml:space="preserve">Trénink ANN se skládá ze tří částí. </w:t>
      </w:r>
      <w:moveToRangeStart w:id="524" w:author="Kateřina Rulfová" w:date="2025-05-17T17:46:00Z" w:name="move198396398"/>
      <w:moveTo w:id="525" w:author="Kateřina Rulfová" w:date="2025-05-17T17:46:00Z" w16du:dateUtc="2025-05-17T15:46:00Z">
        <w:r w:rsidR="00EE1F5A">
          <w:t xml:space="preserve">Na začátku tréninku jsou náhodně či pomocí specifických metod inicializovány </w:t>
        </w:r>
        <w:proofErr w:type="spellStart"/>
        <w:r w:rsidR="00EE1F5A">
          <w:t>biasy</w:t>
        </w:r>
        <w:proofErr w:type="spellEnd"/>
        <w:r w:rsidR="00EE1F5A">
          <w:t xml:space="preserve"> a vstupní váhy neuronů. </w:t>
        </w:r>
      </w:moveTo>
      <w:moveToRangeEnd w:id="524"/>
      <w:r>
        <w:t>První částí je dopředný průchod sítí (</w:t>
      </w:r>
      <w:proofErr w:type="spellStart"/>
      <w:r>
        <w:t>feedforward</w:t>
      </w:r>
      <w:proofErr w:type="spellEnd"/>
      <w:r>
        <w:t xml:space="preserve">), skládající se z vrstev, kde každá obsahuje určitý počet neuronů. V případě plně propojených vrstev je každý neuron dané vrstvy svázán se všemi neurony z vrstvy předchozí. </w:t>
      </w:r>
      <w:moveFromRangeStart w:id="526" w:author="Kateřina Rulfová" w:date="2025-05-17T17:46:00Z" w:name="move198396398"/>
      <w:moveFrom w:id="527" w:author="Kateřina Rulfová" w:date="2025-05-17T17:46:00Z" w16du:dateUtc="2025-05-17T15:46:00Z">
        <w:r w:rsidDel="00EE1F5A">
          <w:t xml:space="preserve">Na začátku tréninku jsou náhodně či pomocí specifických metod inicializovány biasy a vstupní váhy neuronů. </w:t>
        </w:r>
      </w:moveFrom>
      <w:moveFromRangeEnd w:id="526"/>
      <w:r>
        <w:t xml:space="preserve">Pro ukázku je na </w:t>
      </w:r>
      <w:r w:rsidR="00B75BFC">
        <w:fldChar w:fldCharType="begin"/>
      </w:r>
      <w:r w:rsidR="00B75BFC">
        <w:instrText xml:space="preserve"> REF _Ref188962104 \h </w:instrText>
      </w:r>
      <w:r w:rsidR="00B75BFC">
        <w:fldChar w:fldCharType="separate"/>
      </w:r>
      <w:r w:rsidR="00C409DD" w:rsidRPr="0032025E">
        <w:rPr>
          <w:b/>
          <w:bCs/>
        </w:rPr>
        <w:t xml:space="preserve">Obr. </w:t>
      </w:r>
      <w:r w:rsidR="00C409DD">
        <w:rPr>
          <w:b/>
          <w:bCs/>
          <w:noProof/>
        </w:rPr>
        <w:t>2</w:t>
      </w:r>
      <w:ins w:id="528" w:author="Ingr Jiri" w:date="2025-05-21T23:08:00Z" w16du:dateUtc="2025-05-21T21:08:00Z">
        <w:r w:rsidR="00C409DD">
          <w:rPr>
            <w:b/>
            <w:bCs/>
          </w:rPr>
          <w:t>.</w:t>
        </w:r>
      </w:ins>
      <w:r w:rsidR="00C409DD">
        <w:rPr>
          <w:b/>
          <w:bCs/>
          <w:noProof/>
        </w:rPr>
        <w:t>2</w:t>
      </w:r>
      <w:r w:rsidR="00B75BFC">
        <w:fldChar w:fldCharType="end"/>
      </w:r>
      <w:r>
        <w:t xml:space="preserve"> zobrazen průchod plně propojenou ANN se dvěma skrytými vrstvami, </w:t>
      </w:r>
      <w:ins w:id="529" w:author="Kateřina Rulfová" w:date="2025-05-17T17:49:00Z" w16du:dateUtc="2025-05-17T15:49:00Z">
        <w:r w:rsidR="00EE1F5A">
          <w:t>kte</w:t>
        </w:r>
      </w:ins>
      <w:ins w:id="530" w:author="Kateřina Rulfová" w:date="2025-05-17T17:50:00Z" w16du:dateUtc="2025-05-17T15:50:00Z">
        <w:r w:rsidR="00EE1F5A">
          <w:t xml:space="preserve">ré obsahují </w:t>
        </w:r>
      </w:ins>
      <w:del w:id="531" w:author="Kateřina Rulfová" w:date="2025-05-17T17:50:00Z" w16du:dateUtc="2025-05-17T15:50:00Z">
        <w:r w:rsidDel="00EE1F5A">
          <w:delText xml:space="preserve">s počtem neuronů </w:delText>
        </w:r>
      </w:del>
      <m:oMath>
        <m:r>
          <w:del w:id="532" w:author="Kateřina Rulfová" w:date="2025-05-17T17:50:00Z" w16du:dateUtc="2025-05-17T15:50:00Z">
            <w:rPr>
              <w:rFonts w:ascii="Cambria Math" w:hAnsi="Cambria Math"/>
            </w:rPr>
            <m:t>n=30</m:t>
          </w:del>
        </m:r>
      </m:oMath>
      <w:del w:id="533" w:author="Kateřina Rulfová" w:date="2025-05-17T17:50:00Z" w16du:dateUtc="2025-05-17T15:50:00Z">
        <w:r w:rsidDel="00EE1F5A">
          <w:delText xml:space="preserve"> </w:delText>
        </w:r>
      </w:del>
      <w:ins w:id="534" w:author="Kateřina Rulfová" w:date="2025-05-17T17:50:00Z" w16du:dateUtc="2025-05-17T15:50:00Z">
        <w:r w:rsidR="00EE1F5A">
          <w:t xml:space="preserve">30 neuronů </w:t>
        </w:r>
      </w:ins>
      <w:r>
        <w:t>a jednou výstupní vrstvou s</w:t>
      </w:r>
      <w:del w:id="535" w:author="Kateřina Rulfová" w:date="2025-05-17T17:51:00Z" w16du:dateUtc="2025-05-17T15:51:00Z">
        <w:r w:rsidR="00E92FDB" w:rsidDel="00EE1F5A">
          <w:delText> </w:delText>
        </w:r>
      </w:del>
      <w:ins w:id="536" w:author="Kateřina Rulfová" w:date="2025-05-17T17:51:00Z" w16du:dateUtc="2025-05-17T15:51:00Z">
        <w:r w:rsidR="00EE1F5A">
          <w:t> 10 neurony</w:t>
        </w:r>
      </w:ins>
      <m:oMath>
        <m:r>
          <w:del w:id="537" w:author="Kateřina Rulfová" w:date="2025-05-17T17:51:00Z" w16du:dateUtc="2025-05-17T15:51:00Z">
            <w:rPr>
              <w:rFonts w:ascii="Cambria Math" w:hAnsi="Cambria Math"/>
            </w:rPr>
            <m:t>n=10</m:t>
          </w:del>
        </m:r>
      </m:oMath>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2.1)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w:t>
      </w:r>
      <w:r w:rsidR="00B75BFC">
        <w:lastRenderedPageBreak/>
        <w:t>aktivační funkce</w:t>
      </w:r>
      <w:r>
        <w:t xml:space="preserve"> (2.2)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C409DD" w:rsidRPr="0032025E">
        <w:rPr>
          <w:b/>
          <w:bCs/>
        </w:rPr>
        <w:t xml:space="preserve">Obr. </w:t>
      </w:r>
      <w:r w:rsidR="00C409DD">
        <w:rPr>
          <w:b/>
          <w:bCs/>
          <w:noProof/>
        </w:rPr>
        <w:t>2</w:t>
      </w:r>
      <w:ins w:id="538" w:author="Ingr Jiri" w:date="2025-05-21T23:08:00Z" w16du:dateUtc="2025-05-21T21:08:00Z">
        <w:r w:rsidR="00C409DD">
          <w:rPr>
            <w:b/>
            <w:bCs/>
          </w:rPr>
          <w:t>.</w:t>
        </w:r>
      </w:ins>
      <w:r w:rsidR="00C409DD">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2D3F4AD5" w:rsidR="00281220" w:rsidRDefault="000B28F3" w:rsidP="000B28F3">
      <w:pPr>
        <w:keepNext/>
        <w:spacing w:after="80"/>
        <w:jc w:val="center"/>
      </w:pPr>
      <w:r>
        <w:rPr>
          <w:noProof/>
        </w:rPr>
        <w:drawing>
          <wp:inline distT="0" distB="0" distL="0" distR="0" wp14:anchorId="5544752B" wp14:editId="1A31E47B">
            <wp:extent cx="5759450" cy="3481070"/>
            <wp:effectExtent l="0" t="0" r="0" b="5080"/>
            <wp:docPr id="1973637061" name="Obrázek 8" descr="Obsah obrázku snímek obrazovky, diagram, řada/pruh, text&#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37061" name="Obrázek 8" descr="Obsah obrázku snímek obrazovky, diagram, řada/pruh, text&#10;&#10;Obsah vygenerovaný umělou inteligencí může být nesprávný."/>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3481070"/>
                    </a:xfrm>
                    <a:prstGeom prst="rect">
                      <a:avLst/>
                    </a:prstGeom>
                    <a:noFill/>
                    <a:ln>
                      <a:noFill/>
                    </a:ln>
                  </pic:spPr>
                </pic:pic>
              </a:graphicData>
            </a:graphic>
          </wp:inline>
        </w:drawing>
      </w:r>
    </w:p>
    <w:p w14:paraId="14144B41" w14:textId="24FC24FE" w:rsidR="00281220" w:rsidRDefault="00281220" w:rsidP="000B28F3">
      <w:pPr>
        <w:pStyle w:val="Titulek"/>
        <w:spacing w:before="80"/>
        <w:jc w:val="left"/>
      </w:pPr>
      <w:bookmarkStart w:id="539" w:name="_Ref188962104"/>
      <w:r w:rsidRPr="0032025E">
        <w:rPr>
          <w:b/>
          <w:bCs w:val="0"/>
        </w:rPr>
        <w:t xml:space="preserve">Obr. </w:t>
      </w:r>
      <w:ins w:id="540"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541"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542" w:author="Ingr Jiri" w:date="2025-05-26T22:51:00Z" w16du:dateUtc="2025-05-26T20:51:00Z">
        <w:r w:rsidR="00E360BF">
          <w:rPr>
            <w:b/>
            <w:bCs w:val="0"/>
            <w:noProof/>
          </w:rPr>
          <w:t>2</w:t>
        </w:r>
        <w:r w:rsidR="00E360BF">
          <w:rPr>
            <w:b/>
            <w:bCs w:val="0"/>
          </w:rPr>
          <w:fldChar w:fldCharType="end"/>
        </w:r>
      </w:ins>
      <w:del w:id="543"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del>
      <w:bookmarkEnd w:id="539"/>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Ve druhém kroku zvaném zpětná propagace (</w:t>
      </w:r>
      <w:proofErr w:type="spellStart"/>
      <w:r>
        <w:t>backpropagation</w:t>
      </w:r>
      <w:proofErr w:type="spellEnd"/>
      <w:r>
        <w:t xml:space="preserve">) je použita ztrátová funkce, která vypočítá chybu výstupní vrstvy oproti předpokládanému správnému výstupu. Následně je zpětně dopočítáno, jak se chyba šíří při průchodu neuronovou sítí a pro každý bias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07166067" w:rsidR="00281220" w:rsidRPr="006E4755" w:rsidRDefault="00281220" w:rsidP="00281220">
      <w:r>
        <w:t xml:space="preserve">V posledním kroku jsou aktualizovány </w:t>
      </w:r>
      <w:proofErr w:type="spellStart"/>
      <w:r w:rsidR="00E8659F">
        <w:t>biasy</w:t>
      </w:r>
      <w:proofErr w:type="spellEnd"/>
      <w:r>
        <w:t xml:space="preserve"> a v</w:t>
      </w:r>
      <w:r w:rsidR="00E8659F">
        <w:t>á</w:t>
      </w:r>
      <w:r>
        <w:t>h</w:t>
      </w:r>
      <w:r w:rsidR="00E8659F">
        <w:t>y</w:t>
      </w:r>
      <w:r>
        <w:t xml:space="preserve"> neuronů tak, aby hodnota ztrátové funkce byla co nejnižší, tím se dosáhne </w:t>
      </w:r>
      <w:del w:id="544" w:author="Kateřina Rulfová" w:date="2025-05-17T17:52:00Z" w16du:dateUtc="2025-05-17T15:52:00Z">
        <w:r w:rsidDel="00B84986">
          <w:delText xml:space="preserve">nejoptimálnější </w:delText>
        </w:r>
      </w:del>
      <w:ins w:id="545" w:author="Kateřina Rulfová" w:date="2025-05-17T17:52:00Z" w16du:dateUtc="2025-05-17T15:52:00Z">
        <w:r w:rsidR="00B84986">
          <w:t xml:space="preserve">optimální </w:t>
        </w:r>
      </w:ins>
      <w:r>
        <w:t xml:space="preserve">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546" w:name="_Toc198115548"/>
      <w:r>
        <w:t>Konvoluční neuronové sítě</w:t>
      </w:r>
      <w:bookmarkEnd w:id="546"/>
    </w:p>
    <w:p w14:paraId="3F5F1550" w14:textId="08DC1EDA" w:rsidR="00BE3285" w:rsidRDefault="00281220" w:rsidP="00BE3285">
      <w:r>
        <w:t xml:space="preserve">Nedostatkem ANN je její plochý vstup ve formě vektoru, </w:t>
      </w:r>
      <w:r w:rsidR="000B28F3">
        <w:t>což způsobuje, že</w:t>
      </w:r>
      <w:r>
        <w:t xml:space="preserve">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w:t>
      </w:r>
      <w:ins w:id="547" w:author="Kateřina Rulfová" w:date="2025-05-17T17:55:00Z" w16du:dateUtc="2025-05-17T15:55:00Z">
        <w:r w:rsidR="00DD3B4C">
          <w:t>á</w:t>
        </w:r>
      </w:ins>
      <w:r>
        <w:t xml:space="preserve"> </w:t>
      </w:r>
      <w:r w:rsidR="00A2062E">
        <w:t>na rozdíl od ANN pracuje se vstupem ve formě vícerozměrného tenzoru (</w:t>
      </w:r>
      <w:r w:rsidR="00A2062E" w:rsidRPr="00A2062E">
        <w:t>např. výšky, šířky a počtu kanálů) a tím zachovává prostorové uspořádání dat</w:t>
      </w:r>
      <w:r>
        <w:t>. Na rozdíl od předchozího</w:t>
      </w:r>
      <w:r w:rsidR="00D14765">
        <w:t xml:space="preserve"> přístupu</w:t>
      </w:r>
      <w:r w:rsidR="006B4F18">
        <w:t>,</w:t>
      </w:r>
      <w:r>
        <w:t xml:space="preserve"> neurony v CNN nejsou plně propojeny, ale mají vazbu pouze s několika prostorově blízkými hodnotami v předchozí vrstvě.</w:t>
      </w:r>
      <w:r w:rsidR="00C47D04" w:rsidRPr="00C47D04">
        <w:t xml:space="preserve"> </w:t>
      </w:r>
      <w:bookmarkStart w:id="548" w:name="_Hlk196826012"/>
      <w:ins w:id="549" w:author="Kateřina Rulfová" w:date="2025-05-17T19:42:00Z" w16du:dateUtc="2025-05-17T17:42:00Z">
        <w:r w:rsidR="005A24BD">
          <w:t>Namísto skalárního součinu s vektorem hodnot v</w:t>
        </w:r>
      </w:ins>
      <w:ins w:id="550" w:author="Kateřina Rulfová" w:date="2025-05-17T19:43:00Z" w16du:dateUtc="2025-05-17T17:43:00Z">
        <w:r w:rsidR="005A24BD">
          <w:t> </w:t>
        </w:r>
      </w:ins>
      <w:ins w:id="551" w:author="Kateřina Rulfová" w:date="2025-05-17T19:41:00Z" w16du:dateUtc="2025-05-17T17:41:00Z">
        <w:r w:rsidR="005A24BD">
          <w:t>ANN</w:t>
        </w:r>
      </w:ins>
      <w:ins w:id="552" w:author="Kateřina Rulfová" w:date="2025-05-17T19:43:00Z" w16du:dateUtc="2025-05-17T17:43:00Z">
        <w:r w:rsidR="005A24BD">
          <w:t xml:space="preserve"> (rovnice 2.1)</w:t>
        </w:r>
      </w:ins>
      <w:ins w:id="553" w:author="Kateřina Rulfová" w:date="2025-05-17T19:41:00Z" w16du:dateUtc="2025-05-17T17:41:00Z">
        <w:r w:rsidR="005A24BD">
          <w:t xml:space="preserve"> je zde </w:t>
        </w:r>
        <w:r w:rsidR="005A24BD">
          <w:lastRenderedPageBreak/>
          <w:t xml:space="preserve">provedena konvoluce </w:t>
        </w:r>
      </w:ins>
      <w:del w:id="554" w:author="Kateřina Rulfová" w:date="2025-05-17T19:41:00Z" w16du:dateUtc="2025-05-17T17:41:00Z">
        <w:r w:rsidR="00C47D04" w:rsidDel="005A24BD">
          <w:delText xml:space="preserve">Obdobně jako v ANN je zde provedena konvoluce </w:delText>
        </w:r>
      </w:del>
      <w:r w:rsidR="00C47D04">
        <w:t>vstupního vektoru s maticemi hodnot</w:t>
      </w:r>
      <w:bookmarkEnd w:id="548"/>
      <w:r w:rsidR="00C47D04">
        <w:t xml:space="preserve">, které se v tomto případě nazývají filtry či jádra. </w:t>
      </w:r>
      <w:r>
        <w:t>Ty mají</w:t>
      </w:r>
      <w:r w:rsidR="006B4F18">
        <w:t xml:space="preserve"> obvykle</w:t>
      </w:r>
      <w:r>
        <w:t xml:space="preserve">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r w:rsidR="00144946">
        <w:t xml:space="preserve"> </w:t>
      </w:r>
      <w:r w:rsidR="00BE3285" w:rsidRPr="00BE3285">
        <w:t>Výstup z konvoluční vrstvy se počítá pomocí diskrétní konvoluce, která se ve dvou d</w:t>
      </w:r>
      <w:r w:rsidR="00BE3285">
        <w:t>imenzích formálně zapisuje ja</w:t>
      </w:r>
      <w:r w:rsidR="00313461">
        <w:t>ko</w:t>
      </w:r>
      <w:ins w:id="555" w:author="Kateřina Rulfová" w:date="2025-05-17T19:45:00Z" w16du:dateUtc="2025-05-17T17:45:00Z">
        <w:r w:rsidR="005A24BD">
          <w:t xml:space="preserve"> (rovnice 2.3)</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313461" w14:paraId="019B4737" w14:textId="77777777" w:rsidTr="00313461">
        <w:trPr>
          <w:trHeight w:val="933"/>
        </w:trPr>
        <w:tc>
          <w:tcPr>
            <w:tcW w:w="7933" w:type="dxa"/>
            <w:vAlign w:val="center"/>
          </w:tcPr>
          <w:p w14:paraId="67FFB98D" w14:textId="0E2CDD96" w:rsidR="00313461" w:rsidRDefault="00000000" w:rsidP="00313461">
            <w:pPr>
              <w:jc w:val="center"/>
            </w:pPr>
            <m:oMathPara>
              <m:oMath>
                <m:d>
                  <m:dPr>
                    <m:ctrlPr>
                      <w:rPr>
                        <w:rFonts w:ascii="Cambria Math" w:hAnsi="Cambria Math"/>
                        <w:i/>
                      </w:rPr>
                    </m:ctrlPr>
                  </m:dPr>
                  <m:e>
                    <m:r>
                      <w:rPr>
                        <w:rFonts w:ascii="Cambria Math" w:hAnsi="Cambria Math"/>
                      </w:rPr>
                      <m:t>f*h</m:t>
                    </m:r>
                  </m:e>
                </m:d>
                <m:d>
                  <m:dPr>
                    <m:ctrlPr>
                      <w:rPr>
                        <w:rFonts w:ascii="Cambria Math" w:hAnsi="Cambria Math"/>
                        <w:i/>
                      </w:rPr>
                    </m:ctrlPr>
                  </m:dPr>
                  <m:e>
                    <m:r>
                      <w:rPr>
                        <w:rFonts w:ascii="Cambria Math" w:hAnsi="Cambria Math"/>
                      </w:rPr>
                      <m:t>x, y</m:t>
                    </m:r>
                  </m:e>
                </m:d>
                <m:r>
                  <w:rPr>
                    <w:rFonts w:ascii="Cambria Math" w:hAnsi="Cambria Math"/>
                  </w:rPr>
                  <m:t>=</m:t>
                </m:r>
                <m:nary>
                  <m:naryPr>
                    <m:chr m:val="∑"/>
                    <m:limLoc m:val="undOvr"/>
                    <m:ctrlPr>
                      <w:rPr>
                        <w:rFonts w:ascii="Cambria Math" w:hAnsi="Cambria Math"/>
                        <w:i/>
                      </w:rPr>
                    </m:ctrlPr>
                  </m:naryPr>
                  <m:sub>
                    <m:r>
                      <w:rPr>
                        <w:rFonts w:ascii="Cambria Math" w:hAnsi="Cambria Math"/>
                      </w:rPr>
                      <m:t>i=-k</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j=-k</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x-i, y-j</m:t>
                            </m:r>
                          </m:e>
                        </m:d>
                        <m:r>
                          <w:rPr>
                            <w:rFonts w:ascii="Cambria Math" w:hAnsi="Cambria Math"/>
                          </w:rPr>
                          <m:t>∙h(i, j)</m:t>
                        </m:r>
                      </m:e>
                    </m:nary>
                  </m:e>
                </m:nary>
                <m:r>
                  <w:ins w:id="556" w:author="Kateřina Rulfová" w:date="2025-05-17T19:46:00Z" w16du:dateUtc="2025-05-17T17:46:00Z">
                    <w:rPr>
                      <w:rFonts w:ascii="Cambria Math" w:hAnsi="Cambria Math"/>
                    </w:rPr>
                    <m:t>,</m:t>
                  </w:ins>
                </m:r>
              </m:oMath>
            </m:oMathPara>
          </w:p>
        </w:tc>
        <w:tc>
          <w:tcPr>
            <w:tcW w:w="1127" w:type="dxa"/>
            <w:vAlign w:val="center"/>
          </w:tcPr>
          <w:p w14:paraId="587E554D" w14:textId="0CD348CA" w:rsidR="00313461" w:rsidRDefault="00313461" w:rsidP="00313461">
            <w:pPr>
              <w:jc w:val="right"/>
            </w:pPr>
            <w:r>
              <w:t>(2.3)</w:t>
            </w:r>
          </w:p>
        </w:tc>
      </w:tr>
    </w:tbl>
    <w:p w14:paraId="3E5016B9" w14:textId="1422993C" w:rsidR="00313461" w:rsidRPr="00BE3285" w:rsidRDefault="00313461" w:rsidP="00BE3285">
      <w:r>
        <w:t xml:space="preserve">kde </w:t>
      </w:r>
      <m:oMath>
        <m:r>
          <w:rPr>
            <w:rFonts w:ascii="Cambria Math" w:hAnsi="Cambria Math"/>
          </w:rPr>
          <m:t>f</m:t>
        </m:r>
      </m:oMath>
      <w:r>
        <w:t xml:space="preserve"> je vstupní obraz, </w:t>
      </w:r>
      <m:oMath>
        <m:r>
          <w:rPr>
            <w:rFonts w:ascii="Cambria Math" w:hAnsi="Cambria Math"/>
          </w:rPr>
          <m:t>h</m:t>
        </m:r>
      </m:oMath>
      <w:r>
        <w:t xml:space="preserve"> značí konvoluční jádro</w:t>
      </w:r>
      <w:r w:rsidR="00855D2F">
        <w:t xml:space="preserve"> </w:t>
      </w:r>
      <w:r>
        <w:t xml:space="preserve">a </w:t>
      </w:r>
      <m:oMath>
        <m:r>
          <w:rPr>
            <w:rFonts w:ascii="Cambria Math" w:hAnsi="Cambria Math"/>
          </w:rPr>
          <m:t>(f*h)</m:t>
        </m:r>
      </m:oMath>
      <w:r>
        <w:t xml:space="preserve"> je výsledná mapa příznaků.</w:t>
      </w:r>
    </w:p>
    <w:p w14:paraId="5DA5B57B" w14:textId="75A8FE24" w:rsidR="00281220" w:rsidRDefault="00946F06" w:rsidP="00281220">
      <w:r>
        <w:t>Při výpočtu hodnot, které jsou vstupem do následující vrstvy</w:t>
      </w:r>
      <w:r w:rsidR="00281220">
        <w:t xml:space="preserve"> se použije mapa </w:t>
      </w:r>
      <w:r w:rsidR="00312EE9">
        <w:t>příznaků</w:t>
      </w:r>
      <w:r w:rsidR="00E42937">
        <w:t xml:space="preserve"> předchozí vrstvy a provede se výpočet konvoluce</w:t>
      </w:r>
      <w:r w:rsidR="00281220">
        <w:t>.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C409DD" w:rsidRPr="00370CDC">
        <w:rPr>
          <w:b/>
          <w:bCs/>
        </w:rPr>
        <w:t xml:space="preserve">Obr. </w:t>
      </w:r>
      <w:r w:rsidR="00C409DD">
        <w:rPr>
          <w:b/>
          <w:bCs/>
          <w:noProof/>
        </w:rPr>
        <w:t>2</w:t>
      </w:r>
      <w:ins w:id="557" w:author="Ingr Jiri" w:date="2025-05-21T23:08:00Z" w16du:dateUtc="2025-05-21T21:08:00Z">
        <w:r w:rsidR="00C409DD">
          <w:rPr>
            <w:b/>
            <w:bCs/>
          </w:rPr>
          <w:t>.</w:t>
        </w:r>
      </w:ins>
      <w:r w:rsidR="00C409DD">
        <w:rPr>
          <w:b/>
          <w:bCs/>
          <w:noProof/>
        </w:rPr>
        <w:t>3</w:t>
      </w:r>
      <w:r w:rsidR="00D3099E">
        <w:fldChar w:fldCharType="end"/>
      </w:r>
      <w:r w:rsidR="00281220">
        <w:t xml:space="preserve">) je vytvořena konvolucí několika hodnot mapy </w:t>
      </w:r>
      <w:r w:rsidR="00312EE9">
        <w:t>příznaků</w:t>
      </w:r>
      <w:r w:rsidR="00281220">
        <w:t xml:space="preserve"> z pře</w:t>
      </w:r>
      <w:r>
        <w:t>d</w:t>
      </w:r>
      <w:r w:rsidR="00281220">
        <w:t>chozí vrstvy (</w:t>
      </w:r>
      <w:r w:rsidR="00D3099E">
        <w:t xml:space="preserve">modrá na </w:t>
      </w:r>
      <w:r w:rsidR="00D3099E">
        <w:fldChar w:fldCharType="begin"/>
      </w:r>
      <w:r w:rsidR="00D3099E">
        <w:instrText xml:space="preserve"> REF _Ref188962207 \h </w:instrText>
      </w:r>
      <w:r w:rsidR="00D3099E">
        <w:fldChar w:fldCharType="separate"/>
      </w:r>
      <w:r w:rsidR="00C409DD" w:rsidRPr="00370CDC">
        <w:rPr>
          <w:b/>
          <w:bCs/>
        </w:rPr>
        <w:t xml:space="preserve">Obr. </w:t>
      </w:r>
      <w:r w:rsidR="00C409DD">
        <w:rPr>
          <w:b/>
          <w:bCs/>
          <w:noProof/>
        </w:rPr>
        <w:t>2</w:t>
      </w:r>
      <w:ins w:id="558" w:author="Ingr Jiri" w:date="2025-05-21T23:08:00Z" w16du:dateUtc="2025-05-21T21:08:00Z">
        <w:r w:rsidR="00C409DD">
          <w:rPr>
            <w:b/>
            <w:bCs/>
          </w:rPr>
          <w:t>.</w:t>
        </w:r>
      </w:ins>
      <w:r w:rsidR="00C409DD">
        <w:rPr>
          <w:b/>
          <w:bCs/>
          <w:noProof/>
        </w:rPr>
        <w:t>3</w:t>
      </w:r>
      <w:r w:rsidR="00D3099E">
        <w:fldChar w:fldCharType="end"/>
      </w:r>
      <w:r w:rsidR="00281220">
        <w:t xml:space="preserve">), které jsou váženy a upravovány pomocí </w:t>
      </w:r>
      <w:r w:rsidR="00767616">
        <w:t>příslušných</w:t>
      </w:r>
      <w:r w:rsidR="00281220">
        <w:t xml:space="preserve"> vah a </w:t>
      </w:r>
      <w:proofErr w:type="spellStart"/>
      <w:r w:rsidR="00281220">
        <w:t>biasů</w:t>
      </w:r>
      <w:proofErr w:type="spellEnd"/>
      <w:r w:rsidR="00281220">
        <w:t xml:space="preserve"> filtru, nastavených v průběhu trén</w:t>
      </w:r>
      <w:r w:rsidR="00767616">
        <w:t>ování</w:t>
      </w:r>
      <w:r w:rsidR="00281220">
        <w:t xml:space="preserve"> modelu. </w:t>
      </w:r>
      <w:r w:rsidR="00013A8B">
        <w:t>Na</w:t>
      </w:r>
      <w:r w:rsidR="00AB102F" w:rsidRPr="00AB102F">
        <w:t xml:space="preserve"> jedn</w:t>
      </w:r>
      <w:r w:rsidR="00013A8B">
        <w:t>u</w:t>
      </w:r>
      <w:r w:rsidR="00AB102F" w:rsidRPr="00AB102F">
        <w:t xml:space="preserve"> vrstv</w:t>
      </w:r>
      <w:r w:rsidR="00013A8B">
        <w:t>u</w:t>
      </w:r>
      <w:r w:rsidR="00AB102F" w:rsidRPr="00AB102F">
        <w:t xml:space="preserve"> může být zároveň aplikováno více filtrů, přičemž každý z nich extrahuje jiný typ příznaků. Výsledkem je vícerozměrn</w:t>
      </w:r>
      <w:r w:rsidR="00AB102F">
        <w:t>á</w:t>
      </w:r>
      <w:r w:rsidR="00AB102F" w:rsidRPr="00AB102F">
        <w:t xml:space="preserve"> výstupní struktur</w:t>
      </w:r>
      <w:r w:rsidR="00AB102F">
        <w:t>a</w:t>
      </w:r>
      <w:r w:rsidR="00AB102F" w:rsidRPr="00AB102F">
        <w:t xml:space="preserve"> dané vrstvy, reprezentova</w:t>
      </w:r>
      <w:r w:rsidR="00AB102F">
        <w:t>ná</w:t>
      </w:r>
      <w:r w:rsidR="00AB102F" w:rsidRPr="00AB102F">
        <w:t xml:space="preserve"> </w:t>
      </w:r>
      <w:r w:rsidR="00AB102F">
        <w:t>formou</w:t>
      </w:r>
      <w:r w:rsidR="00AB102F" w:rsidRPr="00AB102F">
        <w:t xml:space="preserve"> tenzoru.</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rsidR="00281220">
        <w:t xml:space="preserve">. </w:t>
      </w:r>
    </w:p>
    <w:p w14:paraId="39300BC6" w14:textId="7380770C" w:rsidR="00281220" w:rsidRDefault="00281220" w:rsidP="00281220">
      <w:pPr>
        <w:keepNext/>
        <w:jc w:val="center"/>
      </w:pPr>
      <w:r w:rsidRPr="00370CDC">
        <w:rPr>
          <w:noProof/>
          <w:lang w:eastAsia="cs-CZ"/>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11A7A24D" w:rsidR="00281220" w:rsidRDefault="00281220" w:rsidP="00281220">
      <w:pPr>
        <w:pStyle w:val="Titulek"/>
        <w:jc w:val="left"/>
      </w:pPr>
      <w:bookmarkStart w:id="559" w:name="_Ref188962207"/>
      <w:r w:rsidRPr="00370CDC">
        <w:rPr>
          <w:b/>
          <w:bCs w:val="0"/>
        </w:rPr>
        <w:t xml:space="preserve">Obr. </w:t>
      </w:r>
      <w:ins w:id="560"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561"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562" w:author="Ingr Jiri" w:date="2025-05-26T22:51:00Z" w16du:dateUtc="2025-05-26T20:51:00Z">
        <w:r w:rsidR="00E360BF">
          <w:rPr>
            <w:b/>
            <w:bCs w:val="0"/>
            <w:noProof/>
          </w:rPr>
          <w:t>3</w:t>
        </w:r>
        <w:r w:rsidR="00E360BF">
          <w:rPr>
            <w:b/>
            <w:bCs w:val="0"/>
          </w:rPr>
          <w:fldChar w:fldCharType="end"/>
        </w:r>
      </w:ins>
      <w:del w:id="563"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3</w:delText>
        </w:r>
        <w:r w:rsidR="00F626E8" w:rsidDel="00827436">
          <w:rPr>
            <w:b/>
            <w:bCs w:val="0"/>
          </w:rPr>
          <w:fldChar w:fldCharType="end"/>
        </w:r>
      </w:del>
      <w:bookmarkEnd w:id="559"/>
      <w:r>
        <w:t xml:space="preserve">: Schéma použití filtru na mapu </w:t>
      </w:r>
      <w:r w:rsidR="00312EE9">
        <w:t>příznaků</w:t>
      </w:r>
      <w:r>
        <w:t xml:space="preserve">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1E05060E" w:rsidR="00281220" w:rsidRDefault="00281220" w:rsidP="00281220">
      <w:r>
        <w:t xml:space="preserve">Kromě konvolučních filtrů se v CNN používají filtry také pro </w:t>
      </w:r>
      <w:proofErr w:type="spellStart"/>
      <w:r>
        <w:t>pooling</w:t>
      </w:r>
      <w:proofErr w:type="spellEnd"/>
      <w:r>
        <w:t xml:space="preserve">, což je technika sloužící k zmenšení velikosti mapy </w:t>
      </w:r>
      <w:r w:rsidR="00312EE9">
        <w:t>příznaků</w:t>
      </w:r>
      <w:r>
        <w:t xml:space="preserve">. </w:t>
      </w:r>
      <w:proofErr w:type="spellStart"/>
      <w:r w:rsidR="00D3099E">
        <w:t>Pooling</w:t>
      </w:r>
      <w:proofErr w:type="spellEnd"/>
      <w:r w:rsidR="00D3099E">
        <w:t xml:space="preserve"> </w:t>
      </w:r>
      <w:r w:rsidR="00F3586B">
        <w:t>okno</w:t>
      </w:r>
      <w:r w:rsidR="00D3099E">
        <w:t xml:space="preserve">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C409DD">
        <w:rPr>
          <w:b/>
          <w:bCs/>
        </w:rPr>
        <w:t>O</w:t>
      </w:r>
      <w:r w:rsidR="00C409DD" w:rsidRPr="00FF0D3F">
        <w:rPr>
          <w:b/>
          <w:bCs/>
        </w:rPr>
        <w:t xml:space="preserve">br. </w:t>
      </w:r>
      <w:r w:rsidR="00C409DD">
        <w:rPr>
          <w:b/>
          <w:bCs/>
          <w:noProof/>
        </w:rPr>
        <w:t>2</w:t>
      </w:r>
      <w:ins w:id="564" w:author="Ingr Jiri" w:date="2025-05-21T23:08:00Z" w16du:dateUtc="2025-05-21T21:08:00Z">
        <w:r w:rsidR="00C409DD">
          <w:rPr>
            <w:b/>
            <w:bCs/>
          </w:rPr>
          <w:t>.</w:t>
        </w:r>
      </w:ins>
      <w:r w:rsidR="00C409DD">
        <w:rPr>
          <w:b/>
          <w:bCs/>
          <w:noProof/>
        </w:rPr>
        <w:t>4</w:t>
      </w:r>
      <w:r w:rsidR="00D3099E">
        <w:fldChar w:fldCharType="end"/>
      </w:r>
      <w:r w:rsidR="00D3099E">
        <w:t xml:space="preserve">) se filtr velikosti 2 x 2 posouvá vždy o 2 pole, tedy s krokem 2. </w:t>
      </w:r>
      <w:r>
        <w:t xml:space="preserve">Nejčastěji používané </w:t>
      </w:r>
      <w:proofErr w:type="spellStart"/>
      <w:r>
        <w:t>pooling</w:t>
      </w:r>
      <w:proofErr w:type="spellEnd"/>
      <w:r>
        <w:t xml:space="preserve"> algoritmy jsou max-</w:t>
      </w:r>
      <w:proofErr w:type="spellStart"/>
      <w:r>
        <w:t>pooling</w:t>
      </w:r>
      <w:proofErr w:type="spellEnd"/>
      <w:r>
        <w:t xml:space="preserve"> (</w:t>
      </w:r>
      <w:r w:rsidR="00D3099E">
        <w:fldChar w:fldCharType="begin"/>
      </w:r>
      <w:r w:rsidR="00D3099E">
        <w:instrText xml:space="preserve"> REF _Ref188962529 \h </w:instrText>
      </w:r>
      <w:r w:rsidR="00D3099E">
        <w:fldChar w:fldCharType="separate"/>
      </w:r>
      <w:r w:rsidR="00C409DD">
        <w:rPr>
          <w:b/>
          <w:bCs/>
        </w:rPr>
        <w:t>O</w:t>
      </w:r>
      <w:r w:rsidR="00C409DD" w:rsidRPr="00FF0D3F">
        <w:rPr>
          <w:b/>
          <w:bCs/>
        </w:rPr>
        <w:t xml:space="preserve">br. </w:t>
      </w:r>
      <w:r w:rsidR="00C409DD">
        <w:rPr>
          <w:b/>
          <w:bCs/>
          <w:noProof/>
        </w:rPr>
        <w:t>2</w:t>
      </w:r>
      <w:ins w:id="565" w:author="Ingr Jiri" w:date="2025-05-21T23:08:00Z" w16du:dateUtc="2025-05-21T21:08:00Z">
        <w:r w:rsidR="00C409DD">
          <w:rPr>
            <w:b/>
            <w:bCs/>
          </w:rPr>
          <w:t>.</w:t>
        </w:r>
      </w:ins>
      <w:r w:rsidR="00C409DD">
        <w:rPr>
          <w:b/>
          <w:bCs/>
          <w:noProof/>
        </w:rPr>
        <w:t>4</w:t>
      </w:r>
      <w:r w:rsidR="00D3099E">
        <w:fldChar w:fldCharType="end"/>
      </w:r>
      <w:r w:rsidRPr="00D22A32">
        <w:rPr>
          <w:b/>
          <w:bCs/>
          <w:rPrChange w:id="566" w:author="Ingr Jiri" w:date="2025-05-21T17:16:00Z" w16du:dateUtc="2025-05-21T15:16:00Z">
            <w:rPr/>
          </w:rPrChange>
        </w:rPr>
        <w:t>a</w:t>
      </w:r>
      <w:r>
        <w:t>), kdy je vybrána ne</w:t>
      </w:r>
      <w:r w:rsidR="00D3099E">
        <w:t>j</w:t>
      </w:r>
      <w:r>
        <w:t>vyšší ze zkoumaných hodnot</w:t>
      </w:r>
      <w:r w:rsidR="00ED7E35">
        <w:t xml:space="preserve"> okna</w:t>
      </w:r>
      <w:r>
        <w:t xml:space="preserve"> a </w:t>
      </w:r>
      <w:proofErr w:type="spellStart"/>
      <w:r>
        <w:t>average</w:t>
      </w:r>
      <w:r w:rsidR="00A34462">
        <w:t>-</w:t>
      </w:r>
      <w:r>
        <w:t>pooling</w:t>
      </w:r>
      <w:proofErr w:type="spellEnd"/>
      <w:r>
        <w:t xml:space="preserve"> (</w:t>
      </w:r>
      <w:r w:rsidR="00D3099E">
        <w:fldChar w:fldCharType="begin"/>
      </w:r>
      <w:r w:rsidR="00D3099E">
        <w:instrText xml:space="preserve"> REF _Ref188962529 \h </w:instrText>
      </w:r>
      <w:r w:rsidR="00D3099E">
        <w:fldChar w:fldCharType="separate"/>
      </w:r>
      <w:r w:rsidR="00C409DD">
        <w:rPr>
          <w:b/>
          <w:bCs/>
        </w:rPr>
        <w:t>O</w:t>
      </w:r>
      <w:r w:rsidR="00C409DD" w:rsidRPr="00FF0D3F">
        <w:rPr>
          <w:b/>
          <w:bCs/>
        </w:rPr>
        <w:t xml:space="preserve">br. </w:t>
      </w:r>
      <w:r w:rsidR="00C409DD">
        <w:rPr>
          <w:b/>
          <w:bCs/>
          <w:noProof/>
        </w:rPr>
        <w:t>2</w:t>
      </w:r>
      <w:ins w:id="567" w:author="Ingr Jiri" w:date="2025-05-21T23:08:00Z" w16du:dateUtc="2025-05-21T21:08:00Z">
        <w:r w:rsidR="00C409DD">
          <w:rPr>
            <w:b/>
            <w:bCs/>
          </w:rPr>
          <w:t>.</w:t>
        </w:r>
      </w:ins>
      <w:r w:rsidR="00C409DD">
        <w:rPr>
          <w:b/>
          <w:bCs/>
          <w:noProof/>
        </w:rPr>
        <w:t>4</w:t>
      </w:r>
      <w:r w:rsidR="00D3099E">
        <w:fldChar w:fldCharType="end"/>
      </w:r>
      <w:r w:rsidRPr="00D22A32">
        <w:rPr>
          <w:b/>
          <w:bCs/>
          <w:rPrChange w:id="568" w:author="Ingr Jiri" w:date="2025-05-21T17:17:00Z" w16du:dateUtc="2025-05-21T15:17:00Z">
            <w:rPr/>
          </w:rPrChange>
        </w:rPr>
        <w:t>b</w:t>
      </w:r>
      <w:r>
        <w:t xml:space="preserve">), jež počítá průměr </w:t>
      </w:r>
      <w:r w:rsidR="00463219">
        <w:t>vybrané</w:t>
      </w:r>
      <w:r>
        <w:t xml:space="preserve"> oblasti. </w:t>
      </w:r>
      <w:proofErr w:type="spellStart"/>
      <w:r w:rsidR="00523A93">
        <w:t>Pooling</w:t>
      </w:r>
      <w:proofErr w:type="spellEnd"/>
      <w:r w:rsidR="00463219">
        <w:t xml:space="preserve"> vybere nejreprezentativnější část oblasti, čímž</w:t>
      </w:r>
      <w:r>
        <w:t xml:space="preserve"> umožňuje algoritmu sledování větších textur a útvarů ve vstupním obrazu</w:t>
      </w:r>
      <w:r w:rsidR="00463219">
        <w:t xml:space="preserve"> a zároveň dochází ke snížení paměťové stopy mapy příznaků</w:t>
      </w:r>
      <w:r w:rsidR="00B73EC4" w:rsidRPr="00B73EC4">
        <w:t xml:space="preserve"> </w:t>
      </w:r>
      <w:r w:rsidR="00B73EC4" w:rsidRPr="00B73EC4">
        <w:fldChar w:fldCharType="begin"/>
      </w:r>
      <w:r w:rsidR="00B73EC4" w:rsidRPr="00B73EC4">
        <w:instrText xml:space="preserve"> ADDIN EN.CITE &lt;EndNote&gt;&lt;Cite&gt;&lt;Author&gt;Brownlee&lt;/Author&gt;&lt;Year&gt;2019&lt;/Year&gt;&lt;RecNum&gt;31&lt;/RecNum&gt;&lt;DisplayText&gt;[6]&lt;/DisplayText&gt;&lt;record&gt;&lt;rec-number&gt;31&lt;/rec-number&gt;&lt;foreign-keys&gt;&lt;key app="EN" db-id="epv0etvs2pfr99e5xxpv5027xe05stzr22vd" timestamp="1745916626"&gt;31&lt;/key&gt;&lt;/foreign-keys&gt;&lt;ref-type name="Book"&gt;6&lt;/ref-type&gt;&lt;contributors&gt;&lt;authors&gt;&lt;author&gt;Jason Brownlee&lt;/author&gt;&lt;/authors&gt;&lt;/contributors&gt;&lt;titles&gt;&lt;title&gt;Deep Learning for Computer Vision&amp;#xD;Image Classification, Object Detection, and Face Recognition in Python&lt;/title&gt;&lt;/titles&gt;&lt;dates&gt;&lt;year&gt;2019&lt;/year&gt;&lt;/dates&gt;&lt;publisher&gt;Machine Learning Mastery&lt;/publisher&gt;&lt;urls&gt;&lt;/urls&gt;&lt;/record&gt;&lt;/Cite&gt;&lt;/EndNote&gt;</w:instrText>
      </w:r>
      <w:r w:rsidR="00B73EC4" w:rsidRPr="00B73EC4">
        <w:fldChar w:fldCharType="separate"/>
      </w:r>
      <w:r w:rsidR="00B73EC4" w:rsidRPr="00B73EC4">
        <w:t>[6]</w:t>
      </w:r>
      <w:r w:rsidR="00B73EC4" w:rsidRPr="00B73EC4">
        <w:fldChar w:fldCharType="end"/>
      </w:r>
      <w:r>
        <w:t>.</w:t>
      </w:r>
    </w:p>
    <w:p w14:paraId="6806CA92" w14:textId="77777777" w:rsidR="00281220" w:rsidRDefault="00281220" w:rsidP="00281220">
      <w:pPr>
        <w:keepNext/>
      </w:pPr>
      <w:r>
        <w:rPr>
          <w:noProof/>
          <w:lang w:eastAsia="cs-CZ"/>
        </w:rPr>
        <w:lastRenderedPageBreak/>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4420784B" w:rsidR="00281220" w:rsidRPr="00164C0D" w:rsidRDefault="00281220" w:rsidP="00281220">
      <w:pPr>
        <w:pStyle w:val="Titulek"/>
      </w:pPr>
      <w:bookmarkStart w:id="569" w:name="_Ref188962529"/>
      <w:r>
        <w:rPr>
          <w:b/>
          <w:bCs w:val="0"/>
        </w:rPr>
        <w:t>O</w:t>
      </w:r>
      <w:r w:rsidRPr="00FF0D3F">
        <w:rPr>
          <w:b/>
          <w:bCs w:val="0"/>
        </w:rPr>
        <w:t xml:space="preserve">br. </w:t>
      </w:r>
      <w:ins w:id="570"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571"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572" w:author="Ingr Jiri" w:date="2025-05-26T22:51:00Z" w16du:dateUtc="2025-05-26T20:51:00Z">
        <w:r w:rsidR="00E360BF">
          <w:rPr>
            <w:b/>
            <w:bCs w:val="0"/>
            <w:noProof/>
          </w:rPr>
          <w:t>4</w:t>
        </w:r>
        <w:r w:rsidR="00E360BF">
          <w:rPr>
            <w:b/>
            <w:bCs w:val="0"/>
          </w:rPr>
          <w:fldChar w:fldCharType="end"/>
        </w:r>
      </w:ins>
      <w:del w:id="573"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4</w:delText>
        </w:r>
        <w:r w:rsidR="00F626E8" w:rsidDel="00827436">
          <w:rPr>
            <w:b/>
            <w:bCs w:val="0"/>
          </w:rPr>
          <w:fldChar w:fldCharType="end"/>
        </w:r>
      </w:del>
      <w:bookmarkEnd w:id="569"/>
      <w:r>
        <w:t>: Schéma max-</w:t>
      </w:r>
      <w:proofErr w:type="spellStart"/>
      <w:r>
        <w:t>pooling</w:t>
      </w:r>
      <w:proofErr w:type="spellEnd"/>
      <w:r>
        <w:t xml:space="preserve"> a </w:t>
      </w:r>
      <w:proofErr w:type="spellStart"/>
      <w:r>
        <w:t>average</w:t>
      </w:r>
      <w:r w:rsidR="00A34462">
        <w:t>-</w:t>
      </w:r>
      <w:r>
        <w:t>pooling</w:t>
      </w:r>
      <w:proofErr w:type="spellEnd"/>
      <w:r>
        <w:t xml:space="preserve"> (upraveno a převzato z [23])</w:t>
      </w:r>
    </w:p>
    <w:p w14:paraId="73DC5415" w14:textId="40B9F610" w:rsidR="00281220" w:rsidRDefault="00281220" w:rsidP="00281220">
      <w:r>
        <w:t xml:space="preserve">Tyto dva postupy jsou kombinovány a opakovaně používány v různých architekturách CNN. Pro ukázku byl </w:t>
      </w:r>
      <w:r w:rsidRPr="0069183D">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C409DD">
        <w:rPr>
          <w:b/>
          <w:bCs/>
        </w:rPr>
        <w:t>O</w:t>
      </w:r>
      <w:r w:rsidR="00C409DD" w:rsidRPr="00AB1259">
        <w:rPr>
          <w:b/>
          <w:bCs/>
        </w:rPr>
        <w:t xml:space="preserve">br. </w:t>
      </w:r>
      <w:r w:rsidR="00C409DD">
        <w:rPr>
          <w:b/>
          <w:bCs/>
          <w:noProof/>
        </w:rPr>
        <w:t>2</w:t>
      </w:r>
      <w:ins w:id="574" w:author="Ingr Jiri" w:date="2025-05-21T23:08:00Z" w16du:dateUtc="2025-05-21T21:08:00Z">
        <w:r w:rsidR="00C409DD">
          <w:rPr>
            <w:b/>
            <w:bCs/>
          </w:rPr>
          <w:t>.</w:t>
        </w:r>
      </w:ins>
      <w:r w:rsidR="00C409DD">
        <w:rPr>
          <w:b/>
          <w:bCs/>
          <w:noProof/>
        </w:rPr>
        <w:t>5</w:t>
      </w:r>
      <w:r w:rsidR="00D3099E">
        <w:rPr>
          <w:shd w:val="clear" w:color="auto" w:fill="E36C0A" w:themeFill="accent6" w:themeFillShade="BF"/>
        </w:rPr>
        <w:fldChar w:fldCharType="end"/>
      </w:r>
      <w:r w:rsidRPr="00D3099E">
        <w:t xml:space="preserve">), </w:t>
      </w:r>
      <w:r w:rsidR="0069183D">
        <w:t>která je využita v řadě</w:t>
      </w:r>
      <w:r>
        <w:t xml:space="preserve"> </w:t>
      </w:r>
      <w:proofErr w:type="spellStart"/>
      <w:r w:rsidR="004E79FD">
        <w:t>one-stage</w:t>
      </w:r>
      <w:proofErr w:type="spellEnd"/>
      <w:r w:rsidR="004E79FD">
        <w:t xml:space="preserve"> (např. Fast </w:t>
      </w:r>
      <w:r>
        <w:t>R</w:t>
      </w:r>
      <w:r w:rsidR="004E79FD">
        <w:t xml:space="preserve">-CNN a </w:t>
      </w:r>
      <w:proofErr w:type="spellStart"/>
      <w:r w:rsidR="004E79FD">
        <w:t>Faster</w:t>
      </w:r>
      <w:proofErr w:type="spellEnd"/>
      <w:r w:rsidR="004E79FD">
        <w:t xml:space="preserve"> </w:t>
      </w:r>
      <w:r>
        <w:t>R</w:t>
      </w:r>
      <w:r w:rsidR="004E79FD">
        <w:t>-</w:t>
      </w:r>
      <w:r>
        <w:t xml:space="preserve">CNN) i two-stage </w:t>
      </w:r>
      <w:r w:rsidR="00AA54F1">
        <w:t>(některé varianty</w:t>
      </w:r>
      <w:r w:rsidR="00DC19BF">
        <w:t xml:space="preserve"> Single</w:t>
      </w:r>
      <w:r w:rsidR="00142462">
        <w:t xml:space="preserve"> S</w:t>
      </w:r>
      <w:r w:rsidR="00DC19BF">
        <w:t>hot</w:t>
      </w:r>
      <w:r w:rsidR="00142462">
        <w:t xml:space="preserve"> </w:t>
      </w:r>
      <w:proofErr w:type="spellStart"/>
      <w:r w:rsidR="00142462">
        <w:t>Multibox</w:t>
      </w:r>
      <w:proofErr w:type="spellEnd"/>
      <w:r w:rsidR="00DC19BF">
        <w:t xml:space="preserve"> </w:t>
      </w:r>
      <w:proofErr w:type="spellStart"/>
      <w:r w:rsidR="00DC19BF">
        <w:t>Detector</w:t>
      </w:r>
      <w:proofErr w:type="spellEnd"/>
      <w:r w:rsidR="00AA54F1">
        <w:t xml:space="preserve"> </w:t>
      </w:r>
      <w:r w:rsidR="00DC19BF">
        <w:t>(</w:t>
      </w:r>
      <w:r w:rsidR="00AA54F1">
        <w:t>SSD</w:t>
      </w:r>
      <w:r w:rsidR="00DC19BF">
        <w:t>)</w:t>
      </w:r>
      <w:r w:rsidR="00AA54F1">
        <w:t xml:space="preserve">) </w:t>
      </w:r>
      <w:r>
        <w:t xml:space="preserve">metod pro detekci objekt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69298F8" w14:textId="636BB061" w:rsidR="00281220" w:rsidRDefault="00A34462" w:rsidP="00A34462">
      <w:pPr>
        <w:keepNext/>
        <w:spacing w:after="80"/>
        <w:jc w:val="center"/>
      </w:pPr>
      <w:r>
        <w:rPr>
          <w:noProof/>
        </w:rPr>
        <w:drawing>
          <wp:inline distT="0" distB="0" distL="0" distR="0" wp14:anchorId="25563ADD" wp14:editId="260FA1AB">
            <wp:extent cx="5759450" cy="3602990"/>
            <wp:effectExtent l="0" t="0" r="0" b="0"/>
            <wp:docPr id="1718851060" name="Obrázek 9" descr="Obsah obrázku text, snímek obrazovky, diagram, design&#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51060" name="Obrázek 9" descr="Obsah obrázku text, snímek obrazovky, diagram, design&#10;&#10;Obsah vygenerovaný umělou inteligencí může být nesprávný."/>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02990"/>
                    </a:xfrm>
                    <a:prstGeom prst="rect">
                      <a:avLst/>
                    </a:prstGeom>
                    <a:noFill/>
                    <a:ln>
                      <a:noFill/>
                    </a:ln>
                  </pic:spPr>
                </pic:pic>
              </a:graphicData>
            </a:graphic>
          </wp:inline>
        </w:drawing>
      </w:r>
    </w:p>
    <w:p w14:paraId="21035F4D" w14:textId="3DE986A1" w:rsidR="00281220" w:rsidRDefault="00281220" w:rsidP="00A34462">
      <w:pPr>
        <w:pStyle w:val="Titulek"/>
        <w:spacing w:before="80"/>
        <w:jc w:val="left"/>
      </w:pPr>
      <w:bookmarkStart w:id="575" w:name="_Ref188963155"/>
      <w:r>
        <w:rPr>
          <w:b/>
          <w:bCs w:val="0"/>
        </w:rPr>
        <w:t>O</w:t>
      </w:r>
      <w:r w:rsidRPr="00AB1259">
        <w:rPr>
          <w:b/>
          <w:bCs w:val="0"/>
        </w:rPr>
        <w:t xml:space="preserve">br. </w:t>
      </w:r>
      <w:ins w:id="576"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577"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578" w:author="Ingr Jiri" w:date="2025-05-26T22:51:00Z" w16du:dateUtc="2025-05-26T20:51:00Z">
        <w:r w:rsidR="00E360BF">
          <w:rPr>
            <w:b/>
            <w:bCs w:val="0"/>
            <w:noProof/>
          </w:rPr>
          <w:t>5</w:t>
        </w:r>
        <w:r w:rsidR="00E360BF">
          <w:rPr>
            <w:b/>
            <w:bCs w:val="0"/>
          </w:rPr>
          <w:fldChar w:fldCharType="end"/>
        </w:r>
      </w:ins>
      <w:del w:id="579"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5</w:delText>
        </w:r>
        <w:r w:rsidR="00F626E8" w:rsidDel="00827436">
          <w:rPr>
            <w:b/>
            <w:bCs w:val="0"/>
          </w:rPr>
          <w:fldChar w:fldCharType="end"/>
        </w:r>
      </w:del>
      <w:bookmarkEnd w:id="575"/>
      <w:r>
        <w:t xml:space="preserve">: Schéma architektury CNN VGG-16 (převzato z </w:t>
      </w:r>
      <w:r w:rsidR="0037336B">
        <w:fldChar w:fldCharType="begin"/>
      </w:r>
      <w:r w:rsidR="00B73EC4">
        <w:instrText xml:space="preserve"> ADDIN EN.CITE &lt;EndNote&gt;&lt;Cite&gt;&lt;Author&gt;Le&lt;/Author&gt;&lt;Year&gt;2021&lt;/Year&gt;&lt;RecNum&gt;7&lt;/RecNum&gt;&lt;DisplayText&gt;[7]&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B73EC4">
        <w:rPr>
          <w:noProof/>
        </w:rPr>
        <w:t>[7]</w:t>
      </w:r>
      <w:r w:rsidR="0037336B">
        <w:fldChar w:fldCharType="end"/>
      </w:r>
      <w:r>
        <w:t>)</w:t>
      </w:r>
    </w:p>
    <w:p w14:paraId="196BD475" w14:textId="1432DE27" w:rsidR="00281220" w:rsidRPr="00AC0AA4" w:rsidRDefault="00281220" w:rsidP="00281220">
      <w:r>
        <w:t xml:space="preserve">Vstupující </w:t>
      </w:r>
      <w:r w:rsidR="00303B06">
        <w:t>RGB</w:t>
      </w:r>
      <w:r>
        <w:t xml:space="preserve"> obraz má rozlišení 224 </w:t>
      </w:r>
      <w:r w:rsidRPr="006F26FB">
        <w:t>×</w:t>
      </w:r>
      <w:r>
        <w:t xml:space="preserve"> 244 pixelů. V tabulce (</w:t>
      </w:r>
      <w:r w:rsidR="00D3099E">
        <w:fldChar w:fldCharType="begin"/>
      </w:r>
      <w:r w:rsidR="00D3099E">
        <w:instrText xml:space="preserve"> REF _Ref188963250 \h </w:instrText>
      </w:r>
      <w:r w:rsidR="00D3099E">
        <w:fldChar w:fldCharType="separate"/>
      </w:r>
      <w:r w:rsidR="00C409DD" w:rsidRPr="007948FB">
        <w:rPr>
          <w:b/>
          <w:bCs/>
        </w:rPr>
        <w:t xml:space="preserve">Tabulka </w:t>
      </w:r>
      <w:r w:rsidR="00C409DD">
        <w:rPr>
          <w:b/>
          <w:bCs/>
          <w:noProof/>
        </w:rPr>
        <w:t>2</w:t>
      </w:r>
      <w:ins w:id="580" w:author="Ingr Jiri" w:date="2025-05-21T17:46:00Z" w16du:dateUtc="2025-05-21T15:46:00Z">
        <w:r w:rsidR="00C409DD">
          <w:rPr>
            <w:b/>
            <w:bCs/>
          </w:rPr>
          <w:t>.</w:t>
        </w:r>
      </w:ins>
      <w:r w:rsidR="00C409DD">
        <w:rPr>
          <w:b/>
          <w:bCs/>
          <w:noProof/>
        </w:rPr>
        <w:t>1</w:t>
      </w:r>
      <w:r w:rsidR="00D3099E">
        <w:fldChar w:fldCharType="end"/>
      </w:r>
      <w:r>
        <w:t>) jsou uvedeny parametry všech po sobě jdoucích vrstev této CNN. V</w:t>
      </w:r>
      <w:r w:rsidR="00974CE0">
        <w:t> poslední vrstvě</w:t>
      </w:r>
      <w:r>
        <w:t xml:space="preserve"> algoritmu je po </w:t>
      </w:r>
      <w:proofErr w:type="spellStart"/>
      <w:r>
        <w:t>pooling</w:t>
      </w:r>
      <w:proofErr w:type="spellEnd"/>
      <w:r>
        <w:t xml:space="preserve"> operaci použit </w:t>
      </w:r>
      <w:proofErr w:type="spellStart"/>
      <w:r>
        <w:t>flattening</w:t>
      </w:r>
      <w:proofErr w:type="spellEnd"/>
      <w:r>
        <w:t xml:space="preserve">, který </w:t>
      </w:r>
      <w:r w:rsidR="00E04A4A">
        <w:t xml:space="preserve">zploští </w:t>
      </w:r>
      <w:r>
        <w:t>výstup konvolučních vrstev do 1D vektoru, a následují 3 plně propojené vrstvy.</w:t>
      </w:r>
    </w:p>
    <w:p w14:paraId="58C24AEB" w14:textId="5FC41B32" w:rsidR="00281220" w:rsidRDefault="00281220" w:rsidP="00281220">
      <w:pPr>
        <w:pStyle w:val="Titulek"/>
        <w:keepNext/>
      </w:pPr>
      <w:bookmarkStart w:id="581" w:name="_Ref199277508"/>
      <w:bookmarkStart w:id="582" w:name="_Ref188963250"/>
      <w:r w:rsidRPr="007948FB">
        <w:rPr>
          <w:b/>
          <w:bCs w:val="0"/>
        </w:rPr>
        <w:lastRenderedPageBreak/>
        <w:t xml:space="preserve">Tabulka </w:t>
      </w:r>
      <w:ins w:id="583" w:author="Ingr Jiri" w:date="2025-05-27T22:31:00Z" w16du:dateUtc="2025-05-27T20:31:00Z">
        <w:r w:rsidR="00F067DF">
          <w:rPr>
            <w:b/>
            <w:bCs w:val="0"/>
          </w:rPr>
          <w:fldChar w:fldCharType="begin"/>
        </w:r>
        <w:r w:rsidR="00F067DF">
          <w:rPr>
            <w:b/>
            <w:bCs w:val="0"/>
          </w:rPr>
          <w:instrText xml:space="preserve"> STYLEREF 1 \s </w:instrText>
        </w:r>
      </w:ins>
      <w:r w:rsidR="00F067DF">
        <w:rPr>
          <w:b/>
          <w:bCs w:val="0"/>
        </w:rPr>
        <w:fldChar w:fldCharType="separate"/>
      </w:r>
      <w:r w:rsidR="00F067DF">
        <w:rPr>
          <w:b/>
          <w:bCs w:val="0"/>
          <w:noProof/>
        </w:rPr>
        <w:t>2</w:t>
      </w:r>
      <w:ins w:id="584" w:author="Ingr Jiri" w:date="2025-05-27T22:31:00Z" w16du:dateUtc="2025-05-27T20:31:00Z">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ins>
      <w:r w:rsidR="00F067DF">
        <w:rPr>
          <w:b/>
          <w:bCs w:val="0"/>
        </w:rPr>
        <w:fldChar w:fldCharType="separate"/>
      </w:r>
      <w:ins w:id="585" w:author="Ingr Jiri" w:date="2025-05-27T22:31:00Z" w16du:dateUtc="2025-05-27T20:31:00Z">
        <w:r w:rsidR="00F067DF">
          <w:rPr>
            <w:b/>
            <w:bCs w:val="0"/>
            <w:noProof/>
          </w:rPr>
          <w:t>1</w:t>
        </w:r>
        <w:r w:rsidR="00F067DF">
          <w:rPr>
            <w:b/>
            <w:bCs w:val="0"/>
          </w:rPr>
          <w:fldChar w:fldCharType="end"/>
        </w:r>
      </w:ins>
      <w:bookmarkEnd w:id="581"/>
      <w:del w:id="586" w:author="Ingr Jiri" w:date="2025-05-21T17:46:00Z" w16du:dateUtc="2025-05-21T15:46:00Z">
        <w:r w:rsidR="006A539A" w:rsidDel="00A36777">
          <w:rPr>
            <w:b/>
            <w:bCs w:val="0"/>
          </w:rPr>
          <w:fldChar w:fldCharType="begin"/>
        </w:r>
        <w:r w:rsidR="006A539A" w:rsidDel="00A36777">
          <w:rPr>
            <w:b/>
            <w:bCs w:val="0"/>
          </w:rPr>
          <w:delInstrText xml:space="preserve"> STYLEREF 1 \s </w:delInstrText>
        </w:r>
        <w:r w:rsidR="006A539A" w:rsidDel="00A36777">
          <w:rPr>
            <w:b/>
            <w:bCs w:val="0"/>
          </w:rPr>
          <w:fldChar w:fldCharType="separate"/>
        </w:r>
        <w:r w:rsidR="00A54541" w:rsidDel="00A36777">
          <w:rPr>
            <w:b/>
            <w:bCs w:val="0"/>
            <w:noProof/>
          </w:rPr>
          <w:delText>2</w:delText>
        </w:r>
        <w:r w:rsidR="006A539A" w:rsidDel="00A36777">
          <w:rPr>
            <w:b/>
            <w:bCs w:val="0"/>
          </w:rPr>
          <w:fldChar w:fldCharType="end"/>
        </w:r>
        <w:r w:rsidR="006A539A" w:rsidDel="00A36777">
          <w:rPr>
            <w:b/>
            <w:bCs w:val="0"/>
          </w:rPr>
          <w:delText>.</w:delText>
        </w:r>
        <w:r w:rsidR="006A539A" w:rsidDel="00A36777">
          <w:rPr>
            <w:b/>
            <w:bCs w:val="0"/>
          </w:rPr>
          <w:fldChar w:fldCharType="begin"/>
        </w:r>
        <w:r w:rsidR="006A539A" w:rsidDel="00A36777">
          <w:rPr>
            <w:b/>
            <w:bCs w:val="0"/>
          </w:rPr>
          <w:delInstrText xml:space="preserve"> SEQ Tabulka \* ARABIC \s 1 </w:delInstrText>
        </w:r>
        <w:r w:rsidR="006A539A" w:rsidDel="00A36777">
          <w:rPr>
            <w:b/>
            <w:bCs w:val="0"/>
          </w:rPr>
          <w:fldChar w:fldCharType="separate"/>
        </w:r>
        <w:r w:rsidR="00A54541" w:rsidDel="00A36777">
          <w:rPr>
            <w:b/>
            <w:bCs w:val="0"/>
            <w:noProof/>
          </w:rPr>
          <w:delText>1</w:delText>
        </w:r>
        <w:r w:rsidR="006A539A" w:rsidDel="00A36777">
          <w:rPr>
            <w:b/>
            <w:bCs w:val="0"/>
          </w:rPr>
          <w:fldChar w:fldCharType="end"/>
        </w:r>
      </w:del>
      <w:bookmarkEnd w:id="582"/>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4LCA5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B73EC4">
        <w:instrText xml:space="preserve"> ADDIN EN.CITE </w:instrText>
      </w:r>
      <w:r w:rsidR="00B73EC4">
        <w:fldChar w:fldCharType="begin">
          <w:fldData xml:space="preserve">PEVuZE5vdGU+PENpdGU+PEF1dGhvcj5BZGFtczwvQXV0aG9yPjxZZWFyPjIwMjE8L1llYXI+PFJl
Y051bT45PC9SZWNOdW0+PERpc3BsYXlUZXh0Pls4LCA5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B73EC4">
        <w:instrText xml:space="preserve"> ADDIN EN.CITE.DATA </w:instrText>
      </w:r>
      <w:r w:rsidR="00B73EC4">
        <w:fldChar w:fldCharType="end"/>
      </w:r>
      <w:r w:rsidR="00F44EF3">
        <w:fldChar w:fldCharType="separate"/>
      </w:r>
      <w:r w:rsidR="00B73EC4">
        <w:rPr>
          <w:noProof/>
        </w:rPr>
        <w:t>[8, 9]</w:t>
      </w:r>
      <w:r w:rsidR="00F44EF3">
        <w:fldChar w:fldCharType="end"/>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566F2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566F2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566F2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566F2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566F2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4A613FFE" w:rsidR="00281220" w:rsidRPr="006F26FB" w:rsidRDefault="00281220" w:rsidP="00312EE9">
            <w:pPr>
              <w:pStyle w:val="Textvtabulce"/>
              <w:jc w:val="center"/>
              <w:rPr>
                <w:b/>
                <w:bCs/>
              </w:rPr>
            </w:pPr>
            <w:r w:rsidRPr="006F26FB">
              <w:rPr>
                <w:b/>
                <w:bCs/>
              </w:rPr>
              <w:t xml:space="preserve">Počet </w:t>
            </w:r>
            <w:r>
              <w:rPr>
                <w:b/>
                <w:bCs/>
              </w:rPr>
              <w:t xml:space="preserve">map </w:t>
            </w:r>
            <w:r w:rsidR="00312EE9">
              <w:rPr>
                <w:b/>
                <w:bCs/>
              </w:rPr>
              <w:t>příznaků</w:t>
            </w:r>
          </w:p>
        </w:tc>
      </w:tr>
      <w:tr w:rsidR="00281220" w:rsidRPr="006F26FB" w14:paraId="640082AB" w14:textId="77777777" w:rsidTr="00523A93">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566F2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566F2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566F2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566F2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1B2B9C" w:rsidRDefault="00281220" w:rsidP="00566F26">
            <w:pPr>
              <w:pStyle w:val="Textvtabulce"/>
              <w:jc w:val="center"/>
            </w:pPr>
            <w:r w:rsidRPr="001B2B9C">
              <w:t>224 × 224</w:t>
            </w:r>
          </w:p>
        </w:tc>
        <w:tc>
          <w:tcPr>
            <w:tcW w:w="1420" w:type="dxa"/>
            <w:tcBorders>
              <w:top w:val="single" w:sz="4" w:space="0" w:color="auto"/>
              <w:left w:val="nil"/>
              <w:bottom w:val="nil"/>
              <w:right w:val="single" w:sz="12" w:space="0" w:color="auto"/>
            </w:tcBorders>
            <w:shd w:val="clear" w:color="auto" w:fill="auto"/>
            <w:vAlign w:val="center"/>
          </w:tcPr>
          <w:p w14:paraId="12626670" w14:textId="77777777" w:rsidR="00281220" w:rsidRPr="00523A93" w:rsidRDefault="00281220" w:rsidP="00566F26">
            <w:pPr>
              <w:pStyle w:val="Textvtabulce"/>
              <w:jc w:val="center"/>
            </w:pPr>
            <w:r w:rsidRPr="00523A93">
              <w:t>3</w:t>
            </w:r>
          </w:p>
        </w:tc>
      </w:tr>
      <w:tr w:rsidR="00281220" w:rsidRPr="006F26FB" w14:paraId="2A031ACB" w14:textId="77777777" w:rsidTr="00566F2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566F2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1B2B9C" w:rsidRDefault="00281220" w:rsidP="00566F26">
            <w:pPr>
              <w:pStyle w:val="Textvtabulce"/>
              <w:jc w:val="center"/>
            </w:pPr>
            <w:r w:rsidRPr="001B2B9C">
              <w:t>224 × 224</w:t>
            </w:r>
          </w:p>
        </w:tc>
        <w:tc>
          <w:tcPr>
            <w:tcW w:w="1420" w:type="dxa"/>
            <w:tcBorders>
              <w:top w:val="nil"/>
              <w:left w:val="nil"/>
              <w:bottom w:val="nil"/>
              <w:right w:val="single" w:sz="12" w:space="0" w:color="auto"/>
            </w:tcBorders>
            <w:vAlign w:val="center"/>
          </w:tcPr>
          <w:p w14:paraId="4A4A9356" w14:textId="77777777" w:rsidR="00281220" w:rsidRPr="001B2B9C" w:rsidRDefault="00281220" w:rsidP="00566F26">
            <w:pPr>
              <w:pStyle w:val="Textvtabulce"/>
              <w:jc w:val="center"/>
            </w:pPr>
            <w:r w:rsidRPr="001B2B9C">
              <w:t>64</w:t>
            </w:r>
          </w:p>
        </w:tc>
      </w:tr>
      <w:tr w:rsidR="00281220" w:rsidRPr="006F26FB" w14:paraId="50429B68" w14:textId="77777777" w:rsidTr="00566F2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566F2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566F2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3CC57EDE"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566F2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1B2B9C" w:rsidRDefault="00281220" w:rsidP="00566F26">
            <w:pPr>
              <w:pStyle w:val="Textvtabulce"/>
              <w:jc w:val="center"/>
            </w:pPr>
            <w:r w:rsidRPr="001B2B9C">
              <w:t>112 × 112</w:t>
            </w:r>
          </w:p>
        </w:tc>
        <w:tc>
          <w:tcPr>
            <w:tcW w:w="1420" w:type="dxa"/>
            <w:tcBorders>
              <w:top w:val="nil"/>
              <w:left w:val="nil"/>
              <w:bottom w:val="nil"/>
              <w:right w:val="single" w:sz="12" w:space="0" w:color="auto"/>
            </w:tcBorders>
            <w:vAlign w:val="center"/>
          </w:tcPr>
          <w:p w14:paraId="304E8B4B" w14:textId="77777777" w:rsidR="00281220" w:rsidRPr="001B2B9C" w:rsidRDefault="00281220" w:rsidP="00566F26">
            <w:pPr>
              <w:pStyle w:val="Textvtabulce"/>
              <w:jc w:val="center"/>
            </w:pPr>
            <w:r w:rsidRPr="001B2B9C">
              <w:t>64</w:t>
            </w:r>
          </w:p>
        </w:tc>
      </w:tr>
      <w:tr w:rsidR="00281220" w:rsidRPr="006F26FB" w14:paraId="7D48BAED" w14:textId="77777777" w:rsidTr="00566F2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566F2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566F2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566F26">
            <w:pPr>
              <w:pStyle w:val="Textvtabulce"/>
              <w:jc w:val="center"/>
            </w:pPr>
            <w:r>
              <w:t>128</w:t>
            </w:r>
          </w:p>
        </w:tc>
      </w:tr>
      <w:tr w:rsidR="00281220" w:rsidRPr="006F26FB" w14:paraId="1D03128F" w14:textId="77777777" w:rsidTr="00566F2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566F2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566F2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5A654134"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566F26">
            <w:pPr>
              <w:pStyle w:val="Textvtabulce"/>
              <w:jc w:val="center"/>
            </w:pPr>
            <w:r>
              <w:t>128</w:t>
            </w:r>
          </w:p>
        </w:tc>
      </w:tr>
      <w:tr w:rsidR="00281220" w:rsidRPr="006F26FB" w14:paraId="56F60036" w14:textId="77777777" w:rsidTr="00566F2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566F2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566F26">
            <w:pPr>
              <w:pStyle w:val="Textvtabulce"/>
              <w:jc w:val="center"/>
            </w:pPr>
            <w:r>
              <w:t>256</w:t>
            </w:r>
          </w:p>
        </w:tc>
      </w:tr>
      <w:tr w:rsidR="00281220" w:rsidRPr="006F26FB" w14:paraId="1426F48D" w14:textId="77777777" w:rsidTr="00566F2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566F2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566F2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59A99B29"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566F26">
            <w:pPr>
              <w:pStyle w:val="Textvtabulce"/>
              <w:jc w:val="center"/>
            </w:pPr>
            <w:r>
              <w:t>256</w:t>
            </w:r>
          </w:p>
        </w:tc>
      </w:tr>
      <w:tr w:rsidR="00281220" w:rsidRPr="006F26FB" w14:paraId="2B3D6590" w14:textId="77777777" w:rsidTr="00566F2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566F2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566F26">
            <w:pPr>
              <w:pStyle w:val="Textvtabulce"/>
              <w:jc w:val="center"/>
            </w:pPr>
            <w:r>
              <w:t>512</w:t>
            </w:r>
          </w:p>
        </w:tc>
      </w:tr>
      <w:tr w:rsidR="00281220" w:rsidRPr="006F26FB" w14:paraId="3FEC2927" w14:textId="77777777" w:rsidTr="00566F2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566F2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566F2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25A5DA73"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566F26">
            <w:pPr>
              <w:pStyle w:val="Textvtabulce"/>
              <w:jc w:val="center"/>
            </w:pPr>
            <w:r>
              <w:t>512</w:t>
            </w:r>
          </w:p>
        </w:tc>
      </w:tr>
      <w:tr w:rsidR="00281220" w:rsidRPr="006F26FB" w14:paraId="2FD6FCCA" w14:textId="77777777" w:rsidTr="00566F2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566F2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566F26">
            <w:pPr>
              <w:pStyle w:val="Textvtabulce"/>
              <w:jc w:val="center"/>
            </w:pPr>
            <w:r>
              <w:t>512</w:t>
            </w:r>
          </w:p>
        </w:tc>
      </w:tr>
      <w:tr w:rsidR="00281220" w:rsidRPr="006F26FB" w14:paraId="14066A33" w14:textId="77777777" w:rsidTr="00566F2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566F2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566F2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69C9B238"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566F2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566F26">
            <w:pPr>
              <w:pStyle w:val="Textvtabulce"/>
              <w:jc w:val="center"/>
            </w:pPr>
            <w:r>
              <w:t>512</w:t>
            </w:r>
          </w:p>
        </w:tc>
      </w:tr>
      <w:tr w:rsidR="00281220" w:rsidRPr="006F26FB" w14:paraId="74DC12E8" w14:textId="77777777" w:rsidTr="00566F2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566F26">
            <w:pPr>
              <w:pStyle w:val="Textvtabulce"/>
              <w:jc w:val="center"/>
            </w:pPr>
            <w:proofErr w:type="spellStart"/>
            <w:r>
              <w:t>Flattening</w:t>
            </w:r>
            <w:proofErr w:type="spellEnd"/>
          </w:p>
        </w:tc>
        <w:tc>
          <w:tcPr>
            <w:tcW w:w="5804" w:type="dxa"/>
            <w:gridSpan w:val="4"/>
            <w:tcBorders>
              <w:top w:val="nil"/>
              <w:left w:val="nil"/>
              <w:bottom w:val="nil"/>
              <w:right w:val="single" w:sz="12" w:space="0" w:color="auto"/>
            </w:tcBorders>
            <w:vAlign w:val="center"/>
          </w:tcPr>
          <w:p w14:paraId="01FA27F8" w14:textId="77777777" w:rsidR="00281220" w:rsidRDefault="00281220" w:rsidP="00566F26">
            <w:pPr>
              <w:pStyle w:val="Textvtabulce"/>
              <w:jc w:val="center"/>
            </w:pPr>
            <w:r>
              <w:t>Převede na 1D vektor</w:t>
            </w:r>
          </w:p>
        </w:tc>
      </w:tr>
      <w:tr w:rsidR="00281220" w:rsidRPr="006F26FB" w14:paraId="131DA5F5" w14:textId="77777777" w:rsidTr="00566F2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566F2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566F26">
            <w:pPr>
              <w:pStyle w:val="Textvtabulce"/>
              <w:jc w:val="center"/>
            </w:pPr>
            <w:r>
              <w:t>-</w:t>
            </w:r>
          </w:p>
        </w:tc>
      </w:tr>
      <w:tr w:rsidR="00281220" w:rsidRPr="006F26FB" w14:paraId="5A4AAFF1" w14:textId="77777777" w:rsidTr="00566F2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566F2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566F26">
            <w:pPr>
              <w:pStyle w:val="Textvtabulce"/>
              <w:jc w:val="center"/>
            </w:pPr>
            <w:r>
              <w:t>-</w:t>
            </w:r>
          </w:p>
        </w:tc>
      </w:tr>
      <w:tr w:rsidR="00281220" w:rsidRPr="006F26FB" w14:paraId="237318FB" w14:textId="77777777" w:rsidTr="00566F2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566F2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566F2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566F2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566F2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566F2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566F26">
            <w:pPr>
              <w:pStyle w:val="Textvtabulce"/>
              <w:jc w:val="center"/>
            </w:pPr>
            <w:r>
              <w:t>-</w:t>
            </w:r>
          </w:p>
        </w:tc>
      </w:tr>
    </w:tbl>
    <w:p w14:paraId="60D5C90F" w14:textId="77777777" w:rsidR="00281220" w:rsidRDefault="00281220" w:rsidP="00A45450"/>
    <w:p w14:paraId="6A1C01D3" w14:textId="42E3801A" w:rsidR="00916097" w:rsidRDefault="00916097" w:rsidP="00591949">
      <w:pPr>
        <w:pStyle w:val="Nadpis2"/>
      </w:pPr>
      <w:bookmarkStart w:id="587" w:name="_Toc198115549"/>
      <w:r>
        <w:t>Two-stage detektory</w:t>
      </w:r>
      <w:bookmarkEnd w:id="587"/>
    </w:p>
    <w:p w14:paraId="02A0BE8B" w14:textId="7F634C05" w:rsidR="003D4C56" w:rsidRPr="003D4C56" w:rsidRDefault="00B8504E" w:rsidP="003D4C56">
      <w:r>
        <w:t>Tato skupina detekčních algoritmu, také nazýv</w:t>
      </w:r>
      <w:r w:rsidR="009C02D7">
        <w:t>aná</w:t>
      </w:r>
      <w:r>
        <w:t xml:space="preserve"> jako </w:t>
      </w:r>
      <w:r w:rsidR="007251FD">
        <w:t>r</w:t>
      </w:r>
      <w:r>
        <w:t xml:space="preserve">egion-based </w:t>
      </w:r>
      <w:r w:rsidR="00974CE0">
        <w:t>detektory</w:t>
      </w:r>
      <w:r w:rsidR="00733445">
        <w:t xml:space="preserve"> dělí proces detek</w:t>
      </w:r>
      <w:r w:rsidR="009C02D7">
        <w:t xml:space="preserve">ce </w:t>
      </w:r>
      <w:r w:rsidR="00733445">
        <w:t>na lokalizaci objektu a jeho následnou klasifikaci. V prvním kroku algoritmus navrhne několik oblastí zájmu (</w:t>
      </w:r>
      <w:proofErr w:type="spellStart"/>
      <w:r w:rsidR="00733445">
        <w:t>RoI</w:t>
      </w:r>
      <w:proofErr w:type="spellEnd"/>
      <w:r w:rsidR="00733445">
        <w:t xml:space="preserve">), které označí jedním z přednastavených referenčních </w:t>
      </w:r>
      <w:r w:rsidR="00E67942">
        <w:t>bou</w:t>
      </w:r>
      <w:ins w:id="588" w:author="Kateřina Rulfová" w:date="2025-05-17T19:47:00Z" w16du:dateUtc="2025-05-17T17:47:00Z">
        <w:r w:rsidR="004D784A">
          <w:t>n</w:t>
        </w:r>
      </w:ins>
      <w:r w:rsidR="00E67942">
        <w:t xml:space="preserve">ding </w:t>
      </w:r>
      <w:r w:rsidR="00733445">
        <w:t xml:space="preserve">boxů. </w:t>
      </w:r>
      <w:r w:rsidR="00481A2D">
        <w:t>Následně</w:t>
      </w:r>
      <w:r w:rsidR="00733445">
        <w:t xml:space="preserve"> jsou navržené </w:t>
      </w:r>
      <w:r w:rsidR="00974CE0">
        <w:t>oblasti</w:t>
      </w:r>
      <w:r w:rsidR="00733445">
        <w:t xml:space="preserve"> přiřazeny k odpovídající třídě objektu a ohraničující boxy jsou upraveny na optimální rozměry</w:t>
      </w:r>
      <w:r>
        <w:t xml:space="preserve"> </w:t>
      </w:r>
      <w:r w:rsidR="00FA4883">
        <w:fldChar w:fldCharType="begin"/>
      </w:r>
      <w:r w:rsidR="00B73EC4">
        <w:instrText xml:space="preserve"> ADDIN EN.CITE &lt;EndNote&gt;&lt;Cite&gt;&lt;Author&gt;Carranza-García&lt;/Author&gt;&lt;Year&gt;2021&lt;/Year&gt;&lt;RecNum&gt;2&lt;/RecNum&gt;&lt;DisplayText&gt;[10]&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B73EC4">
        <w:rPr>
          <w:noProof/>
        </w:rPr>
        <w:t>[10]</w:t>
      </w:r>
      <w:r w:rsidR="00FA4883">
        <w:fldChar w:fldCharType="end"/>
      </w:r>
      <w:r w:rsidR="00733445">
        <w:t>.</w:t>
      </w:r>
      <w:r>
        <w:t xml:space="preserve"> Výhodou této metody je vysoká přesnost detekce, která je ovšem vykoupena velkou časovou náročností.</w:t>
      </w:r>
    </w:p>
    <w:p w14:paraId="5146DC14" w14:textId="0B5732EC" w:rsidR="00F3586B" w:rsidRDefault="00F3586B" w:rsidP="00F3586B">
      <w:pPr>
        <w:pStyle w:val="Nadpis3"/>
      </w:pPr>
      <w:bookmarkStart w:id="589" w:name="_Toc191894747"/>
      <w:bookmarkStart w:id="590" w:name="_Toc198115550"/>
      <w:r>
        <w:t xml:space="preserve">Region-based </w:t>
      </w:r>
      <w:ins w:id="591" w:author="Kateřina Rulfová" w:date="2025-05-27T22:43:00Z" w16du:dateUtc="2025-05-27T20:43:00Z">
        <w:r w:rsidR="00287BB0">
          <w:t>C</w:t>
        </w:r>
      </w:ins>
      <w:del w:id="592" w:author="Kateřina Rulfová" w:date="2025-05-27T22:43:00Z" w16du:dateUtc="2025-05-27T20:43:00Z">
        <w:r w:rsidDel="00287BB0">
          <w:delText>c</w:delText>
        </w:r>
      </w:del>
      <w:r>
        <w:t xml:space="preserve">onvolutional </w:t>
      </w:r>
      <w:ins w:id="593" w:author="Kateřina Rulfová" w:date="2025-05-27T22:43:00Z" w16du:dateUtc="2025-05-27T20:43:00Z">
        <w:r w:rsidR="00287BB0">
          <w:t>N</w:t>
        </w:r>
      </w:ins>
      <w:del w:id="594" w:author="Kateřina Rulfová" w:date="2025-05-27T22:43:00Z" w16du:dateUtc="2025-05-27T20:43:00Z">
        <w:r w:rsidDel="00287BB0">
          <w:delText>n</w:delText>
        </w:r>
      </w:del>
      <w:r>
        <w:t xml:space="preserve">eural </w:t>
      </w:r>
      <w:ins w:id="595" w:author="Kateřina Rulfová" w:date="2025-05-27T22:43:00Z" w16du:dateUtc="2025-05-27T20:43:00Z">
        <w:r w:rsidR="00287BB0">
          <w:t>N</w:t>
        </w:r>
      </w:ins>
      <w:del w:id="596" w:author="Kateřina Rulfová" w:date="2025-05-27T22:43:00Z" w16du:dateUtc="2025-05-27T20:43:00Z">
        <w:r w:rsidDel="00287BB0">
          <w:delText>n</w:delText>
        </w:r>
      </w:del>
      <w:r>
        <w:t>etwork (R-CNN)</w:t>
      </w:r>
      <w:bookmarkEnd w:id="589"/>
      <w:bookmarkEnd w:id="590"/>
    </w:p>
    <w:p w14:paraId="4837B0A4" w14:textId="6BEE7CAE" w:rsidR="00855D2F" w:rsidRDefault="00CE2FD4" w:rsidP="00517B4E">
      <w:r>
        <w:t xml:space="preserve">Průkopníkem v oblasti two-stage detektorů </w:t>
      </w:r>
      <w:r w:rsidR="00481A2D">
        <w:t>je</w:t>
      </w:r>
      <w:r>
        <w:t xml:space="preserve"> algoritmus Region-based </w:t>
      </w:r>
      <w:ins w:id="597" w:author="Kateřina Rulfová" w:date="2025-05-27T22:43:00Z" w16du:dateUtc="2025-05-27T20:43:00Z">
        <w:r w:rsidR="00EB3D66">
          <w:t>C</w:t>
        </w:r>
      </w:ins>
      <w:del w:id="598" w:author="Kateřina Rulfová" w:date="2025-05-27T22:43:00Z" w16du:dateUtc="2025-05-27T20:43:00Z">
        <w:r w:rsidDel="00EB3D66">
          <w:delText>c</w:delText>
        </w:r>
      </w:del>
      <w:r>
        <w:t xml:space="preserve">onvolutional </w:t>
      </w:r>
      <w:ins w:id="599" w:author="Kateřina Rulfová" w:date="2025-05-27T22:43:00Z" w16du:dateUtc="2025-05-27T20:43:00Z">
        <w:r w:rsidR="00EB3D66">
          <w:t>N</w:t>
        </w:r>
      </w:ins>
      <w:del w:id="600" w:author="Kateřina Rulfová" w:date="2025-05-27T22:43:00Z" w16du:dateUtc="2025-05-27T20:43:00Z">
        <w:r w:rsidDel="00EB3D66">
          <w:delText>n</w:delText>
        </w:r>
      </w:del>
      <w:r>
        <w:t xml:space="preserve">eural </w:t>
      </w:r>
      <w:ins w:id="601" w:author="Kateřina Rulfová" w:date="2025-05-27T22:43:00Z" w16du:dateUtc="2025-05-27T20:43:00Z">
        <w:r w:rsidR="00EB3D66">
          <w:t>N</w:t>
        </w:r>
      </w:ins>
      <w:del w:id="602" w:author="Kateřina Rulfová" w:date="2025-05-27T22:43:00Z" w16du:dateUtc="2025-05-27T20:43:00Z">
        <w:r w:rsidDel="00EB3D66">
          <w:delText>n</w:delText>
        </w:r>
      </w:del>
      <w:r>
        <w:t>etwork</w:t>
      </w:r>
      <w:r w:rsidR="00DB55D0">
        <w:t xml:space="preserve">, který používá CNN k extrakci </w:t>
      </w:r>
      <w:r w:rsidR="001B2B9C">
        <w:t>příznaků</w:t>
      </w:r>
      <w:r w:rsidR="00DB55D0">
        <w:t xml:space="preserve">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w:t>
      </w:r>
      <w:proofErr w:type="spellStart"/>
      <w:r w:rsidR="00DB55D0" w:rsidRPr="007531B7">
        <w:t>AlexNet</w:t>
      </w:r>
      <w:proofErr w:type="spellEnd"/>
      <w:r w:rsidR="00DB55D0" w:rsidRPr="007531B7">
        <w:t xml:space="preserve"> či VGG16, které </w:t>
      </w:r>
      <w:r w:rsidR="00552EF6" w:rsidRPr="007531B7">
        <w:t xml:space="preserve">jsou </w:t>
      </w:r>
      <w:proofErr w:type="spellStart"/>
      <w:r w:rsidR="00DB55D0" w:rsidRPr="007531B7">
        <w:t>předtrénovány</w:t>
      </w:r>
      <w:proofErr w:type="spellEnd"/>
      <w:r w:rsidR="00DB55D0" w:rsidRPr="007531B7">
        <w:t xml:space="preserve"> na velkých datasetech (např. </w:t>
      </w:r>
      <w:proofErr w:type="spellStart"/>
      <w:r w:rsidR="00DB55D0" w:rsidRPr="007531B7">
        <w:t>ImageNet</w:t>
      </w:r>
      <w:proofErr w:type="spellEnd"/>
      <w:r w:rsidR="00F3586B">
        <w:t xml:space="preserve"> </w:t>
      </w:r>
      <w:r w:rsidR="00F3586B">
        <w:fldChar w:fldCharType="begin"/>
      </w:r>
      <w:r w:rsidR="00F3586B">
        <w:instrText xml:space="preserve"> ADDIN EN.CITE &lt;EndNote&gt;&lt;Cite&gt;&lt;Author&gt;Deng&lt;/Author&gt;&lt;Year&gt;2009&lt;/Year&gt;&lt;RecNum&gt;32&lt;/RecNum&gt;&lt;DisplayText&gt;[11]&lt;/DisplayText&gt;&lt;record&gt;&lt;rec-number&gt;32&lt;/rec-number&gt;&lt;foreign-keys&gt;&lt;key app="EN" db-id="epv0etvs2pfr99e5xxpv5027xe05stzr22vd" timestamp="1745918291"&gt;32&lt;/key&gt;&lt;/foreign-keys&gt;&lt;ref-type name="Dataset"&gt;59&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titles&gt;&lt;dates&gt;&lt;year&gt;2009&lt;/year&gt;&lt;/dates&gt;&lt;publisher&gt;2009 IEEE Conference on Computer Vision and Pattern Recognition&lt;/publisher&gt;&lt;urls&gt;&lt;/urls&gt;&lt;/record&gt;&lt;/Cite&gt;&lt;/EndNote&gt;</w:instrText>
      </w:r>
      <w:r w:rsidR="00F3586B">
        <w:fldChar w:fldCharType="separate"/>
      </w:r>
      <w:r w:rsidR="00F3586B">
        <w:rPr>
          <w:noProof/>
        </w:rPr>
        <w:t>[11]</w:t>
      </w:r>
      <w:r w:rsidR="00F3586B">
        <w:fldChar w:fldCharType="end"/>
      </w:r>
      <w:r w:rsidR="00DB55D0" w:rsidRPr="007531B7">
        <w:t xml:space="preserve">) </w:t>
      </w:r>
      <w:r w:rsidR="00F3586B" w:rsidRPr="00F3586B">
        <w:t xml:space="preserve">a během trénování modelu se jejich váhy pouze jemně dolaďují pomocí nízké hodnoty </w:t>
      </w:r>
      <w:r w:rsidR="004B3501">
        <w:t>rychlosti učení</w:t>
      </w:r>
      <w:r w:rsidR="00F3586B" w:rsidRPr="00F3586B" w:rsidDel="00F3586B">
        <w:t xml:space="preserve"> </w:t>
      </w:r>
      <w:r w:rsidR="007531B7">
        <w:fldChar w:fldCharType="begin"/>
      </w:r>
      <w:r w:rsidR="00F3586B">
        <w:instrText xml:space="preserve"> ADDIN EN.CITE &lt;EndNote&gt;&lt;Cite&gt;&lt;Author&gt;Yao&lt;/Author&gt;&lt;Year&gt;2021&lt;/Year&gt;&lt;RecNum&gt;17&lt;/RecNum&gt;&lt;DisplayText&gt;[12]&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F3586B">
        <w:rPr>
          <w:noProof/>
        </w:rPr>
        <w:t>[12]</w:t>
      </w:r>
      <w:r w:rsidR="007531B7">
        <w:fldChar w:fldCharType="end"/>
      </w:r>
      <w:r w:rsidR="00DB55D0" w:rsidRPr="007531B7">
        <w:t>.</w:t>
      </w:r>
      <w:r w:rsidR="00DB55D0">
        <w:t xml:space="preserve"> </w:t>
      </w:r>
    </w:p>
    <w:p w14:paraId="230F20F0" w14:textId="4167C2FC" w:rsidR="00DB55D0" w:rsidRDefault="00F00B9A" w:rsidP="00517B4E">
      <w:r>
        <w:lastRenderedPageBreak/>
        <w:t>Modely</w:t>
      </w:r>
      <w:r w:rsidR="00DB55D0">
        <w:t xml:space="preserve"> R</w:t>
      </w:r>
      <w:r w:rsidR="00C254A8">
        <w:t>-</w:t>
      </w:r>
      <w:r w:rsidR="00DB55D0">
        <w:t xml:space="preserve">CNN </w:t>
      </w:r>
      <w:r>
        <w:t>pracují ve čtyřech krocích</w:t>
      </w:r>
      <w:r w:rsidR="00C35D17">
        <w:t xml:space="preserve"> (</w:t>
      </w:r>
      <w:r w:rsidR="00C35D17">
        <w:fldChar w:fldCharType="begin"/>
      </w:r>
      <w:r w:rsidR="00C35D17">
        <w:instrText xml:space="preserve"> REF _Ref197109017 \h </w:instrText>
      </w:r>
      <w:r w:rsidR="00C35D17">
        <w:fldChar w:fldCharType="separate"/>
      </w:r>
      <w:r w:rsidR="00C409DD">
        <w:rPr>
          <w:b/>
          <w:bCs/>
        </w:rPr>
        <w:t>O</w:t>
      </w:r>
      <w:r w:rsidR="00C409DD" w:rsidRPr="00174D1D">
        <w:rPr>
          <w:b/>
          <w:bCs/>
        </w:rPr>
        <w:t xml:space="preserve">br. </w:t>
      </w:r>
      <w:r w:rsidR="00C409DD">
        <w:rPr>
          <w:b/>
          <w:bCs/>
          <w:noProof/>
        </w:rPr>
        <w:t>2</w:t>
      </w:r>
      <w:ins w:id="603" w:author="Ingr Jiri" w:date="2025-05-21T23:08:00Z" w16du:dateUtc="2025-05-21T21:08:00Z">
        <w:r w:rsidR="00C409DD">
          <w:rPr>
            <w:b/>
            <w:bCs/>
          </w:rPr>
          <w:t>.</w:t>
        </w:r>
      </w:ins>
      <w:r w:rsidR="00C409DD">
        <w:rPr>
          <w:b/>
          <w:bCs/>
          <w:noProof/>
        </w:rPr>
        <w:t>6</w:t>
      </w:r>
      <w:r w:rsidR="00C35D17">
        <w:fldChar w:fldCharType="end"/>
      </w:r>
      <w:r w:rsidR="00C35D17">
        <w:t>)</w:t>
      </w:r>
      <w:r w:rsidR="00855D2F">
        <w:t xml:space="preserve">. </w:t>
      </w:r>
      <w:r w:rsidR="00F801F5">
        <w:t xml:space="preserve">Nejprve algoritmus typu </w:t>
      </w:r>
      <w:proofErr w:type="spellStart"/>
      <w:ins w:id="604" w:author="Kateřina Rulfová" w:date="2025-05-27T22:43:00Z" w16du:dateUtc="2025-05-27T20:43:00Z">
        <w:r w:rsidR="00802855">
          <w:t>S</w:t>
        </w:r>
      </w:ins>
      <w:commentRangeStart w:id="605"/>
      <w:commentRangeStart w:id="606"/>
      <w:del w:id="607" w:author="Kateřina Rulfová" w:date="2025-05-27T22:43:00Z" w16du:dateUtc="2025-05-27T20:43:00Z">
        <w:r w:rsidR="00855D2F" w:rsidDel="00802855">
          <w:delText>s</w:delText>
        </w:r>
      </w:del>
      <w:r w:rsidR="00855D2F">
        <w:t>elective</w:t>
      </w:r>
      <w:proofErr w:type="spellEnd"/>
      <w:r w:rsidR="00855D2F">
        <w:t xml:space="preserve"> </w:t>
      </w:r>
      <w:proofErr w:type="spellStart"/>
      <w:ins w:id="608" w:author="Kateřina Rulfová" w:date="2025-05-27T22:43:00Z" w16du:dateUtc="2025-05-27T20:43:00Z">
        <w:r w:rsidR="00802855">
          <w:t>S</w:t>
        </w:r>
      </w:ins>
      <w:del w:id="609" w:author="Kateřina Rulfová" w:date="2025-05-27T22:43:00Z" w16du:dateUtc="2025-05-27T20:43:00Z">
        <w:r w:rsidR="00855D2F" w:rsidDel="00802855">
          <w:delText>s</w:delText>
        </w:r>
      </w:del>
      <w:r w:rsidR="00855D2F">
        <w:t>earch</w:t>
      </w:r>
      <w:proofErr w:type="spellEnd"/>
      <w:r w:rsidR="000D7BB4">
        <w:t xml:space="preserve"> (popsán níže)</w:t>
      </w:r>
      <w:r w:rsidR="00855D2F">
        <w:t xml:space="preserve"> </w:t>
      </w:r>
      <w:commentRangeEnd w:id="605"/>
      <w:r w:rsidR="00855D2F">
        <w:rPr>
          <w:rStyle w:val="Odkaznakoment"/>
        </w:rPr>
        <w:commentReference w:id="605"/>
      </w:r>
      <w:commentRangeEnd w:id="606"/>
      <w:r w:rsidR="000730A1">
        <w:rPr>
          <w:rStyle w:val="Odkaznakoment"/>
        </w:rPr>
        <w:commentReference w:id="606"/>
      </w:r>
      <w:r w:rsidR="0021708F">
        <w:t>identifikuje</w:t>
      </w:r>
      <w:r w:rsidR="00552EF6">
        <w:t xml:space="preserve"> oblast</w:t>
      </w:r>
      <w:r w:rsidR="0021708F">
        <w:t>i</w:t>
      </w:r>
      <w:r w:rsidR="00552EF6">
        <w:t xml:space="preserve"> zájmu</w:t>
      </w:r>
      <w:r w:rsidR="0021708F">
        <w:t xml:space="preserve"> v obraz</w:t>
      </w:r>
      <w:r w:rsidR="00591949">
        <w:t>e</w:t>
      </w:r>
      <w:r w:rsidR="00552EF6">
        <w:t xml:space="preserve"> na základě </w:t>
      </w:r>
      <w:r w:rsidR="0021708F">
        <w:t>různých tvarů, textur nebo barevných vzorů. Těch</w:t>
      </w:r>
      <w:r w:rsidR="007251FD">
        <w:t>to</w:t>
      </w:r>
      <w:r w:rsidR="0021708F">
        <w:t xml:space="preserve"> oblastí je vybráno přibližně 2000</w:t>
      </w:r>
      <w:r w:rsidR="00EA0AEE">
        <w:t xml:space="preserve">. V druhém kroku jsou všechny oblasti zájmu </w:t>
      </w:r>
      <w:proofErr w:type="spellStart"/>
      <w:r w:rsidR="00EA0AEE">
        <w:t>přeškálovány</w:t>
      </w:r>
      <w:proofErr w:type="spellEnd"/>
      <w:r w:rsidR="00EA0AEE">
        <w:t xml:space="preserve"> na stejnou velikost tak, aby odpovídaly požadovanému rozlišení obrazu vstupujícího do neuronové sítě. Pomocí průchodu přes CNN jsou extrahovány </w:t>
      </w:r>
      <w:r w:rsidR="001B2B9C">
        <w:t>příznaky</w:t>
      </w:r>
      <w:r w:rsidR="00EA0AEE">
        <w:t xml:space="preserve"> vstupujících oblastí.</w:t>
      </w:r>
      <w:r w:rsidR="000A01E6">
        <w:t xml:space="preserve"> Získaný vektor </w:t>
      </w:r>
      <w:r w:rsidR="001B2B9C">
        <w:t>příznaků</w:t>
      </w:r>
      <w:r w:rsidR="000A01E6">
        <w:t xml:space="preserve"> pak prochází přes </w:t>
      </w:r>
      <w:r w:rsidR="00E67942">
        <w:t xml:space="preserve">algoritmus </w:t>
      </w:r>
      <w:r w:rsidR="004E79FD">
        <w:t xml:space="preserve">podpůrných vektorů </w:t>
      </w:r>
      <w:r w:rsidR="000A01E6">
        <w:t>(SVM), který na jeho základě přiřadí lokalizovanému objektu odpovídající třídu</w:t>
      </w:r>
      <w:r w:rsidR="00E67942">
        <w:t>, případně</w:t>
      </w:r>
      <w:r w:rsidR="000A01E6">
        <w:t xml:space="preserve"> navrženou oblast </w:t>
      </w:r>
      <w:r w:rsidR="00E67942">
        <w:t xml:space="preserve">zavrhne. Po klasifikaci všech nalezených objektů dojde k upřesnění rozměrů jejich ohraničujících </w:t>
      </w:r>
      <w:proofErr w:type="spellStart"/>
      <w:r w:rsidR="00E67942">
        <w:t>bouding</w:t>
      </w:r>
      <w:proofErr w:type="spellEnd"/>
      <w:r w:rsidR="00E67942">
        <w:t xml:space="preserve">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7886C5BC" w14:textId="77777777" w:rsidR="00F626E8" w:rsidRDefault="00F626E8" w:rsidP="00A34462">
      <w:pPr>
        <w:keepNext/>
        <w:spacing w:after="80"/>
      </w:pPr>
      <w:r>
        <w:rPr>
          <w:noProof/>
          <w:lang w:eastAsia="cs-CZ"/>
        </w:rPr>
        <w:drawing>
          <wp:inline distT="0" distB="0" distL="0" distR="0" wp14:anchorId="6A2FA2E1" wp14:editId="1075A2D1">
            <wp:extent cx="5753100" cy="1402080"/>
            <wp:effectExtent l="0" t="0" r="0" b="7620"/>
            <wp:docPr id="1695751068"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1402080"/>
                    </a:xfrm>
                    <a:prstGeom prst="rect">
                      <a:avLst/>
                    </a:prstGeom>
                    <a:noFill/>
                    <a:ln>
                      <a:noFill/>
                    </a:ln>
                  </pic:spPr>
                </pic:pic>
              </a:graphicData>
            </a:graphic>
          </wp:inline>
        </w:drawing>
      </w:r>
    </w:p>
    <w:p w14:paraId="1E6B1D28" w14:textId="7CE1FA8A" w:rsidR="00F626E8" w:rsidRDefault="00F626E8" w:rsidP="00A34462">
      <w:pPr>
        <w:pStyle w:val="Titulek"/>
        <w:spacing w:before="80"/>
        <w:rPr>
          <w:color w:val="808080" w:themeColor="background1" w:themeShade="80"/>
        </w:rPr>
      </w:pPr>
      <w:bookmarkStart w:id="610" w:name="_Ref197109017"/>
      <w:r>
        <w:rPr>
          <w:b/>
          <w:bCs w:val="0"/>
        </w:rPr>
        <w:t>O</w:t>
      </w:r>
      <w:r w:rsidRPr="00174D1D">
        <w:rPr>
          <w:b/>
          <w:bCs w:val="0"/>
        </w:rPr>
        <w:t xml:space="preserve">br. </w:t>
      </w:r>
      <w:ins w:id="611"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612"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613" w:author="Ingr Jiri" w:date="2025-05-26T22:51:00Z" w16du:dateUtc="2025-05-26T20:51:00Z">
        <w:r w:rsidR="00E360BF">
          <w:rPr>
            <w:b/>
            <w:bCs w:val="0"/>
            <w:noProof/>
          </w:rPr>
          <w:t>6</w:t>
        </w:r>
        <w:r w:rsidR="00E360BF">
          <w:rPr>
            <w:b/>
            <w:bCs w:val="0"/>
          </w:rPr>
          <w:fldChar w:fldCharType="end"/>
        </w:r>
      </w:ins>
      <w:del w:id="614" w:author="Ingr Jiri" w:date="2025-05-21T17:03:00Z" w16du:dateUtc="2025-05-21T15:03:00Z">
        <w:r w:rsidRPr="00174D1D" w:rsidDel="00827436">
          <w:rPr>
            <w:b/>
            <w:bCs w:val="0"/>
          </w:rPr>
          <w:fldChar w:fldCharType="begin"/>
        </w:r>
        <w:r w:rsidRPr="00174D1D" w:rsidDel="00827436">
          <w:rPr>
            <w:b/>
            <w:bCs w:val="0"/>
          </w:rPr>
          <w:delInstrText xml:space="preserve"> STYLEREF 1 \s </w:delInstrText>
        </w:r>
        <w:r w:rsidRPr="00174D1D" w:rsidDel="00827436">
          <w:rPr>
            <w:b/>
            <w:bCs w:val="0"/>
          </w:rPr>
          <w:fldChar w:fldCharType="separate"/>
        </w:r>
        <w:r w:rsidRPr="00174D1D" w:rsidDel="00827436">
          <w:rPr>
            <w:b/>
            <w:bCs w:val="0"/>
            <w:noProof/>
          </w:rPr>
          <w:delText>2</w:delText>
        </w:r>
        <w:r w:rsidRPr="00174D1D" w:rsidDel="00827436">
          <w:rPr>
            <w:b/>
            <w:bCs w:val="0"/>
          </w:rPr>
          <w:fldChar w:fldCharType="end"/>
        </w:r>
        <w:r w:rsidRPr="00174D1D" w:rsidDel="00827436">
          <w:rPr>
            <w:b/>
            <w:bCs w:val="0"/>
          </w:rPr>
          <w:delText>.</w:delText>
        </w:r>
        <w:r w:rsidRPr="00174D1D" w:rsidDel="00827436">
          <w:rPr>
            <w:b/>
            <w:bCs w:val="0"/>
          </w:rPr>
          <w:fldChar w:fldCharType="begin"/>
        </w:r>
        <w:r w:rsidRPr="00174D1D" w:rsidDel="00827436">
          <w:rPr>
            <w:b/>
            <w:bCs w:val="0"/>
          </w:rPr>
          <w:delInstrText xml:space="preserve"> SEQ obr. \* ARABIC \s 1 </w:delInstrText>
        </w:r>
        <w:r w:rsidRPr="00174D1D" w:rsidDel="00827436">
          <w:rPr>
            <w:b/>
            <w:bCs w:val="0"/>
          </w:rPr>
          <w:fldChar w:fldCharType="separate"/>
        </w:r>
        <w:r w:rsidRPr="00174D1D" w:rsidDel="00827436">
          <w:rPr>
            <w:b/>
            <w:bCs w:val="0"/>
            <w:noProof/>
          </w:rPr>
          <w:delText>6</w:delText>
        </w:r>
        <w:r w:rsidRPr="00174D1D" w:rsidDel="00827436">
          <w:rPr>
            <w:b/>
            <w:bCs w:val="0"/>
          </w:rPr>
          <w:fldChar w:fldCharType="end"/>
        </w:r>
      </w:del>
      <w:bookmarkEnd w:id="610"/>
      <w:r>
        <w:t xml:space="preserve">: Schéma </w:t>
      </w:r>
      <w:r w:rsidR="000E15DB">
        <w:t>jednotlivých fází</w:t>
      </w:r>
      <w:r>
        <w:t xml:space="preserve"> algoritmu R-CNN</w:t>
      </w:r>
    </w:p>
    <w:p w14:paraId="1C067B4B" w14:textId="59142E66" w:rsidR="00DB55D0" w:rsidRDefault="00E67942" w:rsidP="00CE2FD4">
      <w:r>
        <w:t>Ačkoliv se jedn</w:t>
      </w:r>
      <w:r w:rsidR="00F801F5">
        <w:t>alo</w:t>
      </w:r>
      <w:r>
        <w:t xml:space="preserve"> o průlomovou </w:t>
      </w:r>
      <w:r w:rsidR="00F801F5">
        <w:t xml:space="preserve">metodu, která </w:t>
      </w:r>
      <w:r w:rsidR="00CB406F">
        <w:t xml:space="preserve">významně přispěla ke zlepšení přesnosti </w:t>
      </w:r>
      <w:r>
        <w:t xml:space="preserve">detekce objektů, </w:t>
      </w:r>
      <w:r w:rsidR="00F801F5">
        <w:t xml:space="preserve">z dnešního pohledu </w:t>
      </w:r>
      <w:r>
        <w:t xml:space="preserve">trpí tento algoritmus </w:t>
      </w:r>
      <w:r w:rsidR="00DE6DFC">
        <w:t xml:space="preserve">mnoha limitacemi zejména </w:t>
      </w:r>
      <w:r w:rsidR="00CB406F">
        <w:t xml:space="preserve">v rychlostí detekc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 xml:space="preserve">CNN používá CNN k extrakci </w:t>
      </w:r>
      <w:r w:rsidR="001B2B9C">
        <w:t>příznaků</w:t>
      </w:r>
      <w:r w:rsidR="00552E04" w:rsidRPr="00B77125">
        <w:t>, klasifikac</w:t>
      </w:r>
      <w:r w:rsidR="00B77125">
        <w:t>e</w:t>
      </w:r>
      <w:r w:rsidR="00552E04" w:rsidRPr="00B77125">
        <w:t xml:space="preserve"> a regresní kroky pr</w:t>
      </w:r>
      <w:r w:rsidR="00C254A8">
        <w:t xml:space="preserve">o </w:t>
      </w:r>
      <w:r w:rsidR="00552E04" w:rsidRPr="00B77125">
        <w:t xml:space="preserve">lokalizaci </w:t>
      </w:r>
      <w:del w:id="615" w:author="Kateřina Rulfová" w:date="2025-05-17T19:48:00Z" w16du:dateUtc="2025-05-17T17:48:00Z">
        <w:r w:rsidR="00552E04" w:rsidRPr="00B77125" w:rsidDel="004D784A">
          <w:delText>bouding</w:delText>
        </w:r>
      </w:del>
      <w:ins w:id="616" w:author="Kateřina Rulfová" w:date="2025-05-17T19:48:00Z" w16du:dateUtc="2025-05-17T17:48:00Z">
        <w:r w:rsidR="004D784A" w:rsidRPr="00B77125">
          <w:t>bounding</w:t>
        </w:r>
      </w:ins>
      <w:r w:rsidR="00552E04" w:rsidRPr="00B77125">
        <w:t xml:space="preserve">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6C0BAC">
        <w:t xml:space="preserve"> </w:t>
      </w:r>
      <w:r w:rsidR="00552E04" w:rsidRPr="00B77125">
        <w:t>rychlost detekce</w:t>
      </w:r>
      <w:r w:rsidR="00B77125">
        <w:t xml:space="preserve"> </w:t>
      </w:r>
      <w:r w:rsidR="003801D5">
        <w:fldChar w:fldCharType="begin"/>
      </w:r>
      <w:r w:rsidR="00F3586B">
        <w:instrText xml:space="preserve"> ADDIN EN.CITE &lt;EndNote&gt;&lt;Cite&gt;&lt;Author&gt;Girshick&lt;/Author&gt;&lt;Year&gt;2014&lt;/Year&gt;&lt;RecNum&gt;18&lt;/RecNum&gt;&lt;DisplayText&gt;[13]&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F3586B">
        <w:rPr>
          <w:noProof/>
        </w:rPr>
        <w:t>[13]</w:t>
      </w:r>
      <w:r w:rsidR="003801D5">
        <w:fldChar w:fldCharType="end"/>
      </w:r>
      <w:r w:rsidR="00552E04" w:rsidRPr="00B77125">
        <w:t>. Nutno dodat, že při vzniku architektury R</w:t>
      </w:r>
      <w:r w:rsidR="00C254A8">
        <w:t>-</w:t>
      </w:r>
      <w:r w:rsidR="00552E04" w:rsidRPr="00B77125">
        <w:t>CNN (</w:t>
      </w:r>
      <w:r w:rsidR="00F436FE">
        <w:t xml:space="preserve">v </w:t>
      </w:r>
      <w:r w:rsidR="00855D2F">
        <w:t>ro</w:t>
      </w:r>
      <w:r w:rsidR="00F436FE">
        <w:t>ce</w:t>
      </w:r>
      <w:r w:rsidR="00855D2F">
        <w:t xml:space="preserve"> </w:t>
      </w:r>
      <w:r w:rsidR="00552E04" w:rsidRPr="00B77125">
        <w:t xml:space="preserve">2014) </w:t>
      </w:r>
      <w:r w:rsidR="006C0BAC">
        <w:t xml:space="preserve">nebylo </w:t>
      </w:r>
      <w:r w:rsidR="00552E04" w:rsidRPr="00B77125">
        <w:t>použití plně</w:t>
      </w:r>
      <w:r w:rsidR="00552E04" w:rsidRPr="006C0BAC">
        <w:t xml:space="preserve"> </w:t>
      </w:r>
      <w:r w:rsidR="00552E04" w:rsidRPr="00B77125">
        <w:t>neuronového modelu</w:t>
      </w:r>
      <w:r w:rsidR="00A32C01">
        <w:t xml:space="preserve"> zdaleka</w:t>
      </w:r>
      <w:r w:rsidR="00552E04" w:rsidRPr="00B77125">
        <w:t xml:space="preserve"> </w:t>
      </w:r>
      <w:r w:rsidR="006C0BAC">
        <w:t>běžné</w:t>
      </w:r>
      <w:r w:rsidR="00552E04" w:rsidRPr="00B77125">
        <w:t>.</w:t>
      </w:r>
    </w:p>
    <w:p w14:paraId="7BDEE34D" w14:textId="67052B7A" w:rsidR="000D7BB4" w:rsidRDefault="000D7BB4" w:rsidP="00A34462">
      <w:pPr>
        <w:pStyle w:val="Nzev"/>
        <w:spacing w:after="0"/>
      </w:pPr>
      <w:r>
        <w:t xml:space="preserve">Selective </w:t>
      </w:r>
      <w:ins w:id="617" w:author="Kateřina Rulfová" w:date="2025-05-27T22:43:00Z" w16du:dateUtc="2025-05-27T20:43:00Z">
        <w:r w:rsidR="00802855">
          <w:t>S</w:t>
        </w:r>
      </w:ins>
      <w:del w:id="618" w:author="Kateřina Rulfová" w:date="2025-05-27T22:43:00Z" w16du:dateUtc="2025-05-27T20:43:00Z">
        <w:r w:rsidDel="00802855">
          <w:delText>s</w:delText>
        </w:r>
      </w:del>
      <w:r>
        <w:t>earch</w:t>
      </w:r>
    </w:p>
    <w:p w14:paraId="38BA25B3" w14:textId="134013B2" w:rsidR="000D7BB4" w:rsidRPr="000D7BB4" w:rsidRDefault="000D7BB4" w:rsidP="000D7BB4">
      <w:r w:rsidRPr="00174D1D">
        <w:t xml:space="preserve">Při vytváření </w:t>
      </w:r>
      <w:proofErr w:type="spellStart"/>
      <w:r w:rsidRPr="00174D1D">
        <w:t>RoI</w:t>
      </w:r>
      <w:proofErr w:type="spellEnd"/>
      <w:r w:rsidRPr="00174D1D">
        <w:t xml:space="preserve"> pomocí </w:t>
      </w:r>
      <w:r>
        <w:t xml:space="preserve">algoritmu </w:t>
      </w:r>
      <w:proofErr w:type="spellStart"/>
      <w:ins w:id="619" w:author="Kateřina Rulfová" w:date="2025-05-27T22:43:00Z" w16du:dateUtc="2025-05-27T20:43:00Z">
        <w:r w:rsidR="00802855">
          <w:t>S</w:t>
        </w:r>
      </w:ins>
      <w:del w:id="620" w:author="Kateřina Rulfová" w:date="2025-05-27T22:43:00Z" w16du:dateUtc="2025-05-27T20:43:00Z">
        <w:r w:rsidDel="00802855">
          <w:delText>s</w:delText>
        </w:r>
      </w:del>
      <w:r>
        <w:t>elective</w:t>
      </w:r>
      <w:proofErr w:type="spellEnd"/>
      <w:r>
        <w:t xml:space="preserve"> </w:t>
      </w:r>
      <w:proofErr w:type="spellStart"/>
      <w:ins w:id="621" w:author="Kateřina Rulfová" w:date="2025-05-27T22:43:00Z" w16du:dateUtc="2025-05-27T20:43:00Z">
        <w:r w:rsidR="00802855">
          <w:t>S</w:t>
        </w:r>
      </w:ins>
      <w:del w:id="622" w:author="Kateřina Rulfová" w:date="2025-05-27T22:43:00Z" w16du:dateUtc="2025-05-27T20:43:00Z">
        <w:r w:rsidDel="00802855">
          <w:delText>s</w:delText>
        </w:r>
      </w:del>
      <w:r>
        <w:t>earch</w:t>
      </w:r>
      <w:proofErr w:type="spellEnd"/>
      <w:r>
        <w:t xml:space="preserve"> se vstupní obraz nejprve rozdělí na </w:t>
      </w:r>
      <w:proofErr w:type="spellStart"/>
      <w:r>
        <w:t>superpixely</w:t>
      </w:r>
      <w:proofErr w:type="spellEnd"/>
      <w:r>
        <w:t xml:space="preserve"> – malé oblasti s podobnými barvami nebo texturou.</w:t>
      </w:r>
      <w:r w:rsidR="00D93891">
        <w:t xml:space="preserve"> Následně je provedeno slučování těchto oblastí, které se vyhodnocuje na základě společných rysů regionů</w:t>
      </w:r>
      <w:r w:rsidR="000730A1">
        <w:t xml:space="preserve">, tím vzniknou nové oblasti zájmu. Zmíněný krok slučování se iterativně opakuje do té doby, něž se všechny </w:t>
      </w:r>
      <w:proofErr w:type="spellStart"/>
      <w:r w:rsidR="000730A1">
        <w:t>RoI</w:t>
      </w:r>
      <w:proofErr w:type="spellEnd"/>
      <w:r w:rsidR="000730A1">
        <w:t xml:space="preserve"> postupně opět spojí do jedné oblasti obsahující celý vstupní obraz. Všechny vzniklé návrhy </w:t>
      </w:r>
      <w:proofErr w:type="spellStart"/>
      <w:r w:rsidR="000730A1">
        <w:t>RoI</w:t>
      </w:r>
      <w:proofErr w:type="spellEnd"/>
      <w:r w:rsidR="000730A1">
        <w:t xml:space="preserve"> v průběhu </w:t>
      </w:r>
      <w:proofErr w:type="spellStart"/>
      <w:ins w:id="623" w:author="Kateřina Rulfová" w:date="2025-05-27T22:43:00Z" w16du:dateUtc="2025-05-27T20:43:00Z">
        <w:r w:rsidR="00802855">
          <w:t>S</w:t>
        </w:r>
      </w:ins>
      <w:del w:id="624" w:author="Kateřina Rulfová" w:date="2025-05-27T22:43:00Z" w16du:dateUtc="2025-05-27T20:43:00Z">
        <w:r w:rsidR="000730A1" w:rsidDel="00802855">
          <w:delText>s</w:delText>
        </w:r>
      </w:del>
      <w:r w:rsidR="000730A1">
        <w:t>elective</w:t>
      </w:r>
      <w:proofErr w:type="spellEnd"/>
      <w:r w:rsidR="000730A1">
        <w:t xml:space="preserve"> </w:t>
      </w:r>
      <w:proofErr w:type="spellStart"/>
      <w:ins w:id="625" w:author="Kateřina Rulfová" w:date="2025-05-27T22:43:00Z" w16du:dateUtc="2025-05-27T20:43:00Z">
        <w:r w:rsidR="00802855">
          <w:t>S</w:t>
        </w:r>
      </w:ins>
      <w:del w:id="626" w:author="Kateřina Rulfová" w:date="2025-05-27T22:43:00Z" w16du:dateUtc="2025-05-27T20:43:00Z">
        <w:r w:rsidR="000730A1" w:rsidDel="00802855">
          <w:delText>s</w:delText>
        </w:r>
      </w:del>
      <w:r w:rsidR="000730A1">
        <w:t>earch</w:t>
      </w:r>
      <w:proofErr w:type="spellEnd"/>
      <w:r w:rsidR="000730A1">
        <w:t xml:space="preserve"> (často nižší tisíce oblastí) jsou následně předány do další fáze detekčního algoritmu (např. R-CNN) </w:t>
      </w:r>
      <w:r w:rsidR="004E4571">
        <w:fldChar w:fldCharType="begin">
          <w:fldData xml:space="preserve">PEVuZE5vdGU+PENpdGU+PEF1dGhvcj5VaWpsaW5nczwvQXV0aG9yPjxZZWFyPjIwMTI8L1llYXI+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</w:fldData>
        </w:fldChar>
      </w:r>
      <w:r w:rsidR="004E4571">
        <w:instrText xml:space="preserve"> ADDIN EN.CITE </w:instrText>
      </w:r>
      <w:r w:rsidR="004E4571">
        <w:fldChar w:fldCharType="begin">
          <w:fldData xml:space="preserve">PEVuZE5vdGU+PENpdGU+PEF1dGhvcj5VaWpsaW5nczwvQXV0aG9yPjxZZWFyPjIwMTI8L1llYXI+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</w:fldData>
        </w:fldChar>
      </w:r>
      <w:r w:rsidR="004E4571">
        <w:instrText xml:space="preserve"> ADDIN EN.CITE.DATA </w:instrText>
      </w:r>
      <w:r w:rsidR="004E4571">
        <w:fldChar w:fldCharType="end"/>
      </w:r>
      <w:r w:rsidR="004E4571">
        <w:fldChar w:fldCharType="separate"/>
      </w:r>
      <w:r w:rsidR="004E4571">
        <w:rPr>
          <w:noProof/>
        </w:rPr>
        <w:t>[14]</w:t>
      </w:r>
      <w:r w:rsidR="004E4571">
        <w:fldChar w:fldCharType="end"/>
      </w:r>
      <w:r w:rsidR="000730A1">
        <w:t>.</w:t>
      </w:r>
    </w:p>
    <w:p w14:paraId="5ECFDB07" w14:textId="6D37EEB6" w:rsidR="00956EBE" w:rsidRPr="002E41F3" w:rsidRDefault="00956EBE" w:rsidP="00591949">
      <w:pPr>
        <w:pStyle w:val="Nadpis3"/>
      </w:pPr>
      <w:bookmarkStart w:id="627" w:name="_Toc198115551"/>
      <w:r w:rsidRPr="002E41F3">
        <w:lastRenderedPageBreak/>
        <w:t>Fast</w:t>
      </w:r>
      <w:r w:rsidR="00C254A8">
        <w:t xml:space="preserve"> </w:t>
      </w:r>
      <w:r w:rsidRPr="002E41F3">
        <w:t>R</w:t>
      </w:r>
      <w:r w:rsidR="00C254A8">
        <w:t>-</w:t>
      </w:r>
      <w:r w:rsidRPr="002E41F3">
        <w:t>CNN</w:t>
      </w:r>
      <w:bookmarkEnd w:id="627"/>
    </w:p>
    <w:p w14:paraId="4B031509" w14:textId="5E858135"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w:t>
      </w:r>
      <w:ins w:id="628" w:author="Kateřina Rulfová" w:date="2025-05-17T19:49:00Z" w16du:dateUtc="2025-05-17T17:49:00Z">
        <w:r w:rsidR="00D854C0">
          <w:t xml:space="preserve"> přístupu</w:t>
        </w:r>
      </w:ins>
      <w:r w:rsidR="00AA3A26" w:rsidRPr="0004226B">
        <w:t>, tato architektura spojuje tři části</w:t>
      </w:r>
      <w:r w:rsidR="007251FD" w:rsidRPr="0004226B">
        <w:t>:</w:t>
      </w:r>
      <w:r w:rsidR="00AA3A26" w:rsidRPr="0004226B">
        <w:t xml:space="preserve"> extrakci </w:t>
      </w:r>
      <w:r w:rsidR="001B2B9C">
        <w:t>příznaků</w:t>
      </w:r>
      <w:r w:rsidR="00AA3A26" w:rsidRPr="0004226B">
        <w:t>, klasifikaci objektu a závěrečno</w:t>
      </w:r>
      <w:r w:rsidR="00AB1F0B">
        <w:t xml:space="preserve">u úpravu </w:t>
      </w:r>
      <w:proofErr w:type="spellStart"/>
      <w:r w:rsidR="00AB1F0B">
        <w:t>bouding</w:t>
      </w:r>
      <w:proofErr w:type="spellEnd"/>
      <w:r w:rsidR="00AB1F0B">
        <w:t xml:space="preserve"> boxu do jedné</w:t>
      </w:r>
      <w:r w:rsidR="00AA3A26" w:rsidRPr="0004226B">
        <w:t>.</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 xml:space="preserve">mapa </w:t>
      </w:r>
      <w:r w:rsidR="001B2B9C">
        <w:t>příznaků</w:t>
      </w:r>
      <w:r w:rsidR="000C6B4B">
        <w:t>.</w:t>
      </w:r>
      <w:r w:rsidR="003A6D96">
        <w:t xml:space="preserve"> Z této mapy</w:t>
      </w:r>
      <w:r w:rsidR="007251FD">
        <w:t xml:space="preserve"> se</w:t>
      </w:r>
      <w:r w:rsidR="003A6D96">
        <w:t xml:space="preserve"> vyber</w:t>
      </w:r>
      <w:r w:rsidR="007251FD">
        <w:t>ou</w:t>
      </w:r>
      <w:r w:rsidR="003A6D96">
        <w:t xml:space="preserve"> </w:t>
      </w:r>
      <w:proofErr w:type="spellStart"/>
      <w:ins w:id="629" w:author="Kateřina Rulfová" w:date="2025-05-27T22:44:00Z" w16du:dateUtc="2025-05-27T20:44:00Z">
        <w:r w:rsidR="00802855">
          <w:t>S</w:t>
        </w:r>
      </w:ins>
      <w:del w:id="630" w:author="Kateřina Rulfová" w:date="2025-05-27T22:44:00Z" w16du:dateUtc="2025-05-27T20:44:00Z">
        <w:r w:rsidR="003A6D96" w:rsidDel="00802855">
          <w:delText>s</w:delText>
        </w:r>
      </w:del>
      <w:r w:rsidR="003A6D96">
        <w:t>elective</w:t>
      </w:r>
      <w:proofErr w:type="spellEnd"/>
      <w:r w:rsidR="003A6D96">
        <w:t xml:space="preserve"> </w:t>
      </w:r>
      <w:proofErr w:type="spellStart"/>
      <w:ins w:id="631" w:author="Kateřina Rulfová" w:date="2025-05-27T22:44:00Z" w16du:dateUtc="2025-05-27T20:44:00Z">
        <w:r w:rsidR="00802855">
          <w:t>S</w:t>
        </w:r>
      </w:ins>
      <w:del w:id="632" w:author="Kateřina Rulfová" w:date="2025-05-27T22:44:00Z" w16du:dateUtc="2025-05-27T20:44:00Z">
        <w:r w:rsidR="003A6D96" w:rsidDel="00802855">
          <w:delText>s</w:delText>
        </w:r>
      </w:del>
      <w:r w:rsidR="003A6D96">
        <w:t>earch</w:t>
      </w:r>
      <w:proofErr w:type="spellEnd"/>
      <w:r w:rsidR="003A6D96">
        <w:t xml:space="preserve"> metodou sledované oblasti zájmu. Na získan</w:t>
      </w:r>
      <w:r w:rsidR="00591949">
        <w:t>ých</w:t>
      </w:r>
      <w:r w:rsidR="003A6D96">
        <w:t xml:space="preserve"> </w:t>
      </w:r>
      <w:proofErr w:type="spellStart"/>
      <w:r w:rsidR="003A6D96">
        <w:t>RoI</w:t>
      </w:r>
      <w:proofErr w:type="spellEnd"/>
      <w:r w:rsidR="003A6D96">
        <w:t xml:space="preserve"> je aplikován </w:t>
      </w:r>
      <w:proofErr w:type="spellStart"/>
      <w:r w:rsidR="003A6D96">
        <w:t>pooling</w:t>
      </w:r>
      <w:proofErr w:type="spellEnd"/>
      <w:r w:rsidR="003A6D96">
        <w:t xml:space="preserve">, který </w:t>
      </w:r>
      <w:r w:rsidR="00206B81">
        <w:t>zajistí</w:t>
      </w:r>
      <w:r w:rsidR="003A6D96">
        <w:t xml:space="preserve"> vytvoření fixních délek vektorů </w:t>
      </w:r>
      <w:r w:rsidR="001B2B9C">
        <w:t>příznaků</w:t>
      </w:r>
      <w:r w:rsidR="003A6D96">
        <w:t xml:space="preserve">. Ty jsou poslány do plně propojené CNN, která současně klasifikuje třídu objektu a zároveň provádí přesnou lokalizaci využitím </w:t>
      </w:r>
      <w:proofErr w:type="spellStart"/>
      <w:r w:rsidR="003A6D96">
        <w:t>softmax</w:t>
      </w:r>
      <w:proofErr w:type="spellEnd"/>
      <w:r w:rsidR="003A6D96">
        <w:t xml:space="preserve">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39406AD3"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w:t>
      </w:r>
      <w:proofErr w:type="spellStart"/>
      <w:ins w:id="633" w:author="Kateřina Rulfová" w:date="2025-05-27T22:44:00Z" w16du:dateUtc="2025-05-27T20:44:00Z">
        <w:r w:rsidR="00802855">
          <w:t>S</w:t>
        </w:r>
      </w:ins>
      <w:del w:id="634" w:author="Kateřina Rulfová" w:date="2025-05-27T22:44:00Z" w16du:dateUtc="2025-05-27T20:44:00Z">
        <w:r w:rsidDel="00802855">
          <w:delText>s</w:delText>
        </w:r>
      </w:del>
      <w:r>
        <w:t>elective</w:t>
      </w:r>
      <w:proofErr w:type="spellEnd"/>
      <w:r>
        <w:t xml:space="preserve"> </w:t>
      </w:r>
      <w:proofErr w:type="spellStart"/>
      <w:ins w:id="635" w:author="Kateřina Rulfová" w:date="2025-05-27T22:44:00Z" w16du:dateUtc="2025-05-27T20:44:00Z">
        <w:r w:rsidR="00802855">
          <w:t>S</w:t>
        </w:r>
      </w:ins>
      <w:del w:id="636" w:author="Kateřina Rulfová" w:date="2025-05-27T22:44:00Z" w16du:dateUtc="2025-05-27T20:44:00Z">
        <w:r w:rsidDel="00802855">
          <w:delText>s</w:delText>
        </w:r>
      </w:del>
      <w:r>
        <w:t>earch</w:t>
      </w:r>
      <w:proofErr w:type="spellEnd"/>
      <w:r>
        <w:t xml:space="preserve">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637" w:name="_Toc198115552"/>
      <w:proofErr w:type="spellStart"/>
      <w:r w:rsidRPr="002E41F3">
        <w:t>Faster</w:t>
      </w:r>
      <w:proofErr w:type="spellEnd"/>
      <w:r w:rsidR="00C254A8">
        <w:t xml:space="preserve"> </w:t>
      </w:r>
      <w:r w:rsidRPr="002E41F3">
        <w:t>R</w:t>
      </w:r>
      <w:r w:rsidR="00C254A8">
        <w:t>-</w:t>
      </w:r>
      <w:r w:rsidRPr="002E41F3">
        <w:t>CNN</w:t>
      </w:r>
      <w:bookmarkEnd w:id="637"/>
    </w:p>
    <w:p w14:paraId="61FE44C9" w14:textId="6E82DCA4" w:rsidR="00DD05EB" w:rsidRPr="00DD05EB" w:rsidRDefault="00DD05EB" w:rsidP="00DD05EB">
      <w:r>
        <w:t xml:space="preserve">Architektura </w:t>
      </w:r>
      <w:proofErr w:type="spellStart"/>
      <w:r>
        <w:t>Faster</w:t>
      </w:r>
      <w:proofErr w:type="spellEnd"/>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proofErr w:type="spellStart"/>
      <w:ins w:id="638" w:author="Kateřina Rulfová" w:date="2025-05-27T22:44:00Z" w16du:dateUtc="2025-05-27T20:44:00Z">
        <w:r w:rsidR="00802855">
          <w:t>S</w:t>
        </w:r>
      </w:ins>
      <w:del w:id="639" w:author="Kateřina Rulfová" w:date="2025-05-27T22:44:00Z" w16du:dateUtc="2025-05-27T20:44:00Z">
        <w:r w:rsidR="000544A0" w:rsidDel="00802855">
          <w:delText>s</w:delText>
        </w:r>
      </w:del>
      <w:r>
        <w:t>elective</w:t>
      </w:r>
      <w:proofErr w:type="spellEnd"/>
      <w:r>
        <w:t xml:space="preserve"> </w:t>
      </w:r>
      <w:proofErr w:type="spellStart"/>
      <w:ins w:id="640" w:author="Kateřina Rulfová" w:date="2025-05-27T22:44:00Z" w16du:dateUtc="2025-05-27T20:44:00Z">
        <w:r w:rsidR="00802855">
          <w:t>S</w:t>
        </w:r>
      </w:ins>
      <w:del w:id="641" w:author="Kateřina Rulfová" w:date="2025-05-27T22:44:00Z" w16du:dateUtc="2025-05-27T20:44:00Z">
        <w:r w:rsidR="000544A0" w:rsidDel="00802855">
          <w:delText>s</w:delText>
        </w:r>
      </w:del>
      <w:r>
        <w:t>earch</w:t>
      </w:r>
      <w:proofErr w:type="spellEnd"/>
      <w:r>
        <w:t xml:space="preserve"> nebo MCG (</w:t>
      </w:r>
      <w:proofErr w:type="spellStart"/>
      <w:r>
        <w:t>M</w:t>
      </w:r>
      <w:r w:rsidRPr="00DD05EB">
        <w:t>ultiscale</w:t>
      </w:r>
      <w:proofErr w:type="spellEnd"/>
      <w:r w:rsidRPr="00DD05EB">
        <w:t xml:space="preserve"> </w:t>
      </w:r>
      <w:proofErr w:type="spellStart"/>
      <w:ins w:id="642" w:author="Kateřina Rulfová" w:date="2025-05-27T22:46:00Z" w16du:dateUtc="2025-05-27T20:46:00Z">
        <w:r w:rsidR="00857B1B">
          <w:t>C</w:t>
        </w:r>
      </w:ins>
      <w:del w:id="643" w:author="Kateřina Rulfová" w:date="2025-05-27T22:46:00Z" w16du:dateUtc="2025-05-27T20:46:00Z">
        <w:r w:rsidR="000544A0" w:rsidDel="00857B1B">
          <w:delText>c</w:delText>
        </w:r>
      </w:del>
      <w:r w:rsidRPr="00DD05EB">
        <w:t>ombinatorial</w:t>
      </w:r>
      <w:proofErr w:type="spellEnd"/>
      <w:r w:rsidRPr="00DD05EB">
        <w:t xml:space="preserve"> </w:t>
      </w:r>
      <w:proofErr w:type="spellStart"/>
      <w:ins w:id="644" w:author="Kateřina Rulfová" w:date="2025-05-27T22:46:00Z" w16du:dateUtc="2025-05-27T20:46:00Z">
        <w:r w:rsidR="00857B1B">
          <w:t>G</w:t>
        </w:r>
      </w:ins>
      <w:del w:id="645" w:author="Kateřina Rulfová" w:date="2025-05-27T22:46:00Z" w16du:dateUtc="2025-05-27T20:46:00Z">
        <w:r w:rsidR="000544A0" w:rsidDel="00857B1B">
          <w:delText>g</w:delText>
        </w:r>
      </w:del>
      <w:r w:rsidRPr="00DD05EB">
        <w:t>rouping</w:t>
      </w:r>
      <w:proofErr w:type="spellEnd"/>
      <w:r>
        <w:t>) pomocí CNN zvan</w:t>
      </w:r>
      <w:r w:rsidR="00D126B4">
        <w:t>é</w:t>
      </w:r>
      <w:r>
        <w:t xml:space="preserve"> </w:t>
      </w:r>
      <w:proofErr w:type="spellStart"/>
      <w:r>
        <w:t>Regional</w:t>
      </w:r>
      <w:proofErr w:type="spellEnd"/>
      <w:r>
        <w:t xml:space="preserve"> </w:t>
      </w:r>
      <w:proofErr w:type="spellStart"/>
      <w:r>
        <w:t>Proposal</w:t>
      </w:r>
      <w:proofErr w:type="spellEnd"/>
      <w:r>
        <w:t xml:space="preserve">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D571B9">
        <w:t>milisekundy</w:t>
      </w:r>
      <w:r w:rsidR="00025371">
        <w:t xml:space="preserve"> </w:t>
      </w:r>
      <w:r w:rsidR="00025371">
        <w:fldChar w:fldCharType="begin"/>
      </w:r>
      <w:r w:rsidR="004E4571">
        <w:instrText xml:space="preserve"> ADDIN EN.CITE &lt;EndNote&gt;&lt;Cite&gt;&lt;Author&gt;Ahmed&lt;/Author&gt;&lt;Year&gt;2023&lt;/Year&gt;&lt;RecNum&gt;11&lt;/RecNum&gt;&lt;DisplayText&gt;[15]&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4E4571">
        <w:rPr>
          <w:noProof/>
        </w:rPr>
        <w:t>[15]</w:t>
      </w:r>
      <w:r w:rsidR="00025371">
        <w:fldChar w:fldCharType="end"/>
      </w:r>
      <w:r w:rsidR="005F2A68">
        <w:t xml:space="preserve">. </w:t>
      </w:r>
      <w:r w:rsidR="004B0CC7">
        <w:t>Integrací RPN do detekční sítě architektury došlo také k výraznému zlepšení</w:t>
      </w:r>
      <w:r w:rsidR="00316DCE">
        <w:t xml:space="preserve"> </w:t>
      </w:r>
      <w:r w:rsidR="004B0CC7">
        <w:t>i v</w:t>
      </w:r>
      <w:r w:rsidR="00316DCE">
        <w:t xml:space="preserve"> přesnost</w:t>
      </w:r>
      <w:r w:rsidR="004B0CC7">
        <w:t>i</w:t>
      </w:r>
      <w:r w:rsidR="00316DCE">
        <w:t xml:space="preserve"> detekce </w:t>
      </w:r>
      <w:r w:rsidR="004B0CC7">
        <w:t>objektů</w:t>
      </w:r>
      <w:r w:rsidR="00316DCE">
        <w:t>.</w:t>
      </w:r>
    </w:p>
    <w:p w14:paraId="2D950144" w14:textId="684671DE" w:rsidR="00916097" w:rsidRDefault="00916097" w:rsidP="00591949">
      <w:pPr>
        <w:pStyle w:val="Nadpis2"/>
      </w:pPr>
      <w:bookmarkStart w:id="646" w:name="_Toc198115553"/>
      <w:proofErr w:type="spellStart"/>
      <w:r w:rsidRPr="002E41F3">
        <w:t>One-stage</w:t>
      </w:r>
      <w:proofErr w:type="spellEnd"/>
      <w:r w:rsidRPr="002E41F3">
        <w:t xml:space="preserve"> detektory</w:t>
      </w:r>
      <w:bookmarkEnd w:id="646"/>
    </w:p>
    <w:p w14:paraId="687E45B8" w14:textId="43B41B33" w:rsidR="00463DFF" w:rsidRPr="00463DFF" w:rsidRDefault="00546342" w:rsidP="00463DFF">
      <w:proofErr w:type="spellStart"/>
      <w:r>
        <w:t>One-stage</w:t>
      </w:r>
      <w:proofErr w:type="spellEnd"/>
      <w:r>
        <w:t xml:space="preserve"> </w:t>
      </w:r>
      <w:del w:id="647" w:author="Kateřina Rulfová" w:date="2025-05-17T19:50:00Z" w16du:dateUtc="2025-05-17T17:50:00Z">
        <w:r w:rsidDel="00804555">
          <w:delText xml:space="preserve">frameworky </w:delText>
        </w:r>
      </w:del>
      <w:ins w:id="648" w:author="Kateřina Rulfová" w:date="2025-05-17T19:50:00Z" w16du:dateUtc="2025-05-17T17:50:00Z">
        <w:r w:rsidR="00804555">
          <w:t xml:space="preserve">algoritmy </w:t>
        </w:r>
      </w:ins>
      <w:r>
        <w:t xml:space="preserve">pro detekci objektu </w:t>
      </w:r>
      <w:r w:rsidR="00423681">
        <w:t>provádí</w:t>
      </w:r>
      <w:r>
        <w:t xml:space="preserve"> </w:t>
      </w:r>
      <w:r w:rsidR="00423681">
        <w:t xml:space="preserve">lokalizaci a identifikaci objektu zároveň, </w:t>
      </w:r>
      <w:r>
        <w:t>použití</w:t>
      </w:r>
      <w:r w:rsidR="006A43CF">
        <w:t>m</w:t>
      </w:r>
      <w:r>
        <w:t xml:space="preserve">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bounding boxy zároveň. Součástí stejného průchodu algoritmem CNN je také přiřazení hodnoty pravděpodobnosti příslušnost</w:t>
      </w:r>
      <w:r w:rsidR="000544A0">
        <w:t>i</w:t>
      </w:r>
      <w:r>
        <w:t xml:space="preserve"> </w:t>
      </w:r>
      <w:r w:rsidR="000544A0">
        <w:t xml:space="preserve">boxu </w:t>
      </w:r>
      <w:r>
        <w:t>k určit</w:t>
      </w:r>
      <w:r w:rsidR="000544A0">
        <w:t>é</w:t>
      </w:r>
      <w:r>
        <w:t xml:space="preserve"> třídě. Do této skupiny se řadí např. architektury </w:t>
      </w:r>
      <w:proofErr w:type="spellStart"/>
      <w:r>
        <w:t>DetectorNet</w:t>
      </w:r>
      <w:proofErr w:type="spellEnd"/>
      <w:r>
        <w:t xml:space="preserve">, </w:t>
      </w:r>
      <w:proofErr w:type="spellStart"/>
      <w:r>
        <w:t>OverFeat</w:t>
      </w:r>
      <w:proofErr w:type="spellEnd"/>
      <w:r>
        <w:t xml:space="preserve">, </w:t>
      </w:r>
      <w:del w:id="649" w:author="Kateřina Rulfová" w:date="2025-05-17T19:51:00Z" w16du:dateUtc="2025-05-17T17:51:00Z">
        <w:r w:rsidDel="00804555">
          <w:delText xml:space="preserve">SSD </w:delText>
        </w:r>
      </w:del>
      <w:r w:rsidR="00142462">
        <w:t>SSD</w:t>
      </w:r>
      <w:ins w:id="650" w:author="Kateřina Rulfová" w:date="2025-05-17T19:51:00Z" w16du:dateUtc="2025-05-17T17:51:00Z">
        <w:r w:rsidR="00804555">
          <w:t xml:space="preserve"> </w:t>
        </w:r>
      </w:ins>
      <w:r>
        <w:t>nebo</w:t>
      </w:r>
      <w:r w:rsidR="002E553D">
        <w:t xml:space="preserve"> </w:t>
      </w:r>
      <w:proofErr w:type="spellStart"/>
      <w:r w:rsidR="002E553D">
        <w:t>You</w:t>
      </w:r>
      <w:proofErr w:type="spellEnd"/>
      <w:r w:rsidR="002E553D">
        <w:t xml:space="preserve"> </w:t>
      </w:r>
      <w:proofErr w:type="spellStart"/>
      <w:r w:rsidR="002E553D">
        <w:t>Only</w:t>
      </w:r>
      <w:proofErr w:type="spellEnd"/>
      <w:r w:rsidR="002E553D">
        <w:t xml:space="preserve"> </w:t>
      </w:r>
      <w:proofErr w:type="spellStart"/>
      <w:r w:rsidR="002E553D">
        <w:t>Look</w:t>
      </w:r>
      <w:proofErr w:type="spellEnd"/>
      <w:r w:rsidR="002E553D">
        <w:t xml:space="preserve"> </w:t>
      </w:r>
      <w:proofErr w:type="spellStart"/>
      <w:r w:rsidR="002E553D">
        <w:t>Once</w:t>
      </w:r>
      <w:proofErr w:type="spellEnd"/>
      <w:r>
        <w:t xml:space="preserve"> </w:t>
      </w:r>
      <w:r w:rsidR="002E553D">
        <w:t>(</w:t>
      </w:r>
      <w:r>
        <w:t>YOLO</w:t>
      </w:r>
      <w:r w:rsidR="002E553D">
        <w:t>)</w:t>
      </w:r>
      <w:r>
        <w:t xml:space="preserve">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480F31F8" w14:textId="62B1191C" w:rsidR="00277CFF" w:rsidRDefault="00277CFF" w:rsidP="00277CFF">
      <w:pPr>
        <w:pStyle w:val="Nadpis3"/>
      </w:pPr>
      <w:bookmarkStart w:id="651" w:name="_Toc191894751"/>
      <w:bookmarkStart w:id="652" w:name="_Toc198115554"/>
      <w:r w:rsidRPr="002D2D56">
        <w:t xml:space="preserve">Single Shot </w:t>
      </w:r>
      <w:proofErr w:type="spellStart"/>
      <w:r w:rsidRPr="002D2D56">
        <w:t>Multibox</w:t>
      </w:r>
      <w:proofErr w:type="spellEnd"/>
      <w:r w:rsidRPr="002D2D56">
        <w:t xml:space="preserve"> </w:t>
      </w:r>
      <w:proofErr w:type="spellStart"/>
      <w:r w:rsidRPr="002D2D56">
        <w:t>Detector</w:t>
      </w:r>
      <w:proofErr w:type="spellEnd"/>
      <w:r>
        <w:t xml:space="preserve"> (SSD</w:t>
      </w:r>
      <w:bookmarkEnd w:id="651"/>
      <w:r>
        <w:t>)</w:t>
      </w:r>
      <w:bookmarkEnd w:id="652"/>
    </w:p>
    <w:p w14:paraId="689BB71A" w14:textId="48E90A6E" w:rsidR="002D2D56" w:rsidRPr="002D2D56" w:rsidRDefault="002D2D56" w:rsidP="002D2D56">
      <w:r w:rsidRPr="002D2D56">
        <w:t xml:space="preserve">Single Shot </w:t>
      </w:r>
      <w:proofErr w:type="spellStart"/>
      <w:r w:rsidRPr="002D2D56">
        <w:t>Multibox</w:t>
      </w:r>
      <w:proofErr w:type="spellEnd"/>
      <w:r w:rsidRPr="002D2D56">
        <w:t xml:space="preserve"> </w:t>
      </w:r>
      <w:proofErr w:type="spellStart"/>
      <w:r w:rsidRPr="002D2D56">
        <w:t>Detector</w:t>
      </w:r>
      <w:proofErr w:type="spellEnd"/>
      <w:r w:rsidRPr="002D2D56">
        <w:t xml:space="preserve"> umožňuje detekci </w:t>
      </w:r>
      <w:r>
        <w:t xml:space="preserve">více typů objektů zároveň. Proces lokalizace objektu je </w:t>
      </w:r>
      <w:r w:rsidR="004E79FD">
        <w:t xml:space="preserve">inspirován architekturou </w:t>
      </w:r>
      <w:proofErr w:type="spellStart"/>
      <w:r w:rsidR="004E79FD">
        <w:t>Faster</w:t>
      </w:r>
      <w:proofErr w:type="spellEnd"/>
      <w:r w:rsidR="004E79FD">
        <w:t xml:space="preserve"> </w:t>
      </w:r>
      <w:r>
        <w:t>R</w:t>
      </w:r>
      <w:r w:rsidR="004E79FD">
        <w:t>-</w:t>
      </w:r>
      <w:r>
        <w:t>CNN, ze které je převzat mechanismus kotev.</w:t>
      </w:r>
      <w:r w:rsidR="00AE6DE7">
        <w:t xml:space="preserve"> Kotvové boxy jsou předdefinované obdélníky různých </w:t>
      </w:r>
      <w:r w:rsidR="00902F12">
        <w:t>poměrů stran</w:t>
      </w:r>
      <w:r w:rsidR="00AE6DE7">
        <w:t xml:space="preserve"> a velikostí. Při lokalizaci </w:t>
      </w:r>
      <w:r w:rsidR="00AE6DE7">
        <w:lastRenderedPageBreak/>
        <w:t xml:space="preserve">nemusí </w:t>
      </w:r>
      <w:r w:rsidR="00F7231F">
        <w:t xml:space="preserve">CNN </w:t>
      </w:r>
      <w:r w:rsidR="00AE6DE7">
        <w:t xml:space="preserve">polohu objektu předpovídat od nuly, pouze vybere jeden z těchto útvarů a </w:t>
      </w:r>
      <w:r w:rsidR="00902F12">
        <w:t xml:space="preserve">poté predikuje posuny </w:t>
      </w:r>
      <w:r w:rsidR="00902F12" w:rsidRPr="00531ABF">
        <w:t xml:space="preserve">boxu k určení přesné polohy objektu </w:t>
      </w:r>
      <w:r w:rsidR="00902F12" w:rsidRPr="00531ABF">
        <w:fldChar w:fldCharType="begin"/>
      </w:r>
      <w:r w:rsidR="004E4571">
        <w:instrText xml:space="preserve"> ADDIN EN.CITE &lt;EndNote&gt;&lt;Cite&gt;&lt;Author&gt;Kaur&lt;/Author&gt;&lt;Year&gt;2024&lt;/Year&gt;&lt;RecNum&gt;23&lt;/RecNum&gt;&lt;DisplayText&gt;[16]&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902F12" w:rsidRPr="00531ABF">
        <w:fldChar w:fldCharType="separate"/>
      </w:r>
      <w:r w:rsidR="004E4571">
        <w:rPr>
          <w:noProof/>
        </w:rPr>
        <w:t>[16]</w:t>
      </w:r>
      <w:r w:rsidR="00902F12" w:rsidRPr="00531ABF">
        <w:fldChar w:fldCharType="end"/>
      </w:r>
      <w:r w:rsidR="00AE6DE7">
        <w:t xml:space="preserve">. </w:t>
      </w:r>
      <w:r>
        <w:t xml:space="preserve">Díky tomu může SSD extrahovat </w:t>
      </w:r>
      <w:r w:rsidR="001975AB">
        <w:t xml:space="preserve">příznaky </w:t>
      </w:r>
      <w:r>
        <w:t>objektů různých velikostí s podobnou přesností jako</w:t>
      </w:r>
      <w:r w:rsidR="000544A0">
        <w:t xml:space="preserve"> </w:t>
      </w:r>
      <w:proofErr w:type="spellStart"/>
      <w:r w:rsidR="004E79FD">
        <w:t>Faster</w:t>
      </w:r>
      <w:proofErr w:type="spellEnd"/>
      <w:r w:rsidR="006D19F2">
        <w:t xml:space="preserve"> </w:t>
      </w:r>
      <w:r w:rsidRPr="00BD0CF2">
        <w:t>R</w:t>
      </w:r>
      <w:r w:rsidR="004E79FD">
        <w:t>-</w:t>
      </w:r>
      <w:r w:rsidRPr="00BD0CF2">
        <w:t xml:space="preserve">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6D19F2">
        <w:t>Algoritmus využívá neuronovou síť VGG-16</w:t>
      </w:r>
      <w:r w:rsidR="00BD0CF2" w:rsidRPr="00BD0CF2">
        <w:t xml:space="preserve"> </w:t>
      </w:r>
      <w:r w:rsidR="00BD0CF2" w:rsidRPr="00BD0CF2">
        <w:fldChar w:fldCharType="begin"/>
      </w:r>
      <w:r w:rsidR="004E4571">
        <w: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4E4571">
        <w:rPr>
          <w:noProof/>
        </w:rPr>
        <w:t>[17]</w:t>
      </w:r>
      <w:r w:rsidR="00BD0CF2" w:rsidRPr="00BD0CF2">
        <w:fldChar w:fldCharType="end"/>
      </w:r>
      <w:r w:rsidR="00F70247" w:rsidRPr="00BD0CF2">
        <w:t xml:space="preserve">, která lokalizuje objekty pomocí bounding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E7648D" w:rsidRPr="00BD0CF2">
        <w:t>Zavrhnutí</w:t>
      </w:r>
      <w:r w:rsidR="00E7648D">
        <w:t xml:space="preserve"> nevhodně přiřazených objektů zajišťuje metoda </w:t>
      </w:r>
      <w:ins w:id="653" w:author="Kateřina Rulfová" w:date="2025-05-27T22:47:00Z" w16du:dateUtc="2025-05-27T20:47:00Z">
        <w:r w:rsidR="00F25EF5">
          <w:t>N</w:t>
        </w:r>
      </w:ins>
      <w:del w:id="654" w:author="Kateřina Rulfová" w:date="2025-05-27T22:47:00Z" w16du:dateUtc="2025-05-27T20:47:00Z">
        <w:r w:rsidR="004676EA" w:rsidDel="00F25EF5">
          <w:delText>n</w:delText>
        </w:r>
      </w:del>
      <w:r w:rsidR="004676EA">
        <w:t>on-</w:t>
      </w:r>
      <w:ins w:id="655" w:author="Kateřina Rulfová" w:date="2025-05-27T22:47:00Z" w16du:dateUtc="2025-05-27T20:47:00Z">
        <w:r w:rsidR="00F25EF5">
          <w:t>M</w:t>
        </w:r>
      </w:ins>
      <w:del w:id="656" w:author="Kateřina Rulfová" w:date="2025-05-27T22:47:00Z" w16du:dateUtc="2025-05-27T20:47:00Z">
        <w:r w:rsidR="004676EA" w:rsidDel="00F25EF5">
          <w:delText>m</w:delText>
        </w:r>
      </w:del>
      <w:r w:rsidR="004676EA">
        <w:t xml:space="preserve">aximum </w:t>
      </w:r>
      <w:proofErr w:type="spellStart"/>
      <w:ins w:id="657" w:author="Kateřina Rulfová" w:date="2025-05-27T22:47:00Z" w16du:dateUtc="2025-05-27T20:47:00Z">
        <w:r w:rsidR="00F25EF5">
          <w:t>S</w:t>
        </w:r>
      </w:ins>
      <w:del w:id="658" w:author="Kateřina Rulfová" w:date="2025-05-27T22:47:00Z" w16du:dateUtc="2025-05-27T20:47:00Z">
        <w:r w:rsidR="004676EA" w:rsidDel="00F25EF5">
          <w:delText>s</w:delText>
        </w:r>
      </w:del>
      <w:r w:rsidR="004676EA">
        <w:t>uppression</w:t>
      </w:r>
      <w:proofErr w:type="spellEnd"/>
      <w:r w:rsidR="004676EA">
        <w:t xml:space="preserve">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6D19F2">
        <w:t>úloh, v</w:t>
      </w:r>
      <w:r w:rsidR="000C3FF0">
        <w:t xml:space="preserve"> porovnání </w:t>
      </w:r>
      <w:r w:rsidR="00847662">
        <w:t xml:space="preserve">s algoritmy YOLOv3, </w:t>
      </w:r>
      <w:proofErr w:type="spellStart"/>
      <w:r w:rsidR="00847662">
        <w:t>Faster</w:t>
      </w:r>
      <w:proofErr w:type="spellEnd"/>
      <w:r w:rsidR="00847662">
        <w:t xml:space="preserve"> R-CNN a dalšími </w:t>
      </w:r>
      <w:r w:rsidR="000544A0">
        <w:t xml:space="preserve">v </w:t>
      </w:r>
      <w:r w:rsidR="000C3FF0">
        <w:t xml:space="preserve">článku </w:t>
      </w:r>
      <w:r w:rsidR="00F51B46">
        <w:fldChar w:fldCharType="begin"/>
      </w:r>
      <w:r w:rsidR="004E4571">
        <w:instrText xml:space="preserve"> ADDIN EN.CITE &lt;EndNote&gt;&lt;Cite&gt;&lt;Author&gt;Liu&lt;/Author&gt;&lt;Year&gt;2021&lt;/Year&gt;&lt;RecNum&gt;12&lt;/RecNum&gt;&lt;DisplayText&gt;[18]&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4E4571">
        <w:rPr>
          <w:noProof/>
        </w:rPr>
        <w:t>[18]</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4E4571">
        <w: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4E4571">
        <w:rPr>
          <w:noProof/>
        </w:rPr>
        <w:t>[17]</w:t>
      </w:r>
      <w:r w:rsidR="00BD0CF2">
        <w:fldChar w:fldCharType="end"/>
      </w:r>
      <w:r w:rsidR="00E7648D">
        <w:t>.</w:t>
      </w:r>
    </w:p>
    <w:p w14:paraId="4946A32D" w14:textId="4840FBAF" w:rsidR="00956EBE" w:rsidRDefault="00956EBE" w:rsidP="00956EBE">
      <w:pPr>
        <w:pStyle w:val="Nadpis2"/>
      </w:pPr>
      <w:bookmarkStart w:id="659" w:name="_Toc198115555"/>
      <w:proofErr w:type="spellStart"/>
      <w:r>
        <w:t>You</w:t>
      </w:r>
      <w:proofErr w:type="spellEnd"/>
      <w:r>
        <w:t xml:space="preserve"> </w:t>
      </w:r>
      <w:proofErr w:type="spellStart"/>
      <w:r>
        <w:t>Only</w:t>
      </w:r>
      <w:proofErr w:type="spellEnd"/>
      <w:r>
        <w:t xml:space="preserve"> </w:t>
      </w:r>
      <w:proofErr w:type="spellStart"/>
      <w:r>
        <w:t>Look</w:t>
      </w:r>
      <w:proofErr w:type="spellEnd"/>
      <w:r>
        <w:t xml:space="preserve"> </w:t>
      </w:r>
      <w:proofErr w:type="spellStart"/>
      <w:r>
        <w:t>Once</w:t>
      </w:r>
      <w:proofErr w:type="spellEnd"/>
      <w:r w:rsidR="00DF4DA7">
        <w:t xml:space="preserve"> (YOLO)</w:t>
      </w:r>
      <w:bookmarkEnd w:id="659"/>
    </w:p>
    <w:p w14:paraId="07018510" w14:textId="2F354655" w:rsidR="00C0792B" w:rsidRDefault="002A378F" w:rsidP="00DC3435">
      <w:proofErr w:type="spellStart"/>
      <w:r>
        <w:t>Y</w:t>
      </w:r>
      <w:r w:rsidR="00DC3435">
        <w:t>ou</w:t>
      </w:r>
      <w:proofErr w:type="spellEnd"/>
      <w:r w:rsidR="00DC3435">
        <w:t xml:space="preserve"> </w:t>
      </w:r>
      <w:proofErr w:type="spellStart"/>
      <w:r w:rsidR="00DC3435">
        <w:t>Only</w:t>
      </w:r>
      <w:proofErr w:type="spellEnd"/>
      <w:r w:rsidR="00DC3435">
        <w:t xml:space="preserve"> </w:t>
      </w:r>
      <w:proofErr w:type="spellStart"/>
      <w:r w:rsidR="00DC3435">
        <w:t>Look</w:t>
      </w:r>
      <w:proofErr w:type="spellEnd"/>
      <w:r w:rsidR="00DC3435">
        <w:t xml:space="preserve"> </w:t>
      </w:r>
      <w:proofErr w:type="spellStart"/>
      <w:r w:rsidR="00DC3435">
        <w:t>Once</w:t>
      </w:r>
      <w:proofErr w:type="spellEnd"/>
      <w:r w:rsidR="00DC3435">
        <w:t xml:space="preserve"> je dalším algoritmem spadajícím do kategorie </w:t>
      </w:r>
      <w:proofErr w:type="spellStart"/>
      <w:r w:rsidR="00DC3435">
        <w:t>one-stage</w:t>
      </w:r>
      <w:proofErr w:type="spellEnd"/>
      <w:r w:rsidR="00DC3435">
        <w:t xml:space="preserve"> detektorů. Základní </w:t>
      </w:r>
      <w:r w:rsidR="00C0792B">
        <w:t xml:space="preserve">myšlenka všech verzí </w:t>
      </w:r>
      <w:r>
        <w:t xml:space="preserve">YOLO </w:t>
      </w:r>
      <w:r w:rsidR="00DC3435">
        <w:t>stojí na rozdělení vstupního obrazu na mřížku, kde každá buňka zodpovídá za detekci objektů spadající</w:t>
      </w:r>
      <w:r w:rsidR="001256E6">
        <w:t>ch</w:t>
      </w:r>
      <w:r w:rsidR="00DC3435">
        <w:t xml:space="preserve"> svým středem </w:t>
      </w:r>
      <w:ins w:id="660" w:author="Kateřina Rulfová" w:date="2025-05-17T19:52:00Z" w16du:dateUtc="2025-05-17T17:52:00Z">
        <w:r w:rsidR="00804555">
          <w:t>do</w:t>
        </w:r>
      </w:ins>
      <w:del w:id="661" w:author="Kateřina Rulfová" w:date="2025-05-17T19:52:00Z" w16du:dateUtc="2025-05-17T17:52:00Z">
        <w:r w:rsidR="00DC3435" w:rsidDel="00804555">
          <w:delText>na</w:delText>
        </w:r>
      </w:del>
      <w:r w:rsidR="00DC3435">
        <w:t xml:space="preserve"> její </w:t>
      </w:r>
      <w:del w:id="662" w:author="Kateřina Rulfová" w:date="2025-05-17T19:52:00Z" w16du:dateUtc="2025-05-17T17:52:00Z">
        <w:r w:rsidR="00DC3435" w:rsidDel="00804555">
          <w:delText>území</w:delText>
        </w:r>
      </w:del>
      <w:ins w:id="663" w:author="Kateřina Rulfová" w:date="2025-05-17T19:52:00Z" w16du:dateUtc="2025-05-17T17:52:00Z">
        <w:r w:rsidR="00804555">
          <w:t>oblasti</w:t>
        </w:r>
      </w:ins>
      <w:r w:rsidR="00DC3435">
        <w:t xml:space="preserve">. YOLO používá konvoluční neuronovou síť k predikci všech </w:t>
      </w:r>
      <w:proofErr w:type="spellStart"/>
      <w:r w:rsidR="00DC3435">
        <w:t>bouding</w:t>
      </w:r>
      <w:proofErr w:type="spellEnd"/>
      <w:r w:rsidR="00DC3435">
        <w:t xml:space="preserve"> boxů najednou. K detekci každého objektu tedy </w:t>
      </w:r>
      <w:r w:rsidR="000544A0">
        <w:t xml:space="preserve">jsou </w:t>
      </w:r>
      <w:r w:rsidR="00DC3435">
        <w:t>využi</w:t>
      </w:r>
      <w:r w:rsidR="000544A0">
        <w:t>ty</w:t>
      </w:r>
      <w:r w:rsidR="00DC3435">
        <w:t xml:space="preserve"> všechny </w:t>
      </w:r>
      <w:r w:rsidR="001975AB">
        <w:t>příznaky</w:t>
      </w:r>
      <w:r w:rsidR="00DC3435">
        <w:t xml:space="preserve"> vstupujícího obrazu</w:t>
      </w:r>
      <w:r w:rsidR="00F51B46">
        <w:t xml:space="preserve"> </w:t>
      </w:r>
      <w:r w:rsidR="00F51B46">
        <w:fldChar w:fldCharType="begin"/>
      </w:r>
      <w:r w:rsidR="004E4571">
        <w:instrText xml:space="preserve"> ADDIN EN.CITE &lt;EndNote&gt;&lt;Cite&gt;&lt;Author&gt;Lavanya&lt;/Author&gt;&lt;Year&gt;2023&lt;/Year&gt;&lt;RecNum&gt;13&lt;/RecNum&gt;&lt;DisplayText&gt;[19]&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4E4571">
        <w:rPr>
          <w:noProof/>
        </w:rPr>
        <w:t>[19]</w:t>
      </w:r>
      <w:r w:rsidR="00F51B46">
        <w:fldChar w:fldCharType="end"/>
      </w:r>
      <w:r w:rsidR="00DC3435">
        <w:t>.</w:t>
      </w:r>
    </w:p>
    <w:p w14:paraId="3ED443B7" w14:textId="0E553FA7" w:rsidR="00DC3435" w:rsidRDefault="00F7231F" w:rsidP="00DC3435">
      <w:commentRangeStart w:id="664"/>
      <w:commentRangeStart w:id="665"/>
      <w:r>
        <w:t xml:space="preserve">Podle </w:t>
      </w:r>
      <w:r>
        <w:fldChar w:fldCharType="begin"/>
      </w:r>
      <w:r>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fldChar w:fldCharType="separate"/>
      </w:r>
      <w:r>
        <w:rPr>
          <w:noProof/>
        </w:rPr>
        <w:t>[1]</w:t>
      </w:r>
      <w:r>
        <w:fldChar w:fldCharType="end"/>
      </w:r>
      <w:r>
        <w:t xml:space="preserve"> se jedná </w:t>
      </w:r>
      <w:commentRangeEnd w:id="664"/>
      <w:r>
        <w:rPr>
          <w:rStyle w:val="Odkaznakoment"/>
        </w:rPr>
        <w:commentReference w:id="664"/>
      </w:r>
      <w:commentRangeEnd w:id="665"/>
      <w:r>
        <w:rPr>
          <w:rStyle w:val="Odkaznakoment"/>
        </w:rPr>
        <w:commentReference w:id="665"/>
      </w:r>
      <w:r>
        <w:t xml:space="preserve">o často </w:t>
      </w:r>
      <w:r w:rsidR="00DC3435">
        <w:t>využívanou architekturu pro detekci objektů v obraze napříč všemi detekčními přístupy</w:t>
      </w:r>
      <w:r w:rsidR="00C0792B">
        <w:t>, jelikož disponuje řadou konkurenčních výhod</w:t>
      </w:r>
      <w:r w:rsidR="00DC3435">
        <w:t xml:space="preserve">. </w:t>
      </w:r>
      <w:r w:rsidR="00C0792B">
        <w:t xml:space="preserve">Mezi nejdůležitější patří vysoká rychlost detekce způsobená použitím </w:t>
      </w:r>
      <w:proofErr w:type="spellStart"/>
      <w:r w:rsidR="00C0792B">
        <w:t>one-stage</w:t>
      </w:r>
      <w:proofErr w:type="spellEnd"/>
      <w:r w:rsidR="00C0792B">
        <w:t xml:space="preserv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w:t>
      </w:r>
      <w:r w:rsidR="000E0FC8">
        <w:t>AI</w:t>
      </w:r>
      <w:r w:rsidR="00E24A25">
        <w:t xml:space="preserve"> pro detekci objektu v </w:t>
      </w:r>
      <w:r w:rsidR="00A44CD8" w:rsidRPr="00A44CD8">
        <w:t xml:space="preserve">obraze pomocí YOLO architektury lze </w:t>
      </w:r>
      <w:ins w:id="666" w:author="Kateřina Rulfová" w:date="2025-05-17T19:53:00Z" w16du:dateUtc="2025-05-17T17:53:00Z">
        <w:r w:rsidR="000D6AF6">
          <w:t>na</w:t>
        </w:r>
      </w:ins>
      <w:del w:id="667" w:author="Kateřina Rulfová" w:date="2025-05-17T19:53:00Z" w16du:dateUtc="2025-05-17T17:53:00Z">
        <w:r w:rsidR="00A44CD8" w:rsidRPr="00A44CD8" w:rsidDel="000D6AF6">
          <w:delText>vy</w:delText>
        </w:r>
      </w:del>
      <w:r w:rsidR="00A44CD8" w:rsidRPr="00A44CD8">
        <w:t>trénovat</w:t>
      </w:r>
      <w:r w:rsidR="00E24A25">
        <w:t xml:space="preserve"> na velmi vysokou přesnost, přičemž rychlost procesu je zachována. Díky tomu lze algoritmu</w:t>
      </w:r>
      <w:r w:rsidR="00F86E14">
        <w:t xml:space="preserve">s aplikovat v dalších oblastech, </w:t>
      </w:r>
      <w:r w:rsidR="00E24A25">
        <w:t>jako j</w:t>
      </w:r>
      <w:r w:rsidR="00D81FB9">
        <w:t>sou</w:t>
      </w:r>
      <w:r w:rsidR="00E24A25">
        <w:t xml:space="preserve"> bezpečnostní kontrola přístupu či inteligentní brán</w:t>
      </w:r>
      <w:r w:rsidR="00D81FB9">
        <w:t>y</w:t>
      </w:r>
      <w:r w:rsidR="00E24A25">
        <w:t xml:space="preserve">, kde může být </w:t>
      </w:r>
      <w:r w:rsidR="0059079E">
        <w:t xml:space="preserve">YOLO využito k detekci </w:t>
      </w:r>
      <w:r w:rsidR="00E24A25">
        <w:t>obličeje</w:t>
      </w:r>
      <w:r w:rsidR="00D81FB9">
        <w:t xml:space="preserve"> </w:t>
      </w:r>
      <w:r w:rsidR="0059079E">
        <w:t>či</w:t>
      </w:r>
      <w:r w:rsidR="00D81FB9">
        <w:t xml:space="preserve"> SPZ</w:t>
      </w:r>
      <w:r w:rsidR="00E24A25">
        <w:t xml:space="preserve">. </w:t>
      </w:r>
      <w:r w:rsidR="00D81FB9">
        <w:t xml:space="preserve">YOLO se také využívá </w:t>
      </w:r>
      <w:del w:id="668" w:author="Kateřina Rulfová" w:date="2025-05-17T19:58:00Z" w16du:dateUtc="2025-05-17T17:58:00Z">
        <w:r w:rsidR="00D81FB9" w:rsidDel="006612C6">
          <w:delText>k ovládání robotů</w:delText>
        </w:r>
      </w:del>
      <w:ins w:id="669" w:author="Kateřina Rulfová" w:date="2025-05-17T19:58:00Z" w16du:dateUtc="2025-05-17T17:58:00Z">
        <w:r w:rsidR="006612C6">
          <w:t>v robotice</w:t>
        </w:r>
      </w:ins>
      <w:r w:rsidR="00D81FB9">
        <w:t xml:space="preserve"> jako nástroj vidění robota, který je</w:t>
      </w:r>
      <w:r w:rsidR="000D7CC0">
        <w:t xml:space="preserve"> </w:t>
      </w:r>
      <w:r w:rsidR="00D81FB9">
        <w:t xml:space="preserve">schopen se bezpečně přemísťovat </w:t>
      </w:r>
      <w:r w:rsidR="000D7CC0">
        <w:t>díky</w:t>
      </w:r>
      <w:r w:rsidR="00D81FB9">
        <w:t xml:space="preserve"> detekování blížících se překážek</w:t>
      </w:r>
      <w:r w:rsidR="001256E6">
        <w:t>.</w:t>
      </w:r>
      <w:r w:rsidR="00394437">
        <w:t xml:space="preserve"> V posledních letech je tato oblast zastoupena zejména využitím YOLO algoritmu v oblasti vývoje autonomního řízení vozidel.</w:t>
      </w:r>
    </w:p>
    <w:p w14:paraId="3F1CF7D4" w14:textId="53047CC6" w:rsidR="00B5410C" w:rsidRDefault="003F0076" w:rsidP="003F0076">
      <w:pPr>
        <w:pStyle w:val="Nadpis3"/>
        <w:rPr>
          <w:ins w:id="670" w:author="Ingr Jiri" w:date="2025-05-19T22:00:00Z" w16du:dateUtc="2025-05-19T20:00:00Z"/>
        </w:rPr>
      </w:pPr>
      <w:bookmarkStart w:id="671" w:name="_Toc198115556"/>
      <w:r>
        <w:lastRenderedPageBreak/>
        <w:t>Algoritmus YOLO</w:t>
      </w:r>
      <w:bookmarkEnd w:id="671"/>
    </w:p>
    <w:p w14:paraId="18A85789" w14:textId="77777777" w:rsidR="00886895" w:rsidRDefault="00886895" w:rsidP="00886895">
      <w:pPr>
        <w:rPr>
          <w:ins w:id="672" w:author="Ingr Jiri" w:date="2025-05-19T22:00:00Z" w16du:dateUtc="2025-05-19T20:00:00Z"/>
        </w:rPr>
      </w:pPr>
      <w:ins w:id="673" w:author="Ingr Jiri" w:date="2025-05-19T22:00:00Z" w16du:dateUtc="2025-05-19T20:00:00Z">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ins>
    </w:p>
    <w:p w14:paraId="0D32E04A" w14:textId="6336F2C6" w:rsidR="00886895" w:rsidRDefault="00886895" w:rsidP="00886895">
      <w:pPr>
        <w:rPr>
          <w:ins w:id="674" w:author="Ingr Jiri" w:date="2025-05-19T22:00:00Z" w16du:dateUtc="2025-05-19T20:00:00Z"/>
        </w:rPr>
      </w:pPr>
      <w:ins w:id="675" w:author="Ingr Jiri" w:date="2025-05-19T22:00:00Z" w16du:dateUtc="2025-05-19T20:00:00Z">
        <w:r w:rsidRPr="00ED2AFB">
          <w:t xml:space="preserve">V prvním kroku je vstupní obraz </w:t>
        </w:r>
        <w:r>
          <w:t>zpracován</w:t>
        </w:r>
      </w:ins>
      <w:r w:rsidR="004C2607">
        <w:t xml:space="preserve"> pomocí </w:t>
      </w:r>
      <w:ins w:id="676" w:author="Ingr Jiri" w:date="2025-05-19T22:00:00Z" w16du:dateUtc="2025-05-19T20:00:00Z">
        <w:r w:rsidRPr="00ED2AFB">
          <w:t xml:space="preserve">CNN, </w:t>
        </w:r>
      </w:ins>
      <w:r w:rsidR="004C2607" w:rsidRPr="004C2607">
        <w:t>která z něj extrahuje příznaky potřebné pro detekci objektů</w:t>
      </w:r>
      <w:ins w:id="677" w:author="Ingr Jiri" w:date="2025-05-19T22:00:00Z" w16du:dateUtc="2025-05-19T20:00:00Z">
        <w:r w:rsidRPr="00ED2AFB">
          <w:t xml:space="preserve"> </w:t>
        </w:r>
        <w:r>
          <w:fldChar w:fldCharType="begin"/>
        </w:r>
        <w:r>
          <w: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Pr>
            <w:noProof/>
          </w:rPr>
          <w:t>[20]</w:t>
        </w:r>
        <w:r>
          <w:fldChar w:fldCharType="end"/>
        </w:r>
        <w:r w:rsidRPr="00ED2AFB">
          <w:t>.</w:t>
        </w:r>
        <w:r>
          <w:t xml:space="preserve"> </w:t>
        </w:r>
      </w:ins>
      <w:r w:rsidR="004C2607" w:rsidRPr="004C2607">
        <w:t xml:space="preserve">Tato část sítě zodpovědná za extrakci </w:t>
      </w:r>
      <w:r w:rsidR="004C2607">
        <w:t>relevantních rysů</w:t>
      </w:r>
      <w:r w:rsidR="004C2607" w:rsidRPr="004C2607">
        <w:t xml:space="preserve"> z různých úrovní rozlišení</w:t>
      </w:r>
      <w:r w:rsidR="004C2607">
        <w:t xml:space="preserve"> vstupního obrazu</w:t>
      </w:r>
      <w:r w:rsidR="004C2607" w:rsidRPr="004C2607">
        <w:t>, se označuje jako</w:t>
      </w:r>
      <w:r w:rsidR="004C2607">
        <w:t xml:space="preserve"> </w:t>
      </w:r>
      <w:proofErr w:type="spellStart"/>
      <w:r w:rsidR="004C2607">
        <w:t>backbone</w:t>
      </w:r>
      <w:proofErr w:type="spellEnd"/>
      <w:r w:rsidR="004C2607" w:rsidRPr="004C2607">
        <w:t>.</w:t>
      </w:r>
      <w:r w:rsidR="004C2607">
        <w:t xml:space="preserve"> </w:t>
      </w:r>
      <w:r w:rsidR="004C2607" w:rsidRPr="004C2607">
        <w:t>Architektura YOLO</w:t>
      </w:r>
      <w:r w:rsidR="004C2607">
        <w:t xml:space="preserve"> </w:t>
      </w:r>
      <w:r w:rsidR="004C2607" w:rsidRPr="004C2607">
        <w:t>využív</w:t>
      </w:r>
      <w:r w:rsidR="00270A90">
        <w:t>al</w:t>
      </w:r>
      <w:r w:rsidR="006A43CF">
        <w:t>a</w:t>
      </w:r>
      <w:r w:rsidR="004C2607" w:rsidRPr="004C2607">
        <w:t xml:space="preserve"> v</w:t>
      </w:r>
      <w:r w:rsidR="00270A90">
        <w:t xml:space="preserve"> dřívějších verzích (YOLOv1–v4) </w:t>
      </w:r>
      <w:proofErr w:type="spellStart"/>
      <w:r w:rsidR="004C2607" w:rsidRPr="004C2607">
        <w:t>backbone</w:t>
      </w:r>
      <w:proofErr w:type="spellEnd"/>
      <w:r w:rsidR="004C2607" w:rsidRPr="004C2607">
        <w:t xml:space="preserve"> </w:t>
      </w:r>
      <w:r w:rsidR="00270A90">
        <w:t>zvaný</w:t>
      </w:r>
      <w:r w:rsidR="004C2607">
        <w:t xml:space="preserve"> </w:t>
      </w:r>
      <w:proofErr w:type="spellStart"/>
      <w:ins w:id="678" w:author="Ingr Jiri" w:date="2025-05-19T22:00:00Z" w16du:dateUtc="2025-05-19T20:00:00Z">
        <w:r w:rsidRPr="00AA1405">
          <w:t>Darknet</w:t>
        </w:r>
        <w:proofErr w:type="spellEnd"/>
        <w:r w:rsidRPr="00AA1405">
          <w:t xml:space="preserve"> </w:t>
        </w:r>
        <w:r w:rsidRPr="007F6B78">
          <w:fldChar w:fldCharType="begin"/>
        </w:r>
        <w:r>
          <w: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Pr="007F6B78">
          <w:fldChar w:fldCharType="separate"/>
        </w:r>
        <w:r>
          <w:rPr>
            <w:noProof/>
          </w:rPr>
          <w:t>[17]</w:t>
        </w:r>
        <w:r w:rsidRPr="007F6B78">
          <w:fldChar w:fldCharType="end"/>
        </w:r>
        <w:r>
          <w:t xml:space="preserve">, </w:t>
        </w:r>
      </w:ins>
      <w:r w:rsidR="00270A90">
        <w:t xml:space="preserve">který byl později nahrazen architekturami jako </w:t>
      </w:r>
      <w:r w:rsidR="00270A90" w:rsidRPr="00270A90">
        <w:t>CSPDarknet53</w:t>
      </w:r>
      <w:r w:rsidR="00270A90">
        <w:t xml:space="preserve"> (YOLOv5 </w:t>
      </w:r>
      <w:r w:rsidR="0044284B">
        <w:fldChar w:fldCharType="begin"/>
      </w:r>
      <w:r w:rsidR="0044284B">
        <w:instrText xml:space="preserve"> ADDIN EN.CITE &lt;EndNote&gt;&lt;Cite&gt;&lt;Author&gt;Terven&lt;/Author&gt;&lt;Year&gt;2023&lt;/Year&gt;&lt;RecNum&gt;21&lt;/RecNum&gt;&lt;DisplayText&gt;[21]&lt;/DisplayText&gt;&lt;record&gt;&lt;rec-number&gt;21&lt;/rec-number&gt;&lt;foreign-keys&gt;&lt;key app="EN" db-id="epv0etvs2pfr99e5xxpv5027xe05stzr22vd" timestamp="1738663569"&gt;21&lt;/key&gt;&lt;/foreign-keys&gt;&lt;ref-type name="Journal Article"&gt;17&lt;/ref-type&gt;&lt;contributors&gt;&lt;authors&gt;&lt;author&gt;Terven, Juan&lt;/author&gt;&lt;author&gt;Cordova-Esparza, Diana-Margarita&lt;/author&gt;&lt;author&gt;Romero-González, Julio-Alejandro&lt;/author&gt;&lt;/authors&gt;&lt;/contributors&gt;&lt;titles&gt;&lt;title&gt;A Comprehensive Review of YOLO Architectures in Computer Vision: From YOLOv1 to YOLOv8 and YOLO-NAS&lt;/title&gt;&lt;secondary-title&gt;Machine Learning and Knowledge Extraction&lt;/secondary-title&gt;&lt;/titles&gt;&lt;periodical&gt;&lt;full-title&gt;Machine Learning and Knowledge Extraction&lt;/full-title&gt;&lt;/periodical&gt;&lt;pages&gt;1680-1716&lt;/pages&gt;&lt;volume&gt;&lt;style face="normal" font="default" charset="238" size="100%"&gt;5&lt;/style&gt;&lt;/volume&gt;&lt;number&gt;&lt;style face="normal" font="default" charset="238" size="100%"&gt;4&lt;/style&gt;&lt;/number&gt;&lt;dates&gt;&lt;year&gt;&lt;style face="normal" font="default" charset="238" size="100%"&gt;2023&lt;/style&gt;&lt;/year&gt;&lt;/dates&gt;&lt;urls&gt;&lt;/urls&gt;&lt;electronic-resource-num&gt;10.3390/make5040083&lt;/electronic-resource-num&gt;&lt;/record&gt;&lt;/Cite&gt;&lt;/EndNote&gt;</w:instrText>
      </w:r>
      <w:r w:rsidR="0044284B">
        <w:fldChar w:fldCharType="separate"/>
      </w:r>
      <w:r w:rsidR="0044284B">
        <w:rPr>
          <w:noProof/>
        </w:rPr>
        <w:t>[21]</w:t>
      </w:r>
      <w:r w:rsidR="0044284B">
        <w:fldChar w:fldCharType="end"/>
      </w:r>
      <w:r w:rsidR="00270A90">
        <w:t xml:space="preserve">), </w:t>
      </w:r>
      <w:ins w:id="679" w:author="Ingr Jiri" w:date="2025-05-19T22:00:00Z" w16du:dateUtc="2025-05-19T20:00:00Z">
        <w:r w:rsidRPr="007F6B78">
          <w:t>ELAN</w:t>
        </w:r>
        <w:r>
          <w:t xml:space="preserve"> </w:t>
        </w:r>
      </w:ins>
      <w:r w:rsidR="00270A90">
        <w:t>(</w:t>
      </w:r>
      <w:ins w:id="680" w:author="Ingr Jiri" w:date="2025-05-19T22:00:00Z" w16du:dateUtc="2025-05-19T20:00:00Z">
        <w:r>
          <w:t xml:space="preserve">YOLOv7 </w:t>
        </w:r>
        <w:r>
          <w:fldChar w:fldCharType="begin"/>
        </w:r>
      </w:ins>
      <w:r w:rsidR="0044284B">
        <w:instrText xml:space="preserve"> ADDIN EN.CITE &lt;EndNote&gt;&lt;Cite&gt;&lt;Author&gt;Yanyun&lt;/Author&gt;&lt;Year&gt;2023&lt;/Year&gt;&lt;RecNum&gt;14&lt;/RecNum&gt;&lt;DisplayText&gt;[22]&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44284B">
        <w:rPr>
          <w:rFonts w:ascii="MS Mincho" w:eastAsia="MS Mincho" w:hAnsi="MS Mincho" w:cs="MS Mincho" w:hint="eastAsia"/>
        </w:rPr>
        <w:instrText>刘迪</w:instrText>
      </w:r>
      <w:r w:rsidR="0044284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ins w:id="681" w:author="Ingr Jiri" w:date="2025-05-19T22:00:00Z" w16du:dateUtc="2025-05-19T20:00:00Z">
        <w:r>
          <w:fldChar w:fldCharType="separate"/>
        </w:r>
      </w:ins>
      <w:r w:rsidR="0044284B">
        <w:rPr>
          <w:noProof/>
        </w:rPr>
        <w:t>[22]</w:t>
      </w:r>
      <w:ins w:id="682" w:author="Ingr Jiri" w:date="2025-05-19T22:00:00Z" w16du:dateUtc="2025-05-19T20:00:00Z">
        <w:r>
          <w:fldChar w:fldCharType="end"/>
        </w:r>
      </w:ins>
      <w:r w:rsidR="00270A90">
        <w:t>)</w:t>
      </w:r>
      <w:ins w:id="683" w:author="Ingr Jiri" w:date="2025-05-19T22:00:00Z" w16du:dateUtc="2025-05-19T20:00:00Z">
        <w:r>
          <w:t xml:space="preserve"> </w:t>
        </w:r>
        <w:r w:rsidRPr="007D7567">
          <w:t>a další</w:t>
        </w:r>
      </w:ins>
      <w:r w:rsidR="00270A90">
        <w:t>mi, které byly navrženy pro zlepšení přesnosti a výpočetní efektivity</w:t>
      </w:r>
      <w:ins w:id="684" w:author="Ingr Jiri" w:date="2025-05-19T22:00:00Z" w16du:dateUtc="2025-05-19T20:00:00Z">
        <w:r w:rsidRPr="007D7567">
          <w:t>.</w:t>
        </w:r>
      </w:ins>
    </w:p>
    <w:p w14:paraId="73D32F3A" w14:textId="77777777" w:rsidR="00886895" w:rsidRDefault="00886895" w:rsidP="00886895">
      <w:pPr>
        <w:rPr>
          <w:ins w:id="685" w:author="Ingr Jiri" w:date="2025-05-19T22:00:00Z" w16du:dateUtc="2025-05-19T20:00:00Z"/>
        </w:rPr>
      </w:pPr>
      <w:ins w:id="686" w:author="Ingr Jiri" w:date="2025-05-19T22:00:00Z" w16du:dateUtc="2025-05-19T20:00:00Z">
        <w:r>
          <w:t xml:space="preserve">Získaná mapa příznaků je rozdělena na mřížku. Po průchodu mapy přes plně propojenou CNN každá buňka této mřížky detekuje všechny objekty, jejichž středy spadají do oblasti této buňky. Výstupem každé buňky pak jsou nalezené </w:t>
        </w:r>
        <w:proofErr w:type="spellStart"/>
        <w:r>
          <w:t>bouding</w:t>
        </w:r>
        <w:proofErr w:type="spellEnd"/>
        <w:r>
          <w:t xml:space="preserve"> boxy ohraničující objekty a k nim náležící pravděpodobnosti. Každou takovou hodnotou model vyjadřuje pravděpodobnost, že se jedná o nějaký objekt a zároveň jistotu přesnosti určení polohy objektu </w:t>
        </w:r>
        <w:r>
          <w:fldChar w:fldCharType="begin"/>
        </w:r>
        <w:r>
          <w: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Pr>
            <w:noProof/>
          </w:rPr>
          <w:t>[20]</w:t>
        </w:r>
        <w:r>
          <w:fldChar w:fldCharType="end"/>
        </w:r>
        <w:r>
          <w:t>.</w:t>
        </w:r>
      </w:ins>
    </w:p>
    <w:p w14:paraId="4313B324" w14:textId="63306AEF" w:rsidR="00886895" w:rsidRPr="00886895" w:rsidRDefault="00886895">
      <w:pPr>
        <w:pPrChange w:id="687" w:author="Ingr Jiri" w:date="2025-05-19T22:00:00Z" w16du:dateUtc="2025-05-19T20:00:00Z">
          <w:pPr>
            <w:pStyle w:val="Nadpis3"/>
          </w:pPr>
        </w:pPrChange>
      </w:pPr>
      <w:ins w:id="688" w:author="Ingr Jiri" w:date="2025-05-19T22:00:00Z" w16du:dateUtc="2025-05-19T20:00:00Z">
        <w:r>
          <w:t xml:space="preserve">Díky mřížkové metodě vznikne řada redundantních boun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w:t>
        </w:r>
        <w:proofErr w:type="spellStart"/>
        <w:r>
          <w:t>Intersection</w:t>
        </w:r>
        <w:proofErr w:type="spellEnd"/>
        <w:r>
          <w:t xml:space="preserve"> </w:t>
        </w:r>
        <w:proofErr w:type="spellStart"/>
        <w:r>
          <w:t>over</w:t>
        </w:r>
        <w:proofErr w:type="spellEnd"/>
        <w:r>
          <w:t xml:space="preserve"> union (</w:t>
        </w:r>
        <w:proofErr w:type="spellStart"/>
        <w:r>
          <w:t>IoU</w:t>
        </w:r>
        <w:proofErr w:type="spellEnd"/>
        <w:r>
          <w:t xml:space="preserve"> – viz </w:t>
        </w:r>
        <w:r>
          <w:fldChar w:fldCharType="begin"/>
        </w:r>
        <w:r>
          <w:instrText xml:space="preserve"> REF _Ref196946779 \r \h </w:instrText>
        </w:r>
      </w:ins>
      <w:ins w:id="689" w:author="Ingr Jiri" w:date="2025-05-19T22:00:00Z" w16du:dateUtc="2025-05-19T20:00:00Z">
        <w:r>
          <w:fldChar w:fldCharType="separate"/>
        </w:r>
      </w:ins>
      <w:r w:rsidR="00C409DD">
        <w:t>2.8.1</w:t>
      </w:r>
      <w:ins w:id="690" w:author="Ingr Jiri" w:date="2025-05-19T22:00:00Z" w16du:dateUtc="2025-05-19T20:00:00Z">
        <w:r>
          <w:fldChar w:fldCharType="end"/>
        </w:r>
        <w:r>
          <w:t>) porovnává, zda se jedná o vícečetnou detekci, či rozdílné objekty. V případě mnohonásobné detekce ponechá bounding box s</w:t>
        </w:r>
      </w:ins>
      <w:r w:rsidR="00307ECD">
        <w:t> </w:t>
      </w:r>
      <w:ins w:id="691" w:author="Ingr Jiri" w:date="2025-05-19T22:00:00Z" w16du:dateUtc="2025-05-19T20:00:00Z">
        <w:r>
          <w:t>nejvyšší</w:t>
        </w:r>
      </w:ins>
      <w:r w:rsidR="00307ECD">
        <w:t xml:space="preserve"> mírou spolehlivosti</w:t>
      </w:r>
      <w:r w:rsidR="008E3595">
        <w:t xml:space="preserve"> </w:t>
      </w:r>
      <w:r w:rsidR="001C20AE">
        <w:t>predikce</w:t>
      </w:r>
      <w:r w:rsidR="00307ECD">
        <w:t xml:space="preserve"> (</w:t>
      </w:r>
      <w:proofErr w:type="spellStart"/>
      <w:ins w:id="692" w:author="Ingr Jiri" w:date="2025-05-19T22:00:00Z" w16du:dateUtc="2025-05-19T20:00:00Z">
        <w:r w:rsidR="00307ECD">
          <w:t>confidence</w:t>
        </w:r>
        <w:proofErr w:type="spellEnd"/>
        <w:r w:rsidR="00307ECD">
          <w:t xml:space="preserve"> </w:t>
        </w:r>
        <w:proofErr w:type="spellStart"/>
        <w:r w:rsidR="00307ECD">
          <w:t>score</w:t>
        </w:r>
      </w:ins>
      <w:proofErr w:type="spellEnd"/>
      <w:r w:rsidR="00307ECD">
        <w:t>)</w:t>
      </w:r>
      <w:ins w:id="693" w:author="Ingr Jiri" w:date="2025-05-19T22:00:00Z" w16du:dateUtc="2025-05-19T20:00:00Z">
        <w:r w:rsidR="00307ECD">
          <w:t xml:space="preserve"> </w:t>
        </w:r>
        <w:r>
          <w:fldChar w:fldCharType="begin"/>
        </w:r>
        <w:r>
          <w: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Pr>
            <w:noProof/>
          </w:rPr>
          <w:t>[20]</w:t>
        </w:r>
        <w:r>
          <w:fldChar w:fldCharType="end"/>
        </w:r>
        <w:r>
          <w:t>.</w:t>
        </w:r>
      </w:ins>
    </w:p>
    <w:p w14:paraId="4B8BA2D1" w14:textId="2119B8BE" w:rsidR="003F0076" w:rsidDel="00886895" w:rsidRDefault="003F0076" w:rsidP="003F0076">
      <w:pPr>
        <w:rPr>
          <w:del w:id="694" w:author="Ingr Jiri" w:date="2025-05-19T22:00:00Z" w16du:dateUtc="2025-05-19T20:00:00Z"/>
        </w:rPr>
      </w:pPr>
      <w:del w:id="695" w:author="Ingr Jiri" w:date="2025-05-19T22:00:00Z" w16du:dateUtc="2025-05-19T20:00:00Z">
        <w:r w:rsidDel="00886895">
          <w:delText>YOLO architektura podléhá nepřetržitému vývoji a zlepšování detekčních schopností. Aktuálně je dostupných 11 verzí algoritmu od původní varianty YOLO až po nejnovější YOLOv11. Následující obecný mechanismus algoritmu je společný pro všechny verze.</w:delText>
        </w:r>
      </w:del>
    </w:p>
    <w:p w14:paraId="15C21F10" w14:textId="1FEC35C7" w:rsidR="003F0076" w:rsidDel="00886895" w:rsidRDefault="003F0076" w:rsidP="00F32584">
      <w:pPr>
        <w:rPr>
          <w:del w:id="696" w:author="Ingr Jiri" w:date="2025-05-19T22:00:00Z" w16du:dateUtc="2025-05-19T20:00:00Z"/>
        </w:rPr>
      </w:pPr>
      <w:del w:id="697" w:author="Ingr Jiri" w:date="2025-05-19T22:00:00Z" w16du:dateUtc="2025-05-19T20:00:00Z">
        <w:r w:rsidRPr="00ED2AFB" w:rsidDel="00886895">
          <w:delText>V prvním kroku je vstupní obraz proveden přes</w:delText>
        </w:r>
      </w:del>
      <w:ins w:id="698" w:author="Kateřina Rulfová" w:date="2025-05-17T19:58:00Z" w16du:dateUtc="2025-05-17T17:58:00Z">
        <w:del w:id="699" w:author="Ingr Jiri" w:date="2025-05-19T22:00:00Z" w16du:dateUtc="2025-05-19T20:00:00Z">
          <w:r w:rsidR="006612C6" w:rsidDel="00886895">
            <w:delText>zpracován</w:delText>
          </w:r>
        </w:del>
      </w:ins>
      <w:del w:id="700" w:author="Ingr Jiri" w:date="2025-05-19T22:00:00Z" w16du:dateUtc="2025-05-19T20:00:00Z">
        <w:r w:rsidRPr="00ED2AFB" w:rsidDel="00886895">
          <w:delText xml:space="preserve"> CNN, pomocí které jsou extrahovány jeho </w:delText>
        </w:r>
        <w:r w:rsidR="001975AB" w:rsidDel="00886895">
          <w:delText>příznaky</w:delText>
        </w:r>
        <w:r w:rsidRPr="00ED2AFB" w:rsidDel="00886895">
          <w:delText xml:space="preserve"> </w:delText>
        </w:r>
        <w:r w:rsidR="00ED2AFB" w:rsidDel="00886895">
          <w:fldChar w:fldCharType="begin"/>
        </w:r>
        <w:r w:rsidR="004E4571" w:rsidDel="00886895">
          <w:del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delInstrText>
        </w:r>
        <w:r w:rsidR="00ED2AFB" w:rsidDel="00886895">
          <w:fldChar w:fldCharType="separate"/>
        </w:r>
        <w:r w:rsidR="004E4571" w:rsidDel="00886895">
          <w:rPr>
            <w:noProof/>
          </w:rPr>
          <w:delText>[20]</w:delText>
        </w:r>
        <w:r w:rsidR="00ED2AFB" w:rsidDel="00886895">
          <w:fldChar w:fldCharType="end"/>
        </w:r>
        <w:r w:rsidRPr="00ED2AFB" w:rsidDel="00886895">
          <w:delText>.</w:delText>
        </w:r>
        <w:r w:rsidR="00BF3D70" w:rsidDel="00886895">
          <w:delText xml:space="preserve"> </w:delText>
        </w:r>
        <w:r w:rsidR="00BF3D70" w:rsidRPr="00AA1405" w:rsidDel="00886895">
          <w:delText>YOLO využívá v jednotlivých verzích různé CNN</w:delText>
        </w:r>
        <w:r w:rsidRPr="00AA1405" w:rsidDel="00886895">
          <w:delText xml:space="preserve"> </w:delText>
        </w:r>
        <w:r w:rsidR="00BF3D70" w:rsidRPr="00AA1405" w:rsidDel="00886895">
          <w:delText>od backbone</w:delText>
        </w:r>
        <w:r w:rsidR="00BE4B84" w:rsidDel="00886895">
          <w:delText xml:space="preserve"> (část neuronové sítě zodpovědná za extrakci relevantních rysů z různých úrovní rozlišení vstupního obrazu)</w:delText>
        </w:r>
        <w:r w:rsidR="00BF3D70" w:rsidRPr="00AA1405" w:rsidDel="00886895">
          <w:delText xml:space="preserve"> zvané Dar</w:delText>
        </w:r>
        <w:r w:rsidR="0018021C" w:rsidRPr="00AA1405" w:rsidDel="00886895">
          <w:delText>k</w:delText>
        </w:r>
        <w:r w:rsidR="00BF3D70" w:rsidRPr="00AA1405" w:rsidDel="00886895">
          <w:delText>net v prvotních verzích</w:delText>
        </w:r>
        <w:r w:rsidR="00AA1405" w:rsidRPr="00AA1405" w:rsidDel="00886895">
          <w:delText xml:space="preserve"> </w:delText>
        </w:r>
        <w:r w:rsidR="00AA1405" w:rsidRPr="007F6B78" w:rsidDel="00886895">
          <w:fldChar w:fldCharType="begin"/>
        </w:r>
        <w:r w:rsidR="004E4571" w:rsidDel="00886895">
          <w:del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delInstrText>
        </w:r>
        <w:r w:rsidR="00AA1405" w:rsidRPr="007F6B78" w:rsidDel="00886895">
          <w:fldChar w:fldCharType="separate"/>
        </w:r>
        <w:r w:rsidR="004E4571" w:rsidDel="00886895">
          <w:rPr>
            <w:noProof/>
          </w:rPr>
          <w:delText>[17]</w:delText>
        </w:r>
        <w:r w:rsidR="00AA1405" w:rsidRPr="007F6B78" w:rsidDel="00886895">
          <w:fldChar w:fldCharType="end"/>
        </w:r>
        <w:r w:rsidR="00DC53D5" w:rsidDel="00886895">
          <w:delText>, přes</w:delText>
        </w:r>
        <w:r w:rsidR="00BF3D70" w:rsidRPr="007F6B78" w:rsidDel="00886895">
          <w:delText xml:space="preserve"> ELAN</w:delText>
        </w:r>
        <w:r w:rsidR="00BF3D70" w:rsidDel="00886895">
          <w:delText xml:space="preserve"> v YOLOv7</w:delText>
        </w:r>
        <w:r w:rsidR="00F52ACA" w:rsidDel="00886895">
          <w:delText xml:space="preserve"> </w:delText>
        </w:r>
        <w:r w:rsidR="006F06D9" w:rsidDel="00886895">
          <w:fldChar w:fldCharType="begin"/>
        </w:r>
        <w:r w:rsidR="004E4571" w:rsidDel="00886895">
          <w:delInstrText xml:space="preserve"> ADDIN EN.CITE &lt;EndNote&gt;&lt;Cite&gt;&lt;Author&gt;Yanyun&lt;/Author&gt;&lt;Year&gt;2023&lt;/Year&gt;&lt;RecNum&gt;14&lt;/RecNum&gt;&lt;DisplayText&gt;[21]&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delInstrText>
        </w:r>
        <w:r w:rsidR="004E4571" w:rsidDel="00886895">
          <w:rPr>
            <w:rFonts w:ascii="Yu Gothic" w:eastAsia="Yu Gothic" w:hAnsi="Yu Gothic" w:cs="Yu Gothic" w:hint="eastAsia"/>
          </w:rPr>
          <w:delInstrText>刘迪</w:delInstrText>
        </w:r>
        <w:r w:rsidR="004E4571" w:rsidDel="00886895">
          <w:del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delInstrText>
        </w:r>
        <w:r w:rsidR="006F06D9" w:rsidDel="00886895">
          <w:fldChar w:fldCharType="separate"/>
        </w:r>
        <w:r w:rsidR="004E4571" w:rsidDel="00886895">
          <w:rPr>
            <w:noProof/>
          </w:rPr>
          <w:delText>[21]</w:delText>
        </w:r>
        <w:r w:rsidR="006F06D9" w:rsidDel="00886895">
          <w:fldChar w:fldCharType="end"/>
        </w:r>
        <w:r w:rsidR="007933E2" w:rsidDel="00886895">
          <w:delText xml:space="preserve"> </w:delText>
        </w:r>
        <w:r w:rsidR="007933E2" w:rsidRPr="007D7567" w:rsidDel="00886895">
          <w:delText>a mnoho dalších</w:delText>
        </w:r>
        <w:r w:rsidR="007D7567" w:rsidRPr="007D7567" w:rsidDel="00886895">
          <w:delText>.</w:delText>
        </w:r>
      </w:del>
    </w:p>
    <w:p w14:paraId="39FFD47E" w14:textId="4909C18F" w:rsidR="00DE435B" w:rsidDel="00886895" w:rsidRDefault="000D7CC0" w:rsidP="004E5308">
      <w:pPr>
        <w:rPr>
          <w:del w:id="701" w:author="Ingr Jiri" w:date="2025-05-19T22:00:00Z" w16du:dateUtc="2025-05-19T20:00:00Z"/>
        </w:rPr>
      </w:pPr>
      <w:del w:id="702" w:author="Ingr Jiri" w:date="2025-05-19T22:00:00Z" w16du:dateUtc="2025-05-19T20:00:00Z">
        <w:r w:rsidDel="00886895">
          <w:delText>Z</w:delText>
        </w:r>
        <w:r w:rsidR="00DE435B" w:rsidDel="00886895">
          <w:delText xml:space="preserve">ískaná </w:delText>
        </w:r>
        <w:r w:rsidDel="00886895">
          <w:delText xml:space="preserve">mapa </w:delText>
        </w:r>
        <w:r w:rsidR="001975AB" w:rsidDel="00886895">
          <w:delText xml:space="preserve">příznaků </w:delText>
        </w:r>
        <w:r w:rsidR="00DE435B" w:rsidDel="00886895">
          <w:delText>je rozdělena na mřížku. Po průchodu mapy přes plně propojenou CNN každá buňka této mřížky detekuje všechny objekty</w:delText>
        </w:r>
        <w:r w:rsidR="00DC53D5" w:rsidDel="00886895">
          <w:delText>,</w:delText>
        </w:r>
        <w:r w:rsidR="00DE435B" w:rsidDel="00886895">
          <w:delText xml:space="preserve"> jejichž středy spadají do oblasti této buňky. Výstupem každé buňky pak jsou nalezené bouding boxy ohraničující objekty a k nim náležící pravděpodobnosti. Každou takovou hodnotou model vyjadřuje pravděpodobnost, že se jedná o nějaký objekt a zároveň jistotu přesnosti určení polohy objektu</w:delText>
        </w:r>
        <w:r w:rsidR="00ED2AFB" w:rsidDel="00886895">
          <w:delText xml:space="preserve"> </w:delText>
        </w:r>
        <w:r w:rsidR="00ED2AFB" w:rsidDel="00886895">
          <w:fldChar w:fldCharType="begin"/>
        </w:r>
        <w:r w:rsidR="004E4571" w:rsidDel="00886895">
          <w:del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delInstrText>
        </w:r>
        <w:r w:rsidR="00ED2AFB" w:rsidDel="00886895">
          <w:fldChar w:fldCharType="separate"/>
        </w:r>
        <w:r w:rsidR="004E4571" w:rsidDel="00886895">
          <w:rPr>
            <w:noProof/>
          </w:rPr>
          <w:delText>[20]</w:delText>
        </w:r>
        <w:r w:rsidR="00ED2AFB" w:rsidDel="00886895">
          <w:fldChar w:fldCharType="end"/>
        </w:r>
        <w:r w:rsidR="00DE435B" w:rsidDel="00886895">
          <w:delText>.</w:delText>
        </w:r>
      </w:del>
    </w:p>
    <w:p w14:paraId="06F4EEBC" w14:textId="09A77F1A" w:rsidR="00053356" w:rsidDel="00886895" w:rsidRDefault="001B432F" w:rsidP="004E5308">
      <w:pPr>
        <w:rPr>
          <w:del w:id="703" w:author="Ingr Jiri" w:date="2025-05-19T22:00:00Z" w16du:dateUtc="2025-05-19T20:00:00Z"/>
        </w:rPr>
      </w:pPr>
      <w:del w:id="704" w:author="Ingr Jiri" w:date="2025-05-19T22:00:00Z" w16du:dateUtc="2025-05-19T20:00:00Z">
        <w:r w:rsidDel="00886895">
          <w:delText>Díky mřížkové metodě vznikne řada redundantních bou</w:delText>
        </w:r>
        <w:r w:rsidR="004E5308" w:rsidDel="00886895">
          <w:delText>n</w:delText>
        </w:r>
        <w:r w:rsidDel="00886895">
          <w:delText xml:space="preserve">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w:delText>
        </w:r>
        <w:r w:rsidR="001256E6" w:rsidDel="00886895">
          <w:delText>Intersection over union (</w:delText>
        </w:r>
        <w:r w:rsidDel="00886895">
          <w:delText>IoU</w:delText>
        </w:r>
        <w:r w:rsidR="0051395F" w:rsidDel="00886895">
          <w:delText xml:space="preserve"> – viz </w:delText>
        </w:r>
        <w:r w:rsidR="0051395F" w:rsidDel="00886895">
          <w:fldChar w:fldCharType="begin"/>
        </w:r>
        <w:r w:rsidR="0051395F" w:rsidDel="00886895">
          <w:delInstrText xml:space="preserve"> REF _Ref196946779 \r \h </w:delInstrText>
        </w:r>
        <w:r w:rsidR="0051395F" w:rsidDel="00886895">
          <w:fldChar w:fldCharType="separate"/>
        </w:r>
        <w:r w:rsidR="0051395F" w:rsidDel="00886895">
          <w:delText>2.8.1</w:delText>
        </w:r>
        <w:r w:rsidR="0051395F" w:rsidDel="00886895">
          <w:fldChar w:fldCharType="end"/>
        </w:r>
        <w:r w:rsidR="001256E6" w:rsidDel="00886895">
          <w:delText>)</w:delText>
        </w:r>
        <w:r w:rsidDel="00886895">
          <w:delText xml:space="preserve"> porovnává, zda se jedná o vícečetnou detekci, či rozdílné objekty. V případě mnohonásobné detekce ponechá bounding box s nejvyšším confidence score</w:delText>
        </w:r>
        <w:r w:rsidR="00ED2AFB" w:rsidDel="00886895">
          <w:delText xml:space="preserve"> </w:delText>
        </w:r>
        <w:r w:rsidR="00ED2AFB" w:rsidDel="00886895">
          <w:fldChar w:fldCharType="begin"/>
        </w:r>
        <w:r w:rsidR="004E4571" w:rsidDel="00886895">
          <w:del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delInstrText>
        </w:r>
        <w:r w:rsidR="00ED2AFB" w:rsidDel="00886895">
          <w:fldChar w:fldCharType="separate"/>
        </w:r>
        <w:r w:rsidR="004E4571" w:rsidDel="00886895">
          <w:rPr>
            <w:noProof/>
          </w:rPr>
          <w:delText>[20]</w:delText>
        </w:r>
        <w:r w:rsidR="00ED2AFB" w:rsidDel="00886895">
          <w:fldChar w:fldCharType="end"/>
        </w:r>
        <w:r w:rsidDel="00886895">
          <w:delText>.</w:delText>
        </w:r>
      </w:del>
    </w:p>
    <w:p w14:paraId="40204B7F" w14:textId="185989BF" w:rsidR="00F32584" w:rsidRDefault="00F32584" w:rsidP="00F32584">
      <w:pPr>
        <w:pStyle w:val="Nadpis3"/>
      </w:pPr>
      <w:bookmarkStart w:id="705" w:name="_Toc198115557"/>
      <w:bookmarkStart w:id="706" w:name="_Toc198115558"/>
      <w:bookmarkStart w:id="707" w:name="_Toc198115559"/>
      <w:bookmarkStart w:id="708" w:name="_Toc198115560"/>
      <w:bookmarkStart w:id="709" w:name="_Toc198115561"/>
      <w:bookmarkStart w:id="710" w:name="_Toc198115562"/>
      <w:bookmarkStart w:id="711" w:name="_Toc198115563"/>
      <w:bookmarkStart w:id="712" w:name="_Toc198115564"/>
      <w:bookmarkStart w:id="713" w:name="_Toc198115565"/>
      <w:bookmarkStart w:id="714" w:name="_Toc198115566"/>
      <w:bookmarkStart w:id="715" w:name="_Toc198115567"/>
      <w:bookmarkStart w:id="716" w:name="_Toc198115568"/>
      <w:bookmarkStart w:id="717" w:name="_Toc198115569"/>
      <w:bookmarkStart w:id="718" w:name="_Toc198115570"/>
      <w:bookmarkEnd w:id="705"/>
      <w:bookmarkEnd w:id="706"/>
      <w:bookmarkEnd w:id="707"/>
      <w:bookmarkEnd w:id="708"/>
      <w:bookmarkEnd w:id="709"/>
      <w:bookmarkEnd w:id="710"/>
      <w:bookmarkEnd w:id="711"/>
      <w:bookmarkEnd w:id="712"/>
      <w:bookmarkEnd w:id="713"/>
      <w:bookmarkEnd w:id="714"/>
      <w:bookmarkEnd w:id="715"/>
      <w:bookmarkEnd w:id="716"/>
      <w:bookmarkEnd w:id="717"/>
      <w:r>
        <w:t>Vývoj YOLO</w:t>
      </w:r>
      <w:bookmarkEnd w:id="718"/>
    </w:p>
    <w:p w14:paraId="0E0D0596" w14:textId="4A09567A"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w:t>
      </w:r>
      <w:r w:rsidR="00B27554">
        <w:t xml:space="preserve"> ztrátovou funkcí vytvořenou </w:t>
      </w:r>
      <w:r w:rsidR="00653F6C">
        <w:t xml:space="preserve">často </w:t>
      </w:r>
      <w:r w:rsidR="00B27554">
        <w:t xml:space="preserve">na </w:t>
      </w:r>
      <w:r w:rsidR="00653F6C">
        <w:t>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w:t>
      </w:r>
      <w:proofErr w:type="spellStart"/>
      <w:r w:rsidRPr="00E81C02">
        <w:rPr>
          <w:lang w:val="cs-CZ"/>
        </w:rPr>
        <w:t>loss</w:t>
      </w:r>
      <w:proofErr w:type="spellEnd"/>
      <w:r w:rsidRPr="00E81C02">
        <w:rPr>
          <w:lang w:val="cs-CZ"/>
        </w:rPr>
        <w:t xml:space="preserve"> </w:t>
      </w:r>
      <w:proofErr w:type="spellStart"/>
      <w:r w:rsidRPr="00E81C02">
        <w:rPr>
          <w:lang w:val="cs-CZ"/>
        </w:rPr>
        <w:t>function</w:t>
      </w:r>
      <w:proofErr w:type="spellEnd"/>
      <w:r w:rsidRPr="00E81C02">
        <w:rPr>
          <w:lang w:val="cs-CZ"/>
        </w:rPr>
        <w:t>)</w:t>
      </w:r>
    </w:p>
    <w:p w14:paraId="1C3DC077" w14:textId="2C8A5D6D" w:rsidR="00886895" w:rsidRDefault="00027E59" w:rsidP="00F50D4F">
      <w:pPr>
        <w:rPr>
          <w:ins w:id="719" w:author="Ingr Jiri" w:date="2025-05-19T22:01:00Z" w16du:dateUtc="2025-05-19T20:01:00Z"/>
        </w:rPr>
      </w:pPr>
      <w:r w:rsidRPr="00E81C02">
        <w:t xml:space="preserve">Ztrátová funkce </w:t>
      </w:r>
      <w:r>
        <w:t xml:space="preserve">je využívána v průběhu trénování modelu. Měří rozdíl mezi aktuální predikcí modelu a správnými detekcemi zprostředkovanými pomocí informací z datasetu. Ztrátová </w:t>
      </w:r>
      <w:r>
        <w:lastRenderedPageBreak/>
        <w:t>funkce se skládá z 3 h</w:t>
      </w:r>
      <w:r w:rsidR="00B27554">
        <w:t>lavních částí. Ztráta lokalizací</w:t>
      </w:r>
      <w:r>
        <w:t xml:space="preserve"> měří rozdíl mezi predikovanými bounding boxy a referenčními boxy z databáze. Ztráta důvěryhodnosti bere v potaz rozdíl mezi předpokládan</w:t>
      </w:r>
      <w:r w:rsidR="001C20AE">
        <w:t>ou</w:t>
      </w:r>
      <w:r>
        <w:t xml:space="preserve"> a skutečn</w:t>
      </w:r>
      <w:r w:rsidR="001C20AE">
        <w:t>ou</w:t>
      </w:r>
      <w:r>
        <w:t xml:space="preserve"> </w:t>
      </w:r>
      <w:r w:rsidR="001C20AE">
        <w:t xml:space="preserve">mírou spolehlivosti predikce </w:t>
      </w:r>
      <w:r>
        <w:t>detekovaných objektů. Ztráta klasifikace udává rozdíl mezi klasifikací modelu a správnými třídami objektů. Tyto funkce jsou sečteny a vyváženy příslušnými koeficienty</w:t>
      </w:r>
      <w:r w:rsidR="007A4C21">
        <w:t xml:space="preserve"> (viz </w:t>
      </w:r>
      <w:r w:rsidR="00FF1C6E">
        <w:t>rovnice 2.4</w:t>
      </w:r>
      <w:r w:rsidR="007A4C21">
        <w:t>)</w:t>
      </w:r>
      <w:r>
        <w:t>. Na základě vypočtené hodnoty je rozhodováno o dalším průběhu tréni</w:t>
      </w:r>
      <w:r w:rsidRPr="00754186">
        <w:t>nku modelu</w:t>
      </w:r>
      <w:r w:rsidR="00754186">
        <w:t xml:space="preserve"> </w:t>
      </w:r>
      <w:r w:rsidR="00754186">
        <w:fldChar w:fldCharType="begin">
          <w:fldData xml:space="preserve">PEVuZE5vdGU+PENpdGU+PEF1dGhvcj5SZWRtb248L0F1dGhvcj48WWVhcj4yMDE2PC9ZZWFyPjxS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</w:fldData>
        </w:fldChar>
      </w:r>
      <w:r w:rsidR="0044284B">
        <w:instrText xml:space="preserve"> ADDIN EN.CITE </w:instrText>
      </w:r>
      <w:r w:rsidR="0044284B">
        <w:fldChar w:fldCharType="begin">
          <w:fldData xml:space="preserve">PEVuZE5vdGU+PENpdGU+PEF1dGhvcj5SZWRtb248L0F1dGhvcj48WWVhcj4yMDE2PC9ZZWFyPjxS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</w:fldData>
        </w:fldChar>
      </w:r>
      <w:r w:rsidR="0044284B">
        <w:instrText xml:space="preserve"> ADDIN EN.CITE.DATA </w:instrText>
      </w:r>
      <w:r w:rsidR="0044284B">
        <w:fldChar w:fldCharType="end"/>
      </w:r>
      <w:r w:rsidR="00754186">
        <w:fldChar w:fldCharType="separate"/>
      </w:r>
      <w:r w:rsidR="0044284B">
        <w:rPr>
          <w:noProof/>
        </w:rPr>
        <w:t>[23, 24]</w:t>
      </w:r>
      <w:r w:rsidR="00754186">
        <w:fldChar w:fldCharType="end"/>
      </w:r>
      <w:r w:rsidRPr="00754186">
        <w:t>.</w:t>
      </w:r>
    </w:p>
    <w:p w14:paraId="7E4429F8" w14:textId="77777777" w:rsidR="00886895" w:rsidDel="00886895" w:rsidRDefault="00886895" w:rsidP="009678BD">
      <w:pPr>
        <w:rPr>
          <w:del w:id="720" w:author="Ingr Jiri" w:date="2025-05-19T22:01:00Z" w16du:dateUtc="2025-05-19T20:01:00Z"/>
        </w:rPr>
      </w:pP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000000"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2.4)</w:t>
            </w:r>
          </w:p>
        </w:tc>
      </w:tr>
    </w:tbl>
    <w:p w14:paraId="374BB5A0" w14:textId="218939C9" w:rsidR="00531ABF" w:rsidRPr="00F450EF" w:rsidRDefault="00886895" w:rsidP="002854B5">
      <w:pPr>
        <w:tabs>
          <w:tab w:val="center" w:pos="4536"/>
          <w:tab w:val="right" w:pos="9070"/>
        </w:tabs>
      </w:pPr>
      <w:r>
        <w:rPr>
          <w:noProof/>
          <w:lang w:eastAsia="cs-CZ"/>
        </w:rPr>
        <mc:AlternateContent>
          <mc:Choice Requires="wps">
            <w:drawing>
              <wp:anchor distT="45720" distB="45720" distL="114300" distR="114300" simplePos="0" relativeHeight="251663360" behindDoc="0" locked="0" layoutInCell="1" allowOverlap="1" wp14:anchorId="78866E95" wp14:editId="12FDC780">
                <wp:simplePos x="0" y="0"/>
                <wp:positionH relativeFrom="column">
                  <wp:posOffset>-24130</wp:posOffset>
                </wp:positionH>
                <wp:positionV relativeFrom="paragraph">
                  <wp:posOffset>-706755</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4849" w:rsidRPr="00FF1C6E" w:rsidRDefault="00FF4849"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1.9pt;margin-top:-55.65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" stroked="f">
                <v:textbox>
                  <w:txbxContent>
                    <w:p w14:paraId="65375A11" w14:textId="58BE201D" w:rsidR="00FF4849" w:rsidRPr="00FF1C6E" w:rsidRDefault="00FF4849"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lang w:eastAsia="cs-CZ"/>
        </w:rPr>
        <mc:AlternateContent>
          <mc:Choice Requires="wps">
            <w:drawing>
              <wp:anchor distT="45720" distB="45720" distL="114300" distR="114300" simplePos="0" relativeHeight="251661312" behindDoc="0" locked="0" layoutInCell="1" allowOverlap="1" wp14:anchorId="0DBD88DB" wp14:editId="52B1B172">
                <wp:simplePos x="0" y="0"/>
                <wp:positionH relativeFrom="column">
                  <wp:posOffset>-275590</wp:posOffset>
                </wp:positionH>
                <wp:positionV relativeFrom="paragraph">
                  <wp:posOffset>-1423035</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77777777" w:rsidR="00FF4849" w:rsidRPr="00FF1C6E" w:rsidRDefault="00FF4849" w:rsidP="000C3B52">
                            <w:pPr>
                              <w:pStyle w:val="Textvtabulce"/>
                              <w:jc w:val="right"/>
                              <w:rPr>
                                <w:color w:val="4F6228" w:themeColor="accent3" w:themeShade="80"/>
                              </w:rPr>
                            </w:pPr>
                            <w:r w:rsidRPr="00FF1C6E">
                              <w:rPr>
                                <w:color w:val="4F6228" w:themeColor="accent3" w:themeShade="80"/>
                              </w:rPr>
                              <w:t>Ztráta důvěryhodnos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21.7pt;margin-top:-112.05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" stroked="f">
                <v:textbox>
                  <w:txbxContent>
                    <w:p w14:paraId="04520436" w14:textId="77777777" w:rsidR="00FF4849" w:rsidRPr="00FF1C6E" w:rsidRDefault="00FF4849" w:rsidP="000C3B52">
                      <w:pPr>
                        <w:pStyle w:val="Textvtabulce"/>
                        <w:jc w:val="right"/>
                        <w:rPr>
                          <w:color w:val="4F6228" w:themeColor="accent3" w:themeShade="80"/>
                        </w:rPr>
                      </w:pPr>
                      <w:r w:rsidRPr="00FF1C6E">
                        <w:rPr>
                          <w:color w:val="4F6228" w:themeColor="accent3" w:themeShade="80"/>
                        </w:rPr>
                        <w:t>Ztráta důvěryhodnosti</w:t>
                      </w:r>
                    </w:p>
                  </w:txbxContent>
                </v:textbox>
              </v:shape>
            </w:pict>
          </mc:Fallback>
        </mc:AlternateContent>
      </w:r>
      <w:r>
        <w:rPr>
          <w:noProof/>
          <w:lang w:eastAsia="cs-CZ"/>
        </w:rPr>
        <mc:AlternateContent>
          <mc:Choice Requires="wps">
            <w:drawing>
              <wp:anchor distT="45720" distB="45720" distL="114300" distR="114300" simplePos="0" relativeHeight="251659264" behindDoc="0" locked="0" layoutInCell="1" allowOverlap="1" wp14:anchorId="5E9FC84F" wp14:editId="287A9DFA">
                <wp:simplePos x="0" y="0"/>
                <wp:positionH relativeFrom="column">
                  <wp:posOffset>-107950</wp:posOffset>
                </wp:positionH>
                <wp:positionV relativeFrom="paragraph">
                  <wp:posOffset>-2710815</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4849" w:rsidRPr="00FF1C6E" w:rsidRDefault="00FF4849"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13.45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" stroked="f">
                <v:textbox>
                  <w:txbxContent>
                    <w:p w14:paraId="4F28A594" w14:textId="454C34C3" w:rsidR="00FF4849" w:rsidRPr="00FF1C6E" w:rsidRDefault="00FF4849"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Pr>
          <w:noProof/>
          <w:lang w:eastAsia="cs-CZ"/>
        </w:rPr>
        <mc:AlternateContent>
          <mc:Choice Requires="wps">
            <w:drawing>
              <wp:anchor distT="0" distB="0" distL="114300" distR="114300" simplePos="0" relativeHeight="251668480" behindDoc="0" locked="0" layoutInCell="1" allowOverlap="1" wp14:anchorId="47C2CE33" wp14:editId="71A23F07">
                <wp:simplePos x="0" y="0"/>
                <wp:positionH relativeFrom="column">
                  <wp:posOffset>859790</wp:posOffset>
                </wp:positionH>
                <wp:positionV relativeFrom="paragraph">
                  <wp:posOffset>-1468755</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04EBE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67.7pt;margin-top:-115.65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" adj="438,10503" strokecolor="#4e6128 [1606]" strokeweight="1.5pt"/>
            </w:pict>
          </mc:Fallback>
        </mc:AlternateContent>
      </w:r>
      <w:r>
        <w:rPr>
          <w:noProof/>
          <w:lang w:eastAsia="cs-CZ"/>
        </w:rPr>
        <mc:AlternateContent>
          <mc:Choice Requires="wps">
            <w:drawing>
              <wp:anchor distT="0" distB="0" distL="114300" distR="114300" simplePos="0" relativeHeight="251666432" behindDoc="0" locked="0" layoutInCell="1" allowOverlap="1" wp14:anchorId="0C5799FA" wp14:editId="472C977D">
                <wp:simplePos x="0" y="0"/>
                <wp:positionH relativeFrom="column">
                  <wp:posOffset>859790</wp:posOffset>
                </wp:positionH>
                <wp:positionV relativeFrom="paragraph">
                  <wp:posOffset>-744855</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533CD" id="Levá složená závorka 2" o:spid="_x0000_s1026" type="#_x0000_t87" style="position:absolute;margin-left:67.7pt;margin-top:-58.65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" adj="417,9119" strokecolor="#974706 [1609]" strokeweight="1.5pt"/>
            </w:pict>
          </mc:Fallback>
        </mc:AlternateContent>
      </w:r>
      <w:r>
        <w:rPr>
          <w:noProof/>
          <w:lang w:eastAsia="cs-CZ"/>
        </w:rPr>
        <mc:AlternateContent>
          <mc:Choice Requires="wps">
            <w:drawing>
              <wp:anchor distT="0" distB="0" distL="114300" distR="114300" simplePos="0" relativeHeight="251664384" behindDoc="0" locked="0" layoutInCell="1" allowOverlap="1" wp14:anchorId="49DFD608" wp14:editId="01C435E6">
                <wp:simplePos x="0" y="0"/>
                <wp:positionH relativeFrom="column">
                  <wp:posOffset>859790</wp:posOffset>
                </wp:positionH>
                <wp:positionV relativeFrom="paragraph">
                  <wp:posOffset>-3076575</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B77EB" id="Levá složená závorka 2" o:spid="_x0000_s1026" type="#_x0000_t87" style="position:absolute;margin-left:67.7pt;margin-top:-242.25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" adj="182,9119" strokecolor="#17365d [2415]" strokeweight="1.5pt"/>
            </w:pict>
          </mc:Fallback>
        </mc:AlternateContent>
      </w:r>
    </w:p>
    <w:p w14:paraId="5FB783BA" w14:textId="0F1684F1" w:rsidR="000F00A2" w:rsidRDefault="000F00A2" w:rsidP="003C6363">
      <w:r>
        <w:t xml:space="preserve">Od YOLOv2 je přidána metoda kotvových boxů. </w:t>
      </w:r>
      <w:r w:rsidRPr="00531ABF">
        <w:t>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44284B">
        <w:instrText xml:space="preserve"> ADDIN EN.CITE &lt;EndNote&gt;&lt;Cite&gt;&lt;Author&gt;Tai&lt;/Author&gt;&lt;Year&gt;2023&lt;/Year&gt;&lt;RecNum&gt;24&lt;/RecNum&gt;&lt;DisplayText&gt;[25]&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44284B">
        <w:rPr>
          <w:noProof/>
        </w:rPr>
        <w:t>[25]</w:t>
      </w:r>
      <w:r w:rsidR="00531ABF" w:rsidRPr="00531ABF">
        <w:fldChar w:fldCharType="end"/>
      </w:r>
      <w:r w:rsidR="00202863" w:rsidRPr="00531ABF">
        <w:t>.</w:t>
      </w:r>
      <w:r w:rsidRPr="00531ABF">
        <w:t xml:space="preserve"> Důležitou změnou byla</w:t>
      </w:r>
      <w:r>
        <w:t xml:space="preserve"> t</w:t>
      </w:r>
      <w:r w:rsidR="00B27554">
        <w:t xml:space="preserve">aké implementace konceptu </w:t>
      </w:r>
      <w:proofErr w:type="spellStart"/>
      <w:r w:rsidR="00B27554">
        <w:t>Feature</w:t>
      </w:r>
      <w:proofErr w:type="spellEnd"/>
      <w:r w:rsidR="00B27554">
        <w:t xml:space="preserve"> Pyramid </w:t>
      </w:r>
      <w:proofErr w:type="spellStart"/>
      <w:r w:rsidR="00B27554">
        <w:t>Networks</w:t>
      </w:r>
      <w:proofErr w:type="spellEnd"/>
      <w:r w:rsidR="00B27554">
        <w:t xml:space="preserve"> (FPN)</w:t>
      </w:r>
      <w:r>
        <w:t xml:space="preserve"> ve verzi YOLOv3</w:t>
      </w:r>
      <w:r w:rsidR="003C6363">
        <w:t xml:space="preserve"> </w:t>
      </w:r>
      <w:r w:rsidR="003C6363">
        <w:fldChar w:fldCharType="begin"/>
      </w:r>
      <w:r w:rsidR="004E4571">
        <w:instrText xml:space="preserve"> ADDIN EN.CITE &lt;EndNote&gt;&lt;Cite&gt;&lt;Author&gt;Kaur&lt;/Author&gt;&lt;Year&gt;2024&lt;/Year&gt;&lt;RecNum&gt;23&lt;/RecNum&gt;&lt;DisplayText&gt;[16]&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4E4571">
        <w:rPr>
          <w:noProof/>
        </w:rPr>
        <w:t>[16]</w:t>
      </w:r>
      <w:r w:rsidR="003C6363">
        <w:fldChar w:fldCharType="end"/>
      </w:r>
      <w:r>
        <w:t>.</w:t>
      </w:r>
    </w:p>
    <w:p w14:paraId="32195724" w14:textId="77777777" w:rsidR="00027E59" w:rsidRDefault="00027E59" w:rsidP="00027E59">
      <w:pPr>
        <w:pStyle w:val="Nzev"/>
        <w:spacing w:after="0"/>
      </w:pPr>
      <w:r>
        <w:t>Feature pyramid networks (FPN)</w:t>
      </w:r>
    </w:p>
    <w:p w14:paraId="1130CFBB" w14:textId="59F39F0C" w:rsidR="00027E59" w:rsidRDefault="00027E59" w:rsidP="00B67130">
      <w:r w:rsidRPr="002550EB">
        <w:t xml:space="preserve">FPN </w:t>
      </w:r>
      <w:r>
        <w:t>slouží jako metoda pro detekci objektů různých rozlišení skládající se ze dvou částí</w:t>
      </w:r>
      <w:r w:rsidR="00A44CD8">
        <w:t xml:space="preserve"> – </w:t>
      </w:r>
      <w:proofErr w:type="spellStart"/>
      <w:r>
        <w:t>bottom</w:t>
      </w:r>
      <w:proofErr w:type="spellEnd"/>
      <w:r>
        <w:t>-up a top-</w:t>
      </w:r>
      <w:proofErr w:type="spellStart"/>
      <w:r>
        <w:t>down</w:t>
      </w:r>
      <w:proofErr w:type="spellEnd"/>
      <w:r>
        <w:t xml:space="preserve"> cesty. </w:t>
      </w:r>
      <w:proofErr w:type="spellStart"/>
      <w:r>
        <w:t>Bottom</w:t>
      </w:r>
      <w:proofErr w:type="spellEnd"/>
      <w:r>
        <w:t xml:space="preserve">-up cesta je standardní CNN, která vytvoří vrstvy různého rozlišení (např. C2, C3, C4, C5), kde se zvyšující se vrstvou klesá prostorové rozlišení, ale zvyšuje se </w:t>
      </w:r>
      <w:r w:rsidR="005C5BC5">
        <w:t>sémantická hodnota</w:t>
      </w:r>
      <w:r>
        <w:t xml:space="preserve">. Konvoluční vrstvy jsou použity k vytvoření odpovídajících map </w:t>
      </w:r>
      <w:r w:rsidR="001975AB">
        <w:t>příznaků</w:t>
      </w:r>
      <w:r>
        <w:t xml:space="preserve"> (P2, P3, P4, P5). Nejvyšší vrstva C5 je převedena konvolucí na mapu </w:t>
      </w:r>
      <w:r w:rsidR="001975AB">
        <w:t>příznaků</w:t>
      </w:r>
      <w:r>
        <w:t xml:space="preserve"> P5. Ta je díky vysoké sémantické hodnotě schopna detekovat největší objekty. Následně je použita konvoluce na vrstvu C4 a k vzniklé mapě </w:t>
      </w:r>
      <w:r w:rsidR="001975AB">
        <w:t>příznaků</w:t>
      </w:r>
      <w:r>
        <w:t xml:space="preserve"> je přičtena P5 </w:t>
      </w:r>
      <w:proofErr w:type="spellStart"/>
      <w:r w:rsidR="00883710">
        <w:t>nadvzorkovaná</w:t>
      </w:r>
      <w:proofErr w:type="spellEnd"/>
      <w:r>
        <w:t xml:space="preserve"> na odpovídající velikost. Tím vzniká mapa </w:t>
      </w:r>
      <w:r w:rsidR="001975AB">
        <w:t>příznaků</w:t>
      </w:r>
      <w:r>
        <w:t xml:space="preserve"> P4. Obdobně dochází ke vzniku ostatních </w:t>
      </w:r>
      <w:r>
        <w:lastRenderedPageBreak/>
        <w:t xml:space="preserve">map </w:t>
      </w:r>
      <w:r w:rsidR="001975AB">
        <w:t>příznaků</w:t>
      </w:r>
      <w:r>
        <w:t xml:space="preserve">.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C409DD" w:rsidRPr="00C409DD">
        <w:rPr>
          <w:b/>
        </w:rPr>
        <w:t xml:space="preserve">Obr. </w:t>
      </w:r>
      <w:r w:rsidR="00C409DD">
        <w:rPr>
          <w:b/>
          <w:bCs/>
          <w:noProof/>
        </w:rPr>
        <w:t>2</w:t>
      </w:r>
      <w:ins w:id="721" w:author="Ingr Jiri" w:date="2025-05-21T23:08:00Z" w16du:dateUtc="2025-05-21T21:08:00Z">
        <w:r w:rsidR="00C409DD" w:rsidRPr="00C409DD">
          <w:rPr>
            <w:b/>
          </w:rPr>
          <w:t>.</w:t>
        </w:r>
      </w:ins>
      <w:r w:rsidR="00C409DD">
        <w:rPr>
          <w:b/>
          <w:bCs/>
          <w:noProof/>
        </w:rPr>
        <w:t>7</w:t>
      </w:r>
      <w:r>
        <w:fldChar w:fldCharType="end"/>
      </w:r>
      <w:r>
        <w:t>)</w:t>
      </w:r>
      <w:r w:rsidR="00B67130">
        <w:t xml:space="preserve"> </w:t>
      </w:r>
      <w:r w:rsidR="00B67130">
        <w:fldChar w:fldCharType="begin"/>
      </w:r>
      <w:r w:rsidR="0044284B">
        <w:instrText xml:space="preserve"> ADDIN EN.CITE &lt;EndNote&gt;&lt;Cite&gt;&lt;Author&gt;Lin&lt;/Author&gt;&lt;Year&gt;2017&lt;/Year&gt;&lt;RecNum&gt;16&lt;/RecNum&gt;&lt;DisplayText&gt;[26]&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44284B">
        <w:rPr>
          <w:noProof/>
        </w:rPr>
        <w:t>[26]</w:t>
      </w:r>
      <w:r w:rsidR="00B67130">
        <w:fldChar w:fldCharType="end"/>
      </w:r>
      <w:r>
        <w:t>.</w:t>
      </w:r>
    </w:p>
    <w:p w14:paraId="189DEFA2" w14:textId="1AA30B39" w:rsidR="00027E59" w:rsidRDefault="006E385A" w:rsidP="006E385A">
      <w:pPr>
        <w:keepNext/>
        <w:spacing w:after="80"/>
        <w:jc w:val="center"/>
      </w:pPr>
      <w:r>
        <w:rPr>
          <w:noProof/>
        </w:rPr>
        <w:drawing>
          <wp:inline distT="0" distB="0" distL="0" distR="0" wp14:anchorId="3AECE59F" wp14:editId="184D79A5">
            <wp:extent cx="3861759" cy="2934000"/>
            <wp:effectExtent l="0" t="0" r="5715" b="0"/>
            <wp:docPr id="647089555" name="Obrázek 11" descr="Obsah obrázku text, diagram, snímek obrazovky, Paralelní&#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089555" name="Obrázek 11" descr="Obsah obrázku text, diagram, snímek obrazovky, Paralelní&#10;&#10;Obsah vygenerovaný umělou inteligencí může být nesprávný."/>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1759" cy="2934000"/>
                    </a:xfrm>
                    <a:prstGeom prst="rect">
                      <a:avLst/>
                    </a:prstGeom>
                    <a:noFill/>
                    <a:ln>
                      <a:noFill/>
                    </a:ln>
                  </pic:spPr>
                </pic:pic>
              </a:graphicData>
            </a:graphic>
          </wp:inline>
        </w:drawing>
      </w:r>
    </w:p>
    <w:p w14:paraId="344D2C95" w14:textId="31C50F38" w:rsidR="00027E59" w:rsidRDefault="00027E59" w:rsidP="006E385A">
      <w:pPr>
        <w:pStyle w:val="Titulek"/>
        <w:spacing w:before="80"/>
        <w:jc w:val="left"/>
      </w:pPr>
      <w:bookmarkStart w:id="722" w:name="_Ref188983120"/>
      <w:r w:rsidRPr="009C13F5">
        <w:rPr>
          <w:b/>
          <w:bCs w:val="0"/>
        </w:rPr>
        <w:t xml:space="preserve">Obr. </w:t>
      </w:r>
      <w:ins w:id="723"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724"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725" w:author="Ingr Jiri" w:date="2025-05-26T22:51:00Z" w16du:dateUtc="2025-05-26T20:51:00Z">
        <w:r w:rsidR="00E360BF">
          <w:rPr>
            <w:b/>
            <w:bCs w:val="0"/>
            <w:noProof/>
          </w:rPr>
          <w:t>7</w:t>
        </w:r>
        <w:r w:rsidR="00E360BF">
          <w:rPr>
            <w:b/>
            <w:bCs w:val="0"/>
          </w:rPr>
          <w:fldChar w:fldCharType="end"/>
        </w:r>
      </w:ins>
      <w:del w:id="726"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7</w:delText>
        </w:r>
        <w:r w:rsidR="00F626E8" w:rsidDel="00827436">
          <w:rPr>
            <w:b/>
            <w:bCs w:val="0"/>
          </w:rPr>
          <w:fldChar w:fldCharType="end"/>
        </w:r>
      </w:del>
      <w:bookmarkEnd w:id="722"/>
      <w:r w:rsidRPr="009C13F5">
        <w:rPr>
          <w:b/>
          <w:bCs w:val="0"/>
        </w:rPr>
        <w:t>:</w:t>
      </w:r>
      <w:r>
        <w:t xml:space="preserve"> </w:t>
      </w:r>
      <w:r w:rsidRPr="00685F4F">
        <w:t xml:space="preserve">Schéma algoritmu </w:t>
      </w:r>
      <w:proofErr w:type="spellStart"/>
      <w:ins w:id="727" w:author="Kateřina Rulfová" w:date="2025-05-27T22:51:00Z" w16du:dateUtc="2025-05-27T20:51:00Z">
        <w:r w:rsidR="00F25EF5">
          <w:t>F</w:t>
        </w:r>
      </w:ins>
      <w:del w:id="728" w:author="Kateřina Rulfová" w:date="2025-05-27T22:51:00Z" w16du:dateUtc="2025-05-27T20:51:00Z">
        <w:r w:rsidRPr="00685F4F" w:rsidDel="00F25EF5">
          <w:delText>f</w:delText>
        </w:r>
      </w:del>
      <w:r w:rsidRPr="00685F4F">
        <w:t>eature</w:t>
      </w:r>
      <w:proofErr w:type="spellEnd"/>
      <w:r w:rsidRPr="00685F4F">
        <w:t xml:space="preserve"> </w:t>
      </w:r>
      <w:ins w:id="729" w:author="Kateřina Rulfová" w:date="2025-05-27T22:51:00Z" w16du:dateUtc="2025-05-27T20:51:00Z">
        <w:r w:rsidR="00F25EF5">
          <w:t>P</w:t>
        </w:r>
      </w:ins>
      <w:del w:id="730" w:author="Kateřina Rulfová" w:date="2025-05-27T22:51:00Z" w16du:dateUtc="2025-05-27T20:51:00Z">
        <w:r w:rsidRPr="00685F4F" w:rsidDel="00F25EF5">
          <w:delText>p</w:delText>
        </w:r>
      </w:del>
      <w:r w:rsidRPr="00685F4F">
        <w:t xml:space="preserve">yramid </w:t>
      </w:r>
      <w:ins w:id="731" w:author="Kateřina Rulfová" w:date="2025-05-27T22:51:00Z" w16du:dateUtc="2025-05-27T20:51:00Z">
        <w:r w:rsidR="00F25EF5">
          <w:t>N</w:t>
        </w:r>
      </w:ins>
      <w:del w:id="732" w:author="Kateřina Rulfová" w:date="2025-05-27T22:51:00Z" w16du:dateUtc="2025-05-27T20:51:00Z">
        <w:r w:rsidRPr="00685F4F" w:rsidDel="00F25EF5">
          <w:delText>n</w:delText>
        </w:r>
      </w:del>
      <w:r w:rsidRPr="00685F4F">
        <w:t xml:space="preserve">etwork (převzato z </w:t>
      </w:r>
      <w:r w:rsidR="00B67130">
        <w:fldChar w:fldCharType="begin"/>
      </w:r>
      <w:r w:rsidR="0044284B">
        <w:instrText xml:space="preserve"> ADDIN EN.CITE &lt;EndNote&gt;&lt;Cite&gt;&lt;Author&gt;Lin&lt;/Author&gt;&lt;Year&gt;2017&lt;/Year&gt;&lt;RecNum&gt;16&lt;/RecNum&gt;&lt;DisplayText&gt;[26]&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44284B">
        <w:rPr>
          <w:noProof/>
        </w:rPr>
        <w:t>[26]</w:t>
      </w:r>
      <w:r w:rsidR="00B67130">
        <w:fldChar w:fldCharType="end"/>
      </w:r>
      <w:r w:rsidRPr="00685F4F">
        <w:t>)</w:t>
      </w:r>
    </w:p>
    <w:p w14:paraId="52CAD160" w14:textId="551ECB55" w:rsidR="00FB1419" w:rsidRDefault="00394206" w:rsidP="00394206">
      <w:pPr>
        <w:pStyle w:val="Nadpis3"/>
      </w:pPr>
      <w:bookmarkStart w:id="733" w:name="_Toc198115571"/>
      <w:r>
        <w:t>Velikosti YOLO</w:t>
      </w:r>
      <w:bookmarkEnd w:id="733"/>
    </w:p>
    <w:p w14:paraId="49E615EC" w14:textId="51F9458A" w:rsidR="00394206" w:rsidRDefault="005C5BC5" w:rsidP="00394206">
      <w:proofErr w:type="spellStart"/>
      <w:r>
        <w:t>Ultralytics</w:t>
      </w:r>
      <w:proofErr w:type="spellEnd"/>
      <w:r w:rsidR="00497316">
        <w:t xml:space="preserve"> nabízí několik velikostí modelu YOLO (</w:t>
      </w:r>
      <w:r w:rsidR="00240526">
        <w:t xml:space="preserve">v nejnovějších verzích obvykle </w:t>
      </w:r>
      <w:r w:rsidR="00497316">
        <w:t xml:space="preserve">n – nano, s – </w:t>
      </w:r>
      <w:proofErr w:type="spellStart"/>
      <w:r w:rsidR="00497316">
        <w:t>small</w:t>
      </w:r>
      <w:proofErr w:type="spellEnd"/>
      <w:r w:rsidR="00497316">
        <w:t xml:space="preserve">, m – medium, l – </w:t>
      </w:r>
      <w:proofErr w:type="spellStart"/>
      <w:r w:rsidR="00497316">
        <w:t>large</w:t>
      </w:r>
      <w:proofErr w:type="spellEnd"/>
      <w:r w:rsidR="00497316">
        <w:t xml:space="preserve"> a x – extra </w:t>
      </w:r>
      <w:proofErr w:type="spellStart"/>
      <w:r w:rsidR="00497316">
        <w:t>large</w:t>
      </w:r>
      <w:proofErr w:type="spellEnd"/>
      <w:r w:rsidR="00497316">
        <w:t xml:space="preserve">). S velikostí modelu se zvyšuje </w:t>
      </w:r>
      <w:r w:rsidR="0012018C">
        <w:t>schopnost</w:t>
      </w:r>
      <w:r w:rsidR="00497316">
        <w:t xml:space="preserve"> </w:t>
      </w:r>
      <w:r w:rsidR="0012018C">
        <w:t>rozlišovat složitější struktury v obraze</w:t>
      </w:r>
      <w:r w:rsidR="00497316">
        <w:t xml:space="preserve">, zároveň ale výrazně stoupá časová i výpočetní náročnost jak při tréninku modelu, tak při samotném detekčním procesu. </w:t>
      </w:r>
      <w:r w:rsidR="00153401">
        <w:t>Současně</w:t>
      </w:r>
      <w:r w:rsidR="00497316">
        <w:t xml:space="preserve"> platí, že pro menší velikosti datasetů není třeba využívat velké modely. Kvůli nedostatečnému množství trénovacích dat není využit potenciál složitější architektury neuronové sítě a výsledný model pak dosahuje obdobných, ne-li horších detekčních schopností </w:t>
      </w:r>
      <w:r w:rsidR="0012018C">
        <w:t>při</w:t>
      </w:r>
      <w:r w:rsidR="00497316">
        <w:t xml:space="preserve"> mnohem vyšších hardwarových i časových náro</w:t>
      </w:r>
      <w:r w:rsidR="0012018C">
        <w:t>cích</w:t>
      </w:r>
      <w:r w:rsidR="00497316">
        <w:t>.</w:t>
      </w:r>
    </w:p>
    <w:p w14:paraId="5ADEDFBE" w14:textId="163DFDEC" w:rsidR="006E385A" w:rsidRDefault="00D175ED" w:rsidP="00394206">
      <w:r>
        <w:t xml:space="preserve">V článku </w:t>
      </w:r>
      <w:r w:rsidR="00951389">
        <w:fldChar w:fldCharType="begin"/>
      </w:r>
      <w:r w:rsidR="0044284B">
        <w:instrText xml:space="preserve"> ADDIN EN.CITE &lt;EndNote&gt;&lt;Cite&gt;&lt;Author&gt;Dlužnevskij&lt;/Author&gt;&lt;Year&gt;2021&lt;/Year&gt;&lt;RecNum&gt;15&lt;/RecNum&gt;&lt;DisplayText&gt;[27]&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44284B">
        <w:rPr>
          <w:noProof/>
        </w:rPr>
        <w:t>[27]</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w:t>
      </w:r>
      <w:r w:rsidR="00597EC5">
        <w:t xml:space="preserve"> </w:t>
      </w:r>
      <w:r w:rsidR="00597EC5">
        <w:fldChar w:fldCharType="begin">
          <w:fldData xml:space="preserve">PEVuZE5vdGU+PENpdGU+PEF1dGhvcj5MaW48L0F1dGhvcj48WWVhcj4yMDE0PC9ZZWFyPjxSZWNO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</w:fldData>
        </w:fldChar>
      </w:r>
      <w:r w:rsidR="0044284B">
        <w:instrText xml:space="preserve"> ADDIN EN.CITE </w:instrText>
      </w:r>
      <w:r w:rsidR="0044284B">
        <w:fldChar w:fldCharType="begin">
          <w:fldData xml:space="preserve">PEVuZE5vdGU+PENpdGU+PEF1dGhvcj5MaW48L0F1dGhvcj48WWVhcj4yMDE0PC9ZZWFyPjxSZWNO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</w:fldData>
        </w:fldChar>
      </w:r>
      <w:r w:rsidR="0044284B">
        <w:instrText xml:space="preserve"> ADDIN EN.CITE.DATA </w:instrText>
      </w:r>
      <w:r w:rsidR="0044284B">
        <w:fldChar w:fldCharType="end"/>
      </w:r>
      <w:r w:rsidR="00597EC5">
        <w:fldChar w:fldCharType="separate"/>
      </w:r>
      <w:r w:rsidR="0044284B">
        <w:rPr>
          <w:noProof/>
        </w:rPr>
        <w:t>[28]</w:t>
      </w:r>
      <w:r w:rsidR="00597EC5">
        <w:fldChar w:fldCharType="end"/>
      </w:r>
      <w:r w:rsidR="003D4601">
        <w:t xml:space="preserve">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fldLock="1"/>
      </w:r>
      <w:r w:rsidR="00D817BB">
        <w:instrText xml:space="preserve"> REF _Ref188983300 \h </w:instrText>
      </w:r>
      <w:r w:rsidR="00D817BB">
        <w:fldChar w:fldCharType="separate"/>
      </w:r>
      <w:r w:rsidR="00E07BFA" w:rsidRPr="0055602D">
        <w:rPr>
          <w:b/>
        </w:rPr>
        <w:t>Tabul</w:t>
      </w:r>
      <w:ins w:id="734" w:author="Ingr Jiri" w:date="2025-05-19T22:13:00Z" w16du:dateUtc="2025-05-19T20:13:00Z">
        <w:r w:rsidR="00FD75CA">
          <w:rPr>
            <w:b/>
          </w:rPr>
          <w:t>ce</w:t>
        </w:r>
      </w:ins>
      <w:del w:id="735" w:author="Ingr Jiri" w:date="2025-05-19T22:13:00Z" w16du:dateUtc="2025-05-19T20:13:00Z">
        <w:r w:rsidR="00E07BFA" w:rsidRPr="0055602D" w:rsidDel="00FD75CA">
          <w:rPr>
            <w:b/>
          </w:rPr>
          <w:delText>ka</w:delText>
        </w:r>
      </w:del>
      <w:r w:rsidR="00E07BFA" w:rsidRPr="0055602D">
        <w:rPr>
          <w:b/>
        </w:rPr>
        <w:t xml:space="preserve">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w:t>
      </w:r>
      <w:proofErr w:type="spellStart"/>
      <w:r w:rsidR="00401DE0">
        <w:t>Colab</w:t>
      </w:r>
      <w:proofErr w:type="spellEnd"/>
      <w:r w:rsidR="00401DE0">
        <w:t xml:space="preserve"> s</w:t>
      </w:r>
      <w:r w:rsidR="00153401">
        <w:t xml:space="preserve"> odpovídacím </w:t>
      </w:r>
      <w:r w:rsidR="00401DE0">
        <w:t>výpočetním výkonem.</w:t>
      </w:r>
    </w:p>
    <w:p w14:paraId="14BF9EDB" w14:textId="1C7170B0" w:rsidR="00D175ED" w:rsidRDefault="006E385A" w:rsidP="006E385A">
      <w:pPr>
        <w:spacing w:after="0" w:line="240" w:lineRule="auto"/>
        <w:jc w:val="left"/>
      </w:pPr>
      <w:r>
        <w:br w:type="page"/>
      </w:r>
    </w:p>
    <w:p w14:paraId="29970394" w14:textId="1D057819" w:rsidR="00401DE0" w:rsidRDefault="00401DE0" w:rsidP="0055602D">
      <w:pPr>
        <w:pStyle w:val="Titulek"/>
        <w:keepNext/>
        <w:jc w:val="left"/>
      </w:pPr>
      <w:bookmarkStart w:id="736" w:name="_Ref188983300"/>
      <w:r w:rsidRPr="0055602D">
        <w:rPr>
          <w:b/>
          <w:bCs w:val="0"/>
        </w:rPr>
        <w:lastRenderedPageBreak/>
        <w:t xml:space="preserve">Tabulka </w:t>
      </w:r>
      <w:ins w:id="737" w:author="Ingr Jiri" w:date="2025-05-27T22:31:00Z" w16du:dateUtc="2025-05-27T20:31:00Z">
        <w:r w:rsidR="00F067DF">
          <w:rPr>
            <w:b/>
            <w:bCs w:val="0"/>
          </w:rPr>
          <w:fldChar w:fldCharType="begin"/>
        </w:r>
        <w:r w:rsidR="00F067DF">
          <w:rPr>
            <w:b/>
            <w:bCs w:val="0"/>
          </w:rPr>
          <w:instrText xml:space="preserve"> STYLEREF 1 \s </w:instrText>
        </w:r>
      </w:ins>
      <w:r w:rsidR="00F067DF">
        <w:rPr>
          <w:b/>
          <w:bCs w:val="0"/>
        </w:rPr>
        <w:fldChar w:fldCharType="separate"/>
      </w:r>
      <w:r w:rsidR="00F067DF">
        <w:rPr>
          <w:b/>
          <w:bCs w:val="0"/>
          <w:noProof/>
        </w:rPr>
        <w:t>2</w:t>
      </w:r>
      <w:ins w:id="738" w:author="Ingr Jiri" w:date="2025-05-27T22:31:00Z" w16du:dateUtc="2025-05-27T20:31:00Z">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ins>
      <w:r w:rsidR="00F067DF">
        <w:rPr>
          <w:b/>
          <w:bCs w:val="0"/>
        </w:rPr>
        <w:fldChar w:fldCharType="separate"/>
      </w:r>
      <w:ins w:id="739" w:author="Ingr Jiri" w:date="2025-05-27T22:31:00Z" w16du:dateUtc="2025-05-27T20:31:00Z">
        <w:r w:rsidR="00F067DF">
          <w:rPr>
            <w:b/>
            <w:bCs w:val="0"/>
            <w:noProof/>
          </w:rPr>
          <w:t>2</w:t>
        </w:r>
        <w:r w:rsidR="00F067DF">
          <w:rPr>
            <w:b/>
            <w:bCs w:val="0"/>
          </w:rPr>
          <w:fldChar w:fldCharType="end"/>
        </w:r>
      </w:ins>
      <w:del w:id="740" w:author="Ingr Jiri" w:date="2025-05-21T17:46:00Z" w16du:dateUtc="2025-05-21T15:46:00Z">
        <w:r w:rsidR="006A539A" w:rsidDel="00A36777">
          <w:rPr>
            <w:b/>
            <w:bCs w:val="0"/>
          </w:rPr>
          <w:fldChar w:fldCharType="begin"/>
        </w:r>
        <w:r w:rsidR="006A539A" w:rsidDel="00A36777">
          <w:rPr>
            <w:b/>
            <w:bCs w:val="0"/>
          </w:rPr>
          <w:delInstrText xml:space="preserve"> STYLEREF 1 \s </w:delInstrText>
        </w:r>
        <w:r w:rsidR="006A539A" w:rsidDel="00A36777">
          <w:rPr>
            <w:b/>
            <w:bCs w:val="0"/>
          </w:rPr>
          <w:fldChar w:fldCharType="separate"/>
        </w:r>
        <w:r w:rsidR="00A54541" w:rsidDel="00A36777">
          <w:rPr>
            <w:b/>
            <w:bCs w:val="0"/>
            <w:noProof/>
          </w:rPr>
          <w:delText>2</w:delText>
        </w:r>
        <w:r w:rsidR="006A539A" w:rsidDel="00A36777">
          <w:rPr>
            <w:b/>
            <w:bCs w:val="0"/>
          </w:rPr>
          <w:fldChar w:fldCharType="end"/>
        </w:r>
        <w:r w:rsidR="006A539A" w:rsidDel="00A36777">
          <w:rPr>
            <w:b/>
            <w:bCs w:val="0"/>
          </w:rPr>
          <w:delText>.</w:delText>
        </w:r>
        <w:r w:rsidR="006A539A" w:rsidDel="00A36777">
          <w:rPr>
            <w:b/>
            <w:bCs w:val="0"/>
          </w:rPr>
          <w:fldChar w:fldCharType="begin"/>
        </w:r>
        <w:r w:rsidR="006A539A" w:rsidDel="00A36777">
          <w:rPr>
            <w:b/>
            <w:bCs w:val="0"/>
          </w:rPr>
          <w:delInstrText xml:space="preserve"> SEQ Tabulka \* ARABIC \s 1 </w:delInstrText>
        </w:r>
        <w:r w:rsidR="006A539A" w:rsidDel="00A36777">
          <w:rPr>
            <w:b/>
            <w:bCs w:val="0"/>
          </w:rPr>
          <w:fldChar w:fldCharType="separate"/>
        </w:r>
        <w:r w:rsidR="00A54541" w:rsidDel="00A36777">
          <w:rPr>
            <w:b/>
            <w:bCs w:val="0"/>
            <w:noProof/>
          </w:rPr>
          <w:delText>2</w:delText>
        </w:r>
        <w:r w:rsidR="006A539A" w:rsidDel="00A36777">
          <w:rPr>
            <w:b/>
            <w:bCs w:val="0"/>
          </w:rPr>
          <w:fldChar w:fldCharType="end"/>
        </w:r>
      </w:del>
      <w:bookmarkEnd w:id="736"/>
      <w:r>
        <w:t>:</w:t>
      </w:r>
      <w:r>
        <w:rPr>
          <w:noProof/>
        </w:rPr>
        <w:t xml:space="preserve"> Porovnání výkonosti velikostí modelů YOLOv5 (převzato a upraveno z </w:t>
      </w:r>
      <w:r w:rsidR="00951389">
        <w:rPr>
          <w:noProof/>
        </w:rPr>
        <w:fldChar w:fldCharType="begin"/>
      </w:r>
      <w:r w:rsidR="0044284B">
        <w:rPr>
          <w:noProof/>
        </w:rPr>
        <w:instrText xml:space="preserve"> ADDIN EN.CITE &lt;EndNote&gt;&lt;Cite&gt;&lt;Author&gt;Dlužnevskij&lt;/Author&gt;&lt;Year&gt;2021&lt;/Year&gt;&lt;RecNum&gt;15&lt;/RecNum&gt;&lt;DisplayText&gt;[27]&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44284B">
        <w:rPr>
          <w:noProof/>
        </w:rPr>
        <w:t>[27]</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proofErr w:type="spellStart"/>
            <w:r w:rsidRPr="001E6B2E">
              <w:rPr>
                <w:b/>
                <w:bCs/>
              </w:rPr>
              <w:t>mAP</w:t>
            </w:r>
            <w:proofErr w:type="spellEnd"/>
            <w:proofErr w:type="gramStart"/>
            <w:r w:rsidR="00E06552">
              <w:rPr>
                <w:b/>
                <w:bCs/>
              </w:rPr>
              <w:t>@[</w:t>
            </w:r>
            <w:proofErr w:type="gramEnd"/>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w:t>
            </w:r>
            <w:proofErr w:type="spellStart"/>
            <w:r>
              <w:rPr>
                <w:b/>
                <w:bCs/>
              </w:rPr>
              <w:t>ms</w:t>
            </w:r>
            <w:proofErr w:type="spellEnd"/>
            <w:r>
              <w:rPr>
                <w:b/>
                <w:bCs/>
              </w:rPr>
              <w:t>]</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566F26">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566F26">
        <w:trPr>
          <w:jc w:val="center"/>
        </w:trPr>
        <w:tc>
          <w:tcPr>
            <w:tcW w:w="1509" w:type="dxa"/>
          </w:tcPr>
          <w:p w14:paraId="62598911" w14:textId="73B3A2C6" w:rsidR="00401DE0" w:rsidRDefault="00401DE0" w:rsidP="001E6B2E">
            <w:pPr>
              <w:pStyle w:val="Textvtabulce"/>
            </w:pPr>
            <w:r>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566F26">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6AE9FF48" w:rsidR="0055602D" w:rsidRDefault="00401DE0" w:rsidP="00E1450C">
      <w:pPr>
        <w:spacing w:before="240"/>
      </w:pPr>
      <w:r>
        <w:t xml:space="preserve">Dále bylo srovnáno použití modelů pro detekci videa na Google </w:t>
      </w:r>
      <w:proofErr w:type="spellStart"/>
      <w:r>
        <w:t>Colab</w:t>
      </w:r>
      <w:proofErr w:type="spellEnd"/>
      <w:r>
        <w:t xml:space="preserve"> a několika variantách zařízení </w:t>
      </w:r>
      <w:r w:rsidR="006E385A">
        <w:t>i</w:t>
      </w:r>
      <w:r>
        <w:t>Phone 12. Z grafu (</w:t>
      </w:r>
      <w:r w:rsidR="00D817BB">
        <w:fldChar w:fldCharType="begin"/>
      </w:r>
      <w:r w:rsidR="00D817BB">
        <w:instrText xml:space="preserve"> REF _Ref188983348 \h </w:instrText>
      </w:r>
      <w:r w:rsidR="00D817BB">
        <w:fldChar w:fldCharType="separate"/>
      </w:r>
      <w:r w:rsidR="00C409DD">
        <w:rPr>
          <w:b/>
          <w:bCs/>
        </w:rPr>
        <w:t>O</w:t>
      </w:r>
      <w:r w:rsidR="00C409DD" w:rsidRPr="0055602D">
        <w:rPr>
          <w:b/>
          <w:bCs/>
        </w:rPr>
        <w:t xml:space="preserve">br. </w:t>
      </w:r>
      <w:r w:rsidR="00C409DD">
        <w:rPr>
          <w:b/>
          <w:bCs/>
          <w:noProof/>
        </w:rPr>
        <w:t>2</w:t>
      </w:r>
      <w:ins w:id="741" w:author="Ingr Jiri" w:date="2025-05-21T23:08:00Z" w16du:dateUtc="2025-05-21T21:08:00Z">
        <w:r w:rsidR="00C409DD">
          <w:rPr>
            <w:b/>
            <w:bCs/>
          </w:rPr>
          <w:t>.</w:t>
        </w:r>
      </w:ins>
      <w:r w:rsidR="00C409DD">
        <w:rPr>
          <w:b/>
          <w:bCs/>
          <w:noProof/>
        </w:rPr>
        <w:t>8</w:t>
      </w:r>
      <w:r w:rsidR="00D817BB">
        <w:fldChar w:fldCharType="end"/>
      </w:r>
      <w:r>
        <w:t xml:space="preserve">) závislosti počtu </w:t>
      </w:r>
      <w:r w:rsidR="00D817BB">
        <w:t>snímků za sekundu (</w:t>
      </w:r>
      <w:r w:rsidR="005C5BC5">
        <w:t>FPS</w:t>
      </w:r>
      <w:r w:rsidR="00D817BB">
        <w:t>)</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lang w:eastAsia="cs-CZ"/>
        </w:rPr>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22"/>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3273A41D" w:rsidR="00401DE0" w:rsidRPr="00394206" w:rsidRDefault="0055602D" w:rsidP="0055602D">
      <w:pPr>
        <w:pStyle w:val="Titulek"/>
        <w:jc w:val="left"/>
      </w:pPr>
      <w:bookmarkStart w:id="742" w:name="_Ref188983348"/>
      <w:r>
        <w:rPr>
          <w:b/>
          <w:bCs w:val="0"/>
        </w:rPr>
        <w:t>O</w:t>
      </w:r>
      <w:r w:rsidRPr="0055602D">
        <w:rPr>
          <w:b/>
          <w:bCs w:val="0"/>
        </w:rPr>
        <w:t xml:space="preserve">br. </w:t>
      </w:r>
      <w:ins w:id="743"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2</w:t>
      </w:r>
      <w:ins w:id="744"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745" w:author="Ingr Jiri" w:date="2025-05-26T22:51:00Z" w16du:dateUtc="2025-05-26T20:51:00Z">
        <w:r w:rsidR="00E360BF">
          <w:rPr>
            <w:b/>
            <w:bCs w:val="0"/>
            <w:noProof/>
          </w:rPr>
          <w:t>8</w:t>
        </w:r>
        <w:r w:rsidR="00E360BF">
          <w:rPr>
            <w:b/>
            <w:bCs w:val="0"/>
          </w:rPr>
          <w:fldChar w:fldCharType="end"/>
        </w:r>
      </w:ins>
      <w:del w:id="746"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8</w:delText>
        </w:r>
        <w:r w:rsidR="00F626E8" w:rsidDel="00827436">
          <w:rPr>
            <w:b/>
            <w:bCs w:val="0"/>
          </w:rPr>
          <w:fldChar w:fldCharType="end"/>
        </w:r>
      </w:del>
      <w:bookmarkEnd w:id="742"/>
      <w:r>
        <w:t>: Závislost rychlosti detekce v </w:t>
      </w:r>
      <w:r w:rsidR="006E385A">
        <w:t>FPS</w:t>
      </w:r>
      <w:r>
        <w:t xml:space="preserve"> na použité velikosti modelu a zařízení (</w:t>
      </w:r>
      <w:r w:rsidR="00590C19">
        <w:t>data</w:t>
      </w:r>
      <w:r>
        <w:t xml:space="preserve"> z </w:t>
      </w:r>
      <w:r w:rsidR="00951389">
        <w:fldChar w:fldCharType="begin"/>
      </w:r>
      <w:r w:rsidR="0044284B">
        <w:instrText xml:space="preserve"> ADDIN EN.CITE &lt;EndNote&gt;&lt;Cite&gt;&lt;Author&gt;Dlužnevskij&lt;/Author&gt;&lt;Year&gt;2021&lt;/Year&gt;&lt;RecNum&gt;15&lt;/RecNum&gt;&lt;DisplayText&gt;[27]&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44284B">
        <w:rPr>
          <w:noProof/>
        </w:rPr>
        <w:t>[27]</w:t>
      </w:r>
      <w:r w:rsidR="00951389">
        <w:fldChar w:fldCharType="end"/>
      </w:r>
      <w:r>
        <w:t>)</w:t>
      </w:r>
    </w:p>
    <w:p w14:paraId="3EA5EBC9" w14:textId="058C03BA" w:rsidR="00053356" w:rsidRDefault="00053356" w:rsidP="00053356">
      <w:pPr>
        <w:pStyle w:val="Nadpis3"/>
      </w:pPr>
      <w:bookmarkStart w:id="747" w:name="_Toc198115572"/>
      <w:r>
        <w:t xml:space="preserve">Výstup YOLO </w:t>
      </w:r>
      <w:r w:rsidR="00D817BB">
        <w:t>algoritmu</w:t>
      </w:r>
      <w:bookmarkEnd w:id="747"/>
    </w:p>
    <w:p w14:paraId="33241790" w14:textId="4BA37AF5" w:rsidR="00053356" w:rsidRDefault="00053356" w:rsidP="00053356">
      <w:r>
        <w:t xml:space="preserve">Výstupem po zpracování algoritmem je pro každý objekt nalezený v obrazu </w:t>
      </w:r>
      <w:r w:rsidR="00AB2055">
        <w:t xml:space="preserve">bounding box </w:t>
      </w:r>
      <w:r>
        <w:t>ohraničující nalezený objekt pomocí opsaného obdélníku. Ke každé lokalizaci náleží také třída, která udává, o jaký typ objektu se jedná. Dále je ke každému objektu přiřazen</w:t>
      </w:r>
      <w:r w:rsidR="008E3595">
        <w:t>a</w:t>
      </w:r>
      <w:r>
        <w:t xml:space="preserve"> </w:t>
      </w:r>
      <w:r w:rsidR="008E3595">
        <w:t>míra spolehlivosti predikce</w:t>
      </w:r>
      <w:r>
        <w:t>, kter</w:t>
      </w:r>
      <w:r w:rsidR="008E3595">
        <w:t>á</w:t>
      </w:r>
      <w:r>
        <w:t xml:space="preserve">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748" w:name="_Toc198115573"/>
      <w:r>
        <w:t xml:space="preserve">Srovnání </w:t>
      </w:r>
      <w:proofErr w:type="spellStart"/>
      <w:r w:rsidR="00504F68">
        <w:t>o</w:t>
      </w:r>
      <w:r>
        <w:t>ne-stage</w:t>
      </w:r>
      <w:proofErr w:type="spellEnd"/>
      <w:r>
        <w:t xml:space="preserve"> vs. </w:t>
      </w:r>
      <w:r w:rsidR="00504F68">
        <w:t>t</w:t>
      </w:r>
      <w:r>
        <w:t>wo-stage</w:t>
      </w:r>
      <w:r w:rsidR="00504F68">
        <w:t xml:space="preserve"> </w:t>
      </w:r>
      <w:proofErr w:type="spellStart"/>
      <w:r w:rsidR="006A539A">
        <w:t>algortimů</w:t>
      </w:r>
      <w:bookmarkEnd w:id="748"/>
      <w:proofErr w:type="spellEnd"/>
    </w:p>
    <w:p w14:paraId="29C49BF1" w14:textId="303BE2DD" w:rsidR="00E7794F" w:rsidRPr="00E7794F" w:rsidRDefault="00E7794F" w:rsidP="00E7794F">
      <w:r>
        <w:t xml:space="preserve">Porovnání výše uvedených přístupů není snadnou záležitostí. Spolehlivost každého algoritmu lze měnit různým nastavením jeho </w:t>
      </w:r>
      <w:proofErr w:type="spellStart"/>
      <w:r>
        <w:t>hyperparamertů</w:t>
      </w:r>
      <w:proofErr w:type="spellEnd"/>
      <w:r w:rsidR="00CA01CA">
        <w:t>, zároveň žádný model není nejefektivnějším řešením pro všechny úlohy. Každý z uvedených modelů má své využití v </w:t>
      </w:r>
      <w:r w:rsidR="006E385A">
        <w:t>určité</w:t>
      </w:r>
      <w:r w:rsidR="00CA01CA">
        <w:t xml:space="preserve"> aplikační </w:t>
      </w:r>
      <w:r w:rsidR="00CA01CA">
        <w:lastRenderedPageBreak/>
        <w:t>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44284B">
        <w:instrText xml:space="preserve"> ADDIN EN.CITE &lt;EndNote&gt;&lt;Cite&gt;&lt;Author&gt;Shetty&lt;/Author&gt;&lt;Year&gt;2021&lt;/Year&gt;&lt;RecNum&gt;28&lt;/RecNum&gt;&lt;DisplayText&gt;[29]&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44284B">
        <w:rPr>
          <w:noProof/>
        </w:rPr>
        <w:t>[29]</w:t>
      </w:r>
      <w:r w:rsidR="0046236A">
        <w:fldChar w:fldCharType="end"/>
      </w:r>
      <w:r w:rsidR="0046236A">
        <w:t xml:space="preserve"> byla srovnána přesnost a rychlost rozdílných </w:t>
      </w:r>
      <w:proofErr w:type="spellStart"/>
      <w:r w:rsidR="0046236A">
        <w:t>one-stage</w:t>
      </w:r>
      <w:proofErr w:type="spellEnd"/>
      <w:r w:rsidR="0046236A">
        <w:t xml:space="preserve"> a two-stage přístupů, z nichž vybrané modely byly uvedeny v </w:t>
      </w:r>
      <w:r w:rsidR="0046236A">
        <w:fldChar w:fldCharType="begin"/>
      </w:r>
      <w:r w:rsidR="0046236A">
        <w:instrText xml:space="preserve"> REF _Ref190937034 \h </w:instrText>
      </w:r>
      <w:r w:rsidR="0046236A">
        <w:fldChar w:fldCharType="separate"/>
      </w:r>
      <w:r w:rsidR="00C409DD" w:rsidRPr="006A539A">
        <w:rPr>
          <w:b/>
          <w:bCs/>
        </w:rPr>
        <w:t>Tabul</w:t>
      </w:r>
      <w:r w:rsidR="006E385A">
        <w:rPr>
          <w:b/>
          <w:bCs/>
        </w:rPr>
        <w:t>ce</w:t>
      </w:r>
      <w:r w:rsidR="00C409DD" w:rsidRPr="006A539A">
        <w:rPr>
          <w:b/>
          <w:bCs/>
        </w:rPr>
        <w:t xml:space="preserve"> </w:t>
      </w:r>
      <w:r w:rsidR="00C409DD">
        <w:rPr>
          <w:b/>
          <w:bCs/>
          <w:noProof/>
        </w:rPr>
        <w:t>2</w:t>
      </w:r>
      <w:ins w:id="749" w:author="Ingr Jiri" w:date="2025-05-21T17:46:00Z" w16du:dateUtc="2025-05-21T15:46:00Z">
        <w:r w:rsidR="00C409DD">
          <w:rPr>
            <w:b/>
            <w:bCs/>
          </w:rPr>
          <w:t>.</w:t>
        </w:r>
      </w:ins>
      <w:r w:rsidR="00C409DD">
        <w:rPr>
          <w:b/>
          <w:bCs/>
          <w:noProof/>
        </w:rPr>
        <w:t>3</w:t>
      </w:r>
      <w:r w:rsidR="0046236A">
        <w:fldChar w:fldCharType="end"/>
      </w:r>
      <w:r w:rsidR="0046236A">
        <w:t xml:space="preserve">. </w:t>
      </w:r>
      <w:r w:rsidR="0092332C" w:rsidRPr="0092332C">
        <w:t>Je třeba mít na paměti, že výsledky mohou být do určité míry ovlivněny diskutovanými faktory.</w:t>
      </w:r>
    </w:p>
    <w:p w14:paraId="46C5AD3D" w14:textId="08EBC116" w:rsidR="006A539A" w:rsidRDefault="006A539A" w:rsidP="006A539A">
      <w:pPr>
        <w:pStyle w:val="Titulek"/>
        <w:keepNext/>
      </w:pPr>
      <w:bookmarkStart w:id="750" w:name="_Ref190937034"/>
      <w:r w:rsidRPr="006A539A">
        <w:rPr>
          <w:b/>
          <w:bCs w:val="0"/>
        </w:rPr>
        <w:t xml:space="preserve">Tabulka </w:t>
      </w:r>
      <w:ins w:id="751" w:author="Ingr Jiri" w:date="2025-05-27T22:31:00Z" w16du:dateUtc="2025-05-27T20:31:00Z">
        <w:r w:rsidR="00F067DF">
          <w:rPr>
            <w:b/>
            <w:bCs w:val="0"/>
          </w:rPr>
          <w:fldChar w:fldCharType="begin"/>
        </w:r>
        <w:r w:rsidR="00F067DF">
          <w:rPr>
            <w:b/>
            <w:bCs w:val="0"/>
          </w:rPr>
          <w:instrText xml:space="preserve"> STYLEREF 1 \s </w:instrText>
        </w:r>
      </w:ins>
      <w:r w:rsidR="00F067DF">
        <w:rPr>
          <w:b/>
          <w:bCs w:val="0"/>
        </w:rPr>
        <w:fldChar w:fldCharType="separate"/>
      </w:r>
      <w:r w:rsidR="00F067DF">
        <w:rPr>
          <w:b/>
          <w:bCs w:val="0"/>
          <w:noProof/>
        </w:rPr>
        <w:t>2</w:t>
      </w:r>
      <w:ins w:id="752" w:author="Ingr Jiri" w:date="2025-05-27T22:31:00Z" w16du:dateUtc="2025-05-27T20:31:00Z">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ins>
      <w:r w:rsidR="00F067DF">
        <w:rPr>
          <w:b/>
          <w:bCs w:val="0"/>
        </w:rPr>
        <w:fldChar w:fldCharType="separate"/>
      </w:r>
      <w:ins w:id="753" w:author="Ingr Jiri" w:date="2025-05-27T22:31:00Z" w16du:dateUtc="2025-05-27T20:31:00Z">
        <w:r w:rsidR="00F067DF">
          <w:rPr>
            <w:b/>
            <w:bCs w:val="0"/>
            <w:noProof/>
          </w:rPr>
          <w:t>3</w:t>
        </w:r>
        <w:r w:rsidR="00F067DF">
          <w:rPr>
            <w:b/>
            <w:bCs w:val="0"/>
          </w:rPr>
          <w:fldChar w:fldCharType="end"/>
        </w:r>
      </w:ins>
      <w:del w:id="754" w:author="Ingr Jiri" w:date="2025-05-21T17:46:00Z" w16du:dateUtc="2025-05-21T15:46:00Z">
        <w:r w:rsidRPr="006A539A" w:rsidDel="00A36777">
          <w:rPr>
            <w:b/>
            <w:bCs w:val="0"/>
          </w:rPr>
          <w:fldChar w:fldCharType="begin"/>
        </w:r>
        <w:r w:rsidRPr="006A539A" w:rsidDel="00A36777">
          <w:rPr>
            <w:b/>
            <w:bCs w:val="0"/>
          </w:rPr>
          <w:delInstrText xml:space="preserve"> STYLEREF 1 \s </w:delInstrText>
        </w:r>
        <w:r w:rsidRPr="006A539A" w:rsidDel="00A36777">
          <w:rPr>
            <w:b/>
            <w:bCs w:val="0"/>
          </w:rPr>
          <w:fldChar w:fldCharType="separate"/>
        </w:r>
        <w:r w:rsidR="00A54541" w:rsidDel="00A36777">
          <w:rPr>
            <w:b/>
            <w:bCs w:val="0"/>
            <w:noProof/>
          </w:rPr>
          <w:delText>2</w:delText>
        </w:r>
        <w:r w:rsidRPr="006A539A" w:rsidDel="00A36777">
          <w:rPr>
            <w:b/>
            <w:bCs w:val="0"/>
          </w:rPr>
          <w:fldChar w:fldCharType="end"/>
        </w:r>
        <w:r w:rsidRPr="006A539A" w:rsidDel="00A36777">
          <w:rPr>
            <w:b/>
            <w:bCs w:val="0"/>
          </w:rPr>
          <w:delText>.</w:delText>
        </w:r>
        <w:r w:rsidRPr="006A539A" w:rsidDel="00A36777">
          <w:rPr>
            <w:b/>
            <w:bCs w:val="0"/>
          </w:rPr>
          <w:fldChar w:fldCharType="begin"/>
        </w:r>
        <w:r w:rsidRPr="006A539A" w:rsidDel="00A36777">
          <w:rPr>
            <w:b/>
            <w:bCs w:val="0"/>
          </w:rPr>
          <w:delInstrText xml:space="preserve"> SEQ Tabulka \* ARABIC \s 1 </w:delInstrText>
        </w:r>
        <w:r w:rsidRPr="006A539A" w:rsidDel="00A36777">
          <w:rPr>
            <w:b/>
            <w:bCs w:val="0"/>
          </w:rPr>
          <w:fldChar w:fldCharType="separate"/>
        </w:r>
        <w:r w:rsidR="00A54541" w:rsidDel="00A36777">
          <w:rPr>
            <w:b/>
            <w:bCs w:val="0"/>
            <w:noProof/>
          </w:rPr>
          <w:delText>3</w:delText>
        </w:r>
        <w:r w:rsidRPr="006A539A" w:rsidDel="00A36777">
          <w:rPr>
            <w:b/>
            <w:bCs w:val="0"/>
          </w:rPr>
          <w:fldChar w:fldCharType="end"/>
        </w:r>
      </w:del>
      <w:bookmarkEnd w:id="750"/>
      <w:r>
        <w:t xml:space="preserve">: Srovnání </w:t>
      </w:r>
      <w:proofErr w:type="spellStart"/>
      <w:r>
        <w:t>one-stage</w:t>
      </w:r>
      <w:proofErr w:type="spellEnd"/>
      <w:r>
        <w:t xml:space="preserve"> vs. two-stage algoritmů</w:t>
      </w:r>
      <w:r w:rsidR="000818B2">
        <w:t xml:space="preserve"> (převzato a upraveno z </w:t>
      </w:r>
      <w:r w:rsidR="000818B2">
        <w:fldChar w:fldCharType="begin"/>
      </w:r>
      <w:r w:rsidR="0044284B">
        <w:instrText xml:space="preserve"> ADDIN EN.CITE &lt;EndNote&gt;&lt;Cite&gt;&lt;Author&gt;Shetty&lt;/Author&gt;&lt;Year&gt;2021&lt;/Year&gt;&lt;RecNum&gt;28&lt;/RecNum&gt;&lt;DisplayText&gt;[29]&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0818B2">
        <w:fldChar w:fldCharType="separate"/>
      </w:r>
      <w:r w:rsidR="0044284B">
        <w:rPr>
          <w:noProof/>
        </w:rPr>
        <w:t>[29]</w:t>
      </w:r>
      <w:r w:rsidR="000818B2">
        <w:fldChar w:fldCharType="end"/>
      </w:r>
      <w:r w:rsidR="000818B2">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r>
              <w:t>two-stage</w:t>
            </w:r>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proofErr w:type="spellStart"/>
            <w:r>
              <w:t>Faster</w:t>
            </w:r>
            <w:proofErr w:type="spellEnd"/>
            <w:r>
              <w:t xml:space="preserve">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proofErr w:type="spellStart"/>
            <w:r>
              <w:t>one-stage</w:t>
            </w:r>
            <w:proofErr w:type="spellEnd"/>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ECEB37B" w14:textId="77777777" w:rsidR="0051395F" w:rsidRDefault="0051395F" w:rsidP="00D817BB">
      <w:pPr>
        <w:spacing w:after="0" w:line="240" w:lineRule="auto"/>
        <w:jc w:val="left"/>
      </w:pPr>
    </w:p>
    <w:p w14:paraId="0B57B70A" w14:textId="743BBA19" w:rsidR="0051395F" w:rsidRDefault="0051395F" w:rsidP="0051395F">
      <w:pPr>
        <w:pStyle w:val="Nadpis2"/>
      </w:pPr>
      <w:bookmarkStart w:id="755" w:name="_Toc198115574"/>
      <w:r>
        <w:t>Evaluační metriky</w:t>
      </w:r>
      <w:bookmarkEnd w:id="755"/>
    </w:p>
    <w:p w14:paraId="38C62404" w14:textId="52746DFA" w:rsidR="0051395F" w:rsidRDefault="0051395F" w:rsidP="0051395F">
      <w:r>
        <w:t xml:space="preserve">K vyhodnocování detekční přesnosti modelů se využívá celá řada veličin a metrik. Dále jsou uvedeny ty, která </w:t>
      </w:r>
      <w:r w:rsidR="0081795E">
        <w:t>se používají pro vyhodnocování modelů v této práci.</w:t>
      </w:r>
    </w:p>
    <w:p w14:paraId="1836AE28" w14:textId="77777777" w:rsidR="00D6143E" w:rsidRDefault="00D6143E" w:rsidP="00D6143E">
      <w:pPr>
        <w:pStyle w:val="Nadpis3"/>
      </w:pPr>
      <w:bookmarkStart w:id="756" w:name="_Ref196946779"/>
      <w:bookmarkStart w:id="757" w:name="_Toc198115575"/>
      <w:proofErr w:type="spellStart"/>
      <w:r>
        <w:t>Intersection</w:t>
      </w:r>
      <w:proofErr w:type="spellEnd"/>
      <w:r>
        <w:t xml:space="preserve"> </w:t>
      </w:r>
      <w:proofErr w:type="spellStart"/>
      <w:r>
        <w:t>over</w:t>
      </w:r>
      <w:proofErr w:type="spellEnd"/>
      <w:r>
        <w:t xml:space="preserve"> Union (</w:t>
      </w:r>
      <w:proofErr w:type="spellStart"/>
      <w:r>
        <w:t>IoU</w:t>
      </w:r>
      <w:proofErr w:type="spellEnd"/>
      <w:r>
        <w:t>)</w:t>
      </w:r>
      <w:bookmarkEnd w:id="756"/>
      <w:bookmarkEnd w:id="757"/>
    </w:p>
    <w:p w14:paraId="04C3F74C" w14:textId="36B54F9E" w:rsidR="00D6143E" w:rsidRDefault="00D6143E" w:rsidP="00D6143E">
      <m:oMath>
        <m:r>
          <w:rPr>
            <w:rFonts w:ascii="Cambria Math" w:hAnsi="Cambria Math"/>
          </w:rPr>
          <m:t>IoU</m:t>
        </m:r>
      </m:oMath>
      <w:r w:rsidRPr="00053356">
        <w:t xml:space="preserve"> je metrika založená na porovnání </w:t>
      </w:r>
      <w:r>
        <w:t xml:space="preserve">překryvu ploch 2 útvarů. V algoritmu YOLO se využívá v průběhu procesu detekce při použití NMS k porovnání obsahů bounding boxů pocházejících z různých detekcí nebo při statistickém vyhodnocení spolehlivosti modelu pomocí metrik </w:t>
      </w:r>
      <w:proofErr w:type="spellStart"/>
      <w:ins w:id="758" w:author="Kateřina Rulfová" w:date="2025-05-27T22:52:00Z" w16du:dateUtc="2025-05-27T20:52:00Z">
        <w:r w:rsidR="00614623">
          <w:t>M</w:t>
        </w:r>
      </w:ins>
      <w:del w:id="759" w:author="Kateřina Rulfová" w:date="2025-05-27T22:52:00Z" w16du:dateUtc="2025-05-27T20:52:00Z">
        <w:r w:rsidRPr="0046012F" w:rsidDel="00614623">
          <w:delText>m</w:delText>
        </w:r>
      </w:del>
      <w:r w:rsidRPr="0046012F">
        <w:t>ean</w:t>
      </w:r>
      <w:proofErr w:type="spellEnd"/>
      <w:r w:rsidRPr="0046012F">
        <w:t xml:space="preserve"> </w:t>
      </w:r>
      <w:proofErr w:type="spellStart"/>
      <w:r w:rsidRPr="0046012F">
        <w:t>Average</w:t>
      </w:r>
      <w:proofErr w:type="spellEnd"/>
      <w:r w:rsidRPr="0046012F">
        <w:t xml:space="preserve"> </w:t>
      </w:r>
      <w:proofErr w:type="spellStart"/>
      <w:r w:rsidRPr="0046012F">
        <w:t>Precision</w:t>
      </w:r>
      <w:proofErr w:type="spellEnd"/>
      <w:r>
        <w:t xml:space="preserve"> (</w:t>
      </w:r>
      <w:proofErr w:type="spellStart"/>
      <w:r>
        <w:t>mAP</w:t>
      </w:r>
      <w:proofErr w:type="spellEnd"/>
      <w:r>
        <w:t xml:space="preserve">). V tomto případě se porovnává míra plochy překrytí referenčního ohraničujícího boxu z datasetu s plochou bounding boxu detekovaného objektu. </w:t>
      </w:r>
      <m:oMath>
        <m:r>
          <w:rPr>
            <w:rFonts w:ascii="Cambria Math" w:hAnsi="Cambria Math"/>
          </w:rPr>
          <m:t>IoU</m:t>
        </m:r>
      </m:oMath>
      <w:r>
        <w:t xml:space="preserve"> je vypočteno z rovnice (2.3),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 </w:t>
      </w:r>
      <w:r>
        <w:fldChar w:fldCharType="begin"/>
      </w:r>
      <w:r w:rsidR="0044284B">
        <w:instrText xml:space="preserve"> ADDIN EN.CITE &lt;EndNote&gt;&lt;Cite&gt;&lt;Author&gt;Rezatofighi&lt;/Author&gt;&lt;Year&gt;2019&lt;/Year&gt;&lt;RecNum&gt;22&lt;/RecNum&gt;&lt;DisplayText&gt;[30]&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fldChar w:fldCharType="separate"/>
      </w:r>
      <w:r w:rsidR="0044284B">
        <w:rPr>
          <w:noProof/>
        </w:rPr>
        <w:t>[30]</w:t>
      </w:r>
      <w:r>
        <w:fldChar w:fldCharType="end"/>
      </w:r>
      <w:r>
        <w:t>.</w:t>
      </w:r>
    </w:p>
    <w:p w14:paraId="6CF2CC03" w14:textId="77777777" w:rsidR="00D6143E" w:rsidRPr="00520A23" w:rsidRDefault="00D6143E" w:rsidP="00D6143E">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2.3)</w:t>
      </w:r>
    </w:p>
    <w:p w14:paraId="17AF8E85" w14:textId="2D19B0DC" w:rsidR="00D6143E" w:rsidRDefault="00D6143E" w:rsidP="0051395F">
      <w:r>
        <w:t xml:space="preserve">Z rovnice (2.3) je zřejmé, že </w:t>
      </w:r>
      <m:oMath>
        <m:r>
          <w:rPr>
            <w:rFonts w:ascii="Cambria Math" w:hAnsi="Cambria Math"/>
          </w:rPr>
          <m:t>IoU</m:t>
        </m:r>
      </m:oMath>
      <w:r>
        <w:t xml:space="preserve"> musí náležet </w:t>
      </w:r>
      <m:oMath>
        <m:r>
          <w:rPr>
            <w:rFonts w:ascii="Cambria Math" w:hAnsi="Cambria Math"/>
          </w:rPr>
          <m:t>0&lt;IoU&l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m:t>
            </m:r>
            <m:r>
              <w:ins w:id="760" w:author="Ingr Jiri" w:date="2025-05-19T22:18:00Z" w16du:dateUtc="2025-05-19T20:18:00Z">
                <w:rPr>
                  <w:rFonts w:ascii="Cambria Math" w:hAnsi="Cambria Math"/>
                </w:rPr>
                <m:t>h</m:t>
              </w:ins>
            </m:r>
            <m:r>
              <w:rPr>
                <w:rFonts w:ascii="Cambria Math" w:hAnsi="Cambria Math"/>
              </w:rPr>
              <m:t>resh</m:t>
            </m:r>
          </m:sub>
        </m:sSub>
      </m:oMath>
      <w:r>
        <w:t xml:space="preserve"> a tento výsledek rozhoduje o úspěšnosti</w:t>
      </w:r>
      <w:ins w:id="761" w:author="Kateřina Rulfová" w:date="2025-05-26T22:45:00Z" w16du:dateUtc="2025-05-26T20:45:00Z">
        <w:r w:rsidR="002D0409">
          <w:t xml:space="preserve"> či neúspěšnosti</w:t>
        </w:r>
      </w:ins>
      <w:r>
        <w:t xml:space="preserve"> </w:t>
      </w:r>
      <w:del w:id="762" w:author="Kateřina Rulfová" w:date="2025-05-26T22:45:00Z" w16du:dateUtc="2025-05-26T20:45:00Z">
        <w:r w:rsidDel="002D0409">
          <w:delText>detekce</w:delText>
        </w:r>
      </w:del>
      <w:ins w:id="763" w:author="Kateřina Rulfová" w:date="2025-05-26T22:45:00Z" w16du:dateUtc="2025-05-26T20:45:00Z">
        <w:r w:rsidR="002D0409">
          <w:t>predikce</w:t>
        </w:r>
      </w:ins>
      <w:r>
        <w:t>.</w:t>
      </w:r>
    </w:p>
    <w:p w14:paraId="119E00BD" w14:textId="35984B96" w:rsidR="0081795E" w:rsidRDefault="0081795E" w:rsidP="0081795E">
      <w:pPr>
        <w:pStyle w:val="Nadpis3"/>
      </w:pPr>
      <w:bookmarkStart w:id="764" w:name="_Toc198115576"/>
      <w:proofErr w:type="spellStart"/>
      <w:r>
        <w:t>Precision</w:t>
      </w:r>
      <w:bookmarkEnd w:id="764"/>
      <w:proofErr w:type="spellEnd"/>
    </w:p>
    <w:p w14:paraId="328D04F8" w14:textId="3613AD54" w:rsidR="0081795E" w:rsidRDefault="00446231" w:rsidP="0081795E">
      <w:r>
        <w:t xml:space="preserve">Veličina </w:t>
      </w:r>
      <w:proofErr w:type="spellStart"/>
      <w:r>
        <w:t>precision</w:t>
      </w:r>
      <w:proofErr w:type="spellEnd"/>
      <w:r>
        <w:t xml:space="preserve"> udává procento správně identifikovaných objektů vůči všem predikcím. </w:t>
      </w:r>
      <w:r w:rsidR="00230CEA">
        <w:t>V</w:t>
      </w:r>
      <w:r>
        <w:t xml:space="preserve">ýpočet </w:t>
      </w:r>
      <m:oMath>
        <m:r>
          <w:rPr>
            <w:rFonts w:ascii="Cambria Math" w:hAnsi="Cambria Math"/>
          </w:rPr>
          <m:t>Precision</m:t>
        </m:r>
      </m:oMath>
      <w:r w:rsidR="00230CEA">
        <w:t xml:space="preserve"> </w:t>
      </w:r>
      <w:r>
        <w:t>se provádí následovně (rovnice 2.5)</w:t>
      </w:r>
      <w:r w:rsidR="00230CE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96"/>
      </w:tblGrid>
      <w:tr w:rsidR="00230CEA" w14:paraId="173E3AD0" w14:textId="77777777" w:rsidTr="00AD1B2E">
        <w:trPr>
          <w:trHeight w:val="704"/>
        </w:trPr>
        <w:tc>
          <w:tcPr>
            <w:tcW w:w="8364" w:type="dxa"/>
            <w:vAlign w:val="center"/>
          </w:tcPr>
          <w:p w14:paraId="0949C3F6" w14:textId="74EDF02E" w:rsidR="00230CEA" w:rsidRDefault="00230CEA" w:rsidP="00AD1B2E">
            <w:pPr>
              <w:jc w:val="center"/>
            </w:pPr>
            <m:oMathPara>
              <m:oMath>
                <m:r>
                  <w:rPr>
                    <w:rFonts w:ascii="Cambria Math" w:hAnsi="Cambria Math"/>
                  </w:rPr>
                  <w:lastRenderedPageBreak/>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696" w:type="dxa"/>
            <w:vAlign w:val="center"/>
          </w:tcPr>
          <w:p w14:paraId="6DEF7A93" w14:textId="795357C9" w:rsidR="00230CEA" w:rsidRDefault="00230CEA" w:rsidP="00AD1B2E">
            <w:pPr>
              <w:jc w:val="center"/>
            </w:pPr>
            <w:r>
              <w:t>(2.5)</w:t>
            </w:r>
          </w:p>
        </w:tc>
      </w:tr>
    </w:tbl>
    <w:p w14:paraId="372AE183" w14:textId="77777777" w:rsidR="000370D0" w:rsidRPr="0081795E" w:rsidRDefault="000370D0" w:rsidP="000370D0">
      <w:pPr>
        <w:rPr>
          <w:ins w:id="765" w:author="Ingr Jiri" w:date="2025-05-19T22:18:00Z" w16du:dateUtc="2025-05-19T20:18:00Z"/>
        </w:rPr>
      </w:pPr>
      <w:commentRangeStart w:id="766"/>
      <w:commentRangeStart w:id="767"/>
      <w:ins w:id="768" w:author="Ingr Jiri" w:date="2025-05-19T22:18:00Z" w16du:dateUtc="2025-05-19T20:18:00Z">
        <w:r>
          <w:t xml:space="preserve">kde </w:t>
        </w:r>
      </w:ins>
      <m:oMath>
        <m:r>
          <w:ins w:id="769" w:author="Ingr Jiri" w:date="2025-05-19T22:18:00Z" w16du:dateUtc="2025-05-19T20:18:00Z">
            <w:rPr>
              <w:rFonts w:ascii="Cambria Math" w:hAnsi="Cambria Math"/>
            </w:rPr>
            <m:t>TP</m:t>
          </w:ins>
        </m:r>
      </m:oMath>
      <w:ins w:id="770" w:author="Ingr Jiri" w:date="2025-05-19T22:18:00Z" w16du:dateUtc="2025-05-19T20:18:00Z">
        <w:r>
          <w:t xml:space="preserve"> (true positive) je počet predikcí modelu, které jsou skutečně správnými a </w:t>
        </w:r>
      </w:ins>
      <m:oMath>
        <m:r>
          <w:ins w:id="771" w:author="Ingr Jiri" w:date="2025-05-19T22:18:00Z" w16du:dateUtc="2025-05-19T20:18:00Z">
            <w:rPr>
              <w:rFonts w:ascii="Cambria Math" w:hAnsi="Cambria Math"/>
            </w:rPr>
            <m:t>FP</m:t>
          </w:ins>
        </m:r>
      </m:oMath>
      <w:ins w:id="772" w:author="Ingr Jiri" w:date="2025-05-19T22:18:00Z" w16du:dateUtc="2025-05-19T20:18:00Z">
        <w:r>
          <w:t xml:space="preserve"> (False positive) udává počet nesprávně nalezených predikcí.</w:t>
        </w:r>
        <w:commentRangeEnd w:id="766"/>
        <w:r>
          <w:rPr>
            <w:rStyle w:val="Odkaznakoment"/>
          </w:rPr>
          <w:commentReference w:id="766"/>
        </w:r>
      </w:ins>
      <w:commentRangeEnd w:id="767"/>
      <w:ins w:id="773" w:author="Ingr Jiri" w:date="2025-05-26T22:47:00Z" w16du:dateUtc="2025-05-26T20:47:00Z">
        <w:r w:rsidR="00E360BF">
          <w:rPr>
            <w:rStyle w:val="Odkaznakoment"/>
          </w:rPr>
          <w:commentReference w:id="767"/>
        </w:r>
      </w:ins>
    </w:p>
    <w:p w14:paraId="7910F463" w14:textId="2EACD317" w:rsidR="00446231" w:rsidRPr="0081795E" w:rsidDel="000370D0" w:rsidRDefault="00230CEA" w:rsidP="00AD1B2E">
      <w:pPr>
        <w:rPr>
          <w:del w:id="774" w:author="Ingr Jiri" w:date="2025-05-19T22:18:00Z" w16du:dateUtc="2025-05-19T20:18:00Z"/>
        </w:rPr>
      </w:pPr>
      <w:del w:id="775" w:author="Ingr Jiri" w:date="2025-05-19T22:18:00Z" w16du:dateUtc="2025-05-19T20:18:00Z">
        <w:r w:rsidDel="000370D0">
          <w:delText xml:space="preserve">kde </w:delText>
        </w:r>
      </w:del>
      <m:oMath>
        <m:r>
          <w:del w:id="776" w:author="Ingr Jiri" w:date="2025-05-19T22:18:00Z" w16du:dateUtc="2025-05-19T20:18:00Z">
            <w:rPr>
              <w:rFonts w:ascii="Cambria Math" w:hAnsi="Cambria Math"/>
            </w:rPr>
            <m:t>TP</m:t>
          </w:del>
        </m:r>
      </m:oMath>
      <w:del w:id="777" w:author="Ingr Jiri" w:date="2025-05-19T22:18:00Z" w16du:dateUtc="2025-05-19T20:18:00Z">
        <w:r w:rsidDel="000370D0">
          <w:delText xml:space="preserve"> (true positive) </w:delText>
        </w:r>
        <w:r w:rsidR="008A027C" w:rsidDel="000370D0">
          <w:delText xml:space="preserve">je počet predikcí modelu, které jsou skutečně správnými a </w:delText>
        </w:r>
      </w:del>
      <m:oMath>
        <m:r>
          <w:del w:id="778" w:author="Ingr Jiri" w:date="2025-05-19T22:18:00Z" w16du:dateUtc="2025-05-19T20:18:00Z">
            <w:rPr>
              <w:rFonts w:ascii="Cambria Math" w:hAnsi="Cambria Math"/>
            </w:rPr>
            <m:t>FP</m:t>
          </w:del>
        </m:r>
      </m:oMath>
      <w:del w:id="779" w:author="Ingr Jiri" w:date="2025-05-19T22:18:00Z" w16du:dateUtc="2025-05-19T20:18:00Z">
        <w:r w:rsidR="008A027C" w:rsidDel="000370D0">
          <w:delText xml:space="preserve"> (False positive) udává počet nesprávně nalezených predikcí.</w:delText>
        </w:r>
      </w:del>
    </w:p>
    <w:p w14:paraId="61C46C83" w14:textId="0FB59D44" w:rsidR="0081795E" w:rsidRDefault="0081795E" w:rsidP="0081795E">
      <w:pPr>
        <w:pStyle w:val="Nadpis3"/>
      </w:pPr>
      <w:bookmarkStart w:id="780" w:name="_Toc198115577"/>
      <w:proofErr w:type="spellStart"/>
      <w:r>
        <w:t>Recall</w:t>
      </w:r>
      <w:bookmarkEnd w:id="780"/>
      <w:proofErr w:type="spellEnd"/>
    </w:p>
    <w:p w14:paraId="25A2D482" w14:textId="78BB22EC" w:rsidR="0081795E" w:rsidRDefault="0023139C" w:rsidP="0081795E">
      <w:proofErr w:type="spellStart"/>
      <w:r>
        <w:t>Recall</w:t>
      </w:r>
      <w:proofErr w:type="spellEnd"/>
      <w:r>
        <w:t xml:space="preserve"> značí procentuální počet správně nalezených objektů modelem ze všech </w:t>
      </w:r>
      <w:proofErr w:type="spellStart"/>
      <w:r>
        <w:t>ground</w:t>
      </w:r>
      <w:proofErr w:type="spellEnd"/>
      <w:r>
        <w:t xml:space="preserve"> </w:t>
      </w:r>
      <w:proofErr w:type="spellStart"/>
      <w:r>
        <w:t>truth</w:t>
      </w:r>
      <w:proofErr w:type="spellEnd"/>
      <w:r>
        <w:t xml:space="preserve"> boxů. Veličina </w:t>
      </w:r>
      <m:oMath>
        <m:r>
          <w:rPr>
            <w:rFonts w:ascii="Cambria Math" w:hAnsi="Cambria Math"/>
          </w:rPr>
          <m:t>Recall</m:t>
        </m:r>
      </m:oMath>
      <w:r>
        <w:t xml:space="preserve"> se </w:t>
      </w:r>
      <w:ins w:id="781" w:author="Ingr Jiri" w:date="2025-05-19T22:19:00Z" w16du:dateUtc="2025-05-19T20:19:00Z">
        <w:r w:rsidR="000370D0">
          <w:t xml:space="preserve">vypočte </w:t>
        </w:r>
      </w:ins>
      <w:r w:rsidR="00E60031">
        <w:t>podle</w:t>
      </w:r>
      <w:r>
        <w:t xml:space="preserve"> rovnice 2.6</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96"/>
      </w:tblGrid>
      <w:tr w:rsidR="00927158" w14:paraId="792C2C52" w14:textId="77777777" w:rsidTr="00FF4849">
        <w:trPr>
          <w:trHeight w:val="704"/>
        </w:trPr>
        <w:tc>
          <w:tcPr>
            <w:tcW w:w="8364" w:type="dxa"/>
            <w:vAlign w:val="center"/>
          </w:tcPr>
          <w:p w14:paraId="716CC139" w14:textId="2A6C78AC" w:rsidR="00927158" w:rsidRDefault="00927158" w:rsidP="00FF4849">
            <w:pPr>
              <w:jc w:val="cente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696" w:type="dxa"/>
            <w:vAlign w:val="center"/>
          </w:tcPr>
          <w:p w14:paraId="743D928D" w14:textId="394F1FCB" w:rsidR="00927158" w:rsidRDefault="00927158" w:rsidP="00FF4849">
            <w:pPr>
              <w:jc w:val="center"/>
            </w:pPr>
            <w:r>
              <w:t>(2.</w:t>
            </w:r>
            <w:r w:rsidR="00E60031">
              <w:t>6</w:t>
            </w:r>
            <w:r>
              <w:t>)</w:t>
            </w:r>
          </w:p>
        </w:tc>
      </w:tr>
    </w:tbl>
    <w:p w14:paraId="38B69D4A" w14:textId="7FDE399C" w:rsidR="00927158" w:rsidRPr="0081795E" w:rsidRDefault="00E60031" w:rsidP="00AD1B2E">
      <w:r>
        <w:t xml:space="preserve">kde </w:t>
      </w:r>
      <m:oMath>
        <m:r>
          <w:rPr>
            <w:rFonts w:ascii="Cambria Math" w:hAnsi="Cambria Math"/>
          </w:rPr>
          <m:t>TP</m:t>
        </m:r>
      </m:oMath>
      <w:r>
        <w:t xml:space="preserve"> má identický význam jako v rovnici 2.5 a </w:t>
      </w:r>
      <m:oMath>
        <m:r>
          <w:rPr>
            <w:rFonts w:ascii="Cambria Math" w:hAnsi="Cambria Math"/>
          </w:rPr>
          <m:t>FN</m:t>
        </m:r>
      </m:oMath>
      <w:r>
        <w:t xml:space="preserve"> (false negative) značí počet modelem nepředpovězených objektů, které se ve skutečnosti v obraze nacházejí.</w:t>
      </w:r>
    </w:p>
    <w:p w14:paraId="072DB186" w14:textId="76D78017" w:rsidR="0051395F" w:rsidRDefault="0051395F" w:rsidP="00AD1B2E">
      <w:pPr>
        <w:pStyle w:val="Nadpis3"/>
      </w:pPr>
      <w:bookmarkStart w:id="782" w:name="_Toc198115578"/>
      <w:proofErr w:type="spellStart"/>
      <w:r>
        <w:t>Average</w:t>
      </w:r>
      <w:proofErr w:type="spellEnd"/>
      <w:r>
        <w:t xml:space="preserve"> </w:t>
      </w:r>
      <w:proofErr w:type="spellStart"/>
      <w:r>
        <w:t>Precision</w:t>
      </w:r>
      <w:proofErr w:type="spellEnd"/>
      <w:r>
        <w:t xml:space="preserve"> (AP)</w:t>
      </w:r>
      <w:bookmarkEnd w:id="782"/>
    </w:p>
    <w:p w14:paraId="5388D820" w14:textId="4AB9D4C6" w:rsidR="00E360BF" w:rsidRPr="00D6143E" w:rsidRDefault="0051395F" w:rsidP="00E360BF">
      <w:pPr>
        <w:rPr>
          <w:moveTo w:id="783" w:author="Ingr Jiri" w:date="2025-05-26T22:52:00Z" w16du:dateUtc="2025-05-26T20:52:00Z"/>
        </w:rPr>
      </w:pPr>
      <w:r w:rsidRPr="005148CB">
        <w:t xml:space="preserve">Metrikou </w:t>
      </w:r>
      <w:proofErr w:type="spellStart"/>
      <w:ins w:id="784" w:author="Kateřina Rulfová" w:date="2025-05-27T22:52:00Z" w16du:dateUtc="2025-05-27T20:52:00Z">
        <w:r w:rsidR="00614623">
          <w:t>M</w:t>
        </w:r>
      </w:ins>
      <w:del w:id="785" w:author="Kateřina Rulfová" w:date="2025-05-27T22:52:00Z" w16du:dateUtc="2025-05-27T20:52:00Z">
        <w:r w:rsidDel="00614623">
          <w:delText>m</w:delText>
        </w:r>
      </w:del>
      <w:r>
        <w:t>ean</w:t>
      </w:r>
      <w:proofErr w:type="spellEnd"/>
      <w:r>
        <w:t xml:space="preserve"> </w:t>
      </w:r>
      <w:proofErr w:type="spellStart"/>
      <w:r>
        <w:t>Average</w:t>
      </w:r>
      <w:proofErr w:type="spellEnd"/>
      <w:r>
        <w:t xml:space="preserve"> </w:t>
      </w:r>
      <w:proofErr w:type="spellStart"/>
      <w:r>
        <w:t>Precision</w:t>
      </w:r>
      <w:proofErr w:type="spellEnd"/>
      <w:r>
        <w:t xml:space="preserve"> (</w:t>
      </w:r>
      <w:proofErr w:type="spellStart"/>
      <w:r>
        <w:t>mAP</w:t>
      </w:r>
      <w:proofErr w:type="spellEnd"/>
      <w:r>
        <w:t xml:space="preserve">) je měřena výkonost natrénovaného modelu. Model je vyzkoušen na testovací části datasetu a ze vzniklých bounding boxů a </w:t>
      </w:r>
      <w:proofErr w:type="spellStart"/>
      <w:r>
        <w:t>ground</w:t>
      </w:r>
      <w:proofErr w:type="spellEnd"/>
      <w:r>
        <w:t xml:space="preserve"> </w:t>
      </w:r>
      <w:proofErr w:type="spellStart"/>
      <w:r>
        <w:t>truth</w:t>
      </w:r>
      <w:proofErr w:type="spellEnd"/>
      <w:r>
        <w:t xml:space="preserve"> boxů z databáze jsou vypočteny </w:t>
      </w:r>
      <w:proofErr w:type="spellStart"/>
      <w:r>
        <w:t>IoU</w:t>
      </w:r>
      <w:proofErr w:type="spellEnd"/>
      <w:r>
        <w:t xml:space="preserve">. Úspěšnost detekce je obvykle 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zvlášť. Nejprve je na základě výsledků úspěšných a neúspěšných detekcí sestavena závislost </w:t>
      </w:r>
      <w:ins w:id="786" w:author="Ingr Jiri" w:date="2025-05-19T22:20:00Z" w16du:dateUtc="2025-05-19T20:20:00Z">
        <w:r w:rsidR="000370D0">
          <w:t>zvaná</w:t>
        </w:r>
      </w:ins>
      <w:ins w:id="787" w:author="Ingr Jiri" w:date="2025-05-27T22:01:00Z" w16du:dateUtc="2025-05-27T20:01:00Z">
        <w:r w:rsidR="004E012B">
          <w:t xml:space="preserve"> křivka přesnosti a úplnosti (</w:t>
        </w:r>
      </w:ins>
      <w:commentRangeStart w:id="788"/>
      <w:commentRangeStart w:id="789"/>
      <w:proofErr w:type="spellStart"/>
      <w:ins w:id="790" w:author="Ingr Jiri" w:date="2025-05-19T22:20:00Z" w16du:dateUtc="2025-05-19T20:20:00Z">
        <w:r w:rsidR="000370D0">
          <w:t>precision-recall</w:t>
        </w:r>
        <w:commentRangeEnd w:id="788"/>
        <w:proofErr w:type="spellEnd"/>
        <w:r w:rsidR="000370D0">
          <w:rPr>
            <w:rStyle w:val="Odkaznakoment"/>
          </w:rPr>
          <w:commentReference w:id="788"/>
        </w:r>
        <w:commentRangeEnd w:id="789"/>
        <w:r w:rsidR="000370D0">
          <w:rPr>
            <w:rStyle w:val="Odkaznakoment"/>
          </w:rPr>
          <w:commentReference w:id="789"/>
        </w:r>
        <w:r w:rsidR="000370D0">
          <w:t xml:space="preserve"> </w:t>
        </w:r>
      </w:ins>
      <w:del w:id="791" w:author="Ingr Jiri" w:date="2025-05-19T22:20:00Z" w16du:dateUtc="2025-05-19T20:20:00Z">
        <w:r w:rsidDel="000370D0">
          <w:delText xml:space="preserve">zvaná precision-recall </w:delText>
        </w:r>
      </w:del>
      <w:proofErr w:type="spellStart"/>
      <w:r>
        <w:t>curve</w:t>
      </w:r>
      <w:proofErr w:type="spellEnd"/>
      <w:ins w:id="792" w:author="Ingr Jiri" w:date="2025-05-27T22:02:00Z" w16du:dateUtc="2025-05-27T20:02:00Z">
        <w:r w:rsidR="004E012B">
          <w:t>,</w:t>
        </w:r>
      </w:ins>
      <w:ins w:id="793" w:author="Ingr Jiri" w:date="2025-05-27T22:01:00Z" w16du:dateUtc="2025-05-27T20:01:00Z">
        <w:r w:rsidR="004E012B">
          <w:t xml:space="preserve"> </w:t>
        </w:r>
      </w:ins>
      <w:del w:id="794" w:author="Ingr Jiri" w:date="2025-05-27T22:01:00Z" w16du:dateUtc="2025-05-27T20:01:00Z">
        <w:r w:rsidDel="004E012B">
          <w:delText xml:space="preserve"> (</w:delText>
        </w:r>
      </w:del>
      <w:ins w:id="795" w:author="Ingr Jiri" w:date="2025-05-26T22:52:00Z" w16du:dateUtc="2025-05-26T20:52:00Z">
        <w:r w:rsidR="00E360BF">
          <w:fldChar w:fldCharType="begin"/>
        </w:r>
        <w:r w:rsidR="00E360BF">
          <w:instrText xml:space="preserve"> REF _Ref199192386 \h </w:instrText>
        </w:r>
      </w:ins>
      <w:ins w:id="796" w:author="Ingr Jiri" w:date="2025-05-26T22:52:00Z" w16du:dateUtc="2025-05-26T20:52:00Z">
        <w:r w:rsidR="00E360BF">
          <w:fldChar w:fldCharType="separate"/>
        </w:r>
        <w:r w:rsidR="00E360BF" w:rsidRPr="00E360BF">
          <w:rPr>
            <w:b/>
            <w:rPrChange w:id="797" w:author="Ingr Jiri" w:date="2025-05-26T22:51:00Z" w16du:dateUtc="2025-05-26T20:51:00Z">
              <w:rPr/>
            </w:rPrChange>
          </w:rPr>
          <w:t xml:space="preserve">Obr. </w:t>
        </w:r>
        <w:r w:rsidR="00E360BF" w:rsidRPr="00E360BF">
          <w:rPr>
            <w:b/>
            <w:noProof/>
            <w:rPrChange w:id="798" w:author="Ingr Jiri" w:date="2025-05-26T22:51:00Z" w16du:dateUtc="2025-05-26T20:51:00Z">
              <w:rPr>
                <w:noProof/>
              </w:rPr>
            </w:rPrChange>
          </w:rPr>
          <w:t>2</w:t>
        </w:r>
        <w:r w:rsidR="00E360BF" w:rsidRPr="00E360BF">
          <w:rPr>
            <w:b/>
            <w:rPrChange w:id="799" w:author="Ingr Jiri" w:date="2025-05-26T22:51:00Z" w16du:dateUtc="2025-05-26T20:51:00Z">
              <w:rPr/>
            </w:rPrChange>
          </w:rPr>
          <w:t>.</w:t>
        </w:r>
        <w:r w:rsidR="00E360BF" w:rsidRPr="00E360BF">
          <w:rPr>
            <w:b/>
            <w:noProof/>
            <w:rPrChange w:id="800" w:author="Ingr Jiri" w:date="2025-05-26T22:51:00Z" w16du:dateUtc="2025-05-26T20:51:00Z">
              <w:rPr>
                <w:noProof/>
              </w:rPr>
            </w:rPrChange>
          </w:rPr>
          <w:t>9</w:t>
        </w:r>
        <w:r w:rsidR="00E360BF">
          <w:fldChar w:fldCharType="end"/>
        </w:r>
      </w:ins>
      <w:del w:id="801" w:author="Ingr Jiri" w:date="2025-05-26T22:48:00Z" w16du:dateUtc="2025-05-26T20:48:00Z">
        <w:r w:rsidDel="00E360BF">
          <w:fldChar w:fldCharType="begin"/>
        </w:r>
        <w:r w:rsidDel="00E360BF">
          <w:delInstrText xml:space="preserve"> REF _Ref189835249 \h </w:delInstrText>
        </w:r>
        <w:r w:rsidDel="00E360BF">
          <w:fldChar w:fldCharType="separate"/>
        </w:r>
        <w:r w:rsidR="00C409DD" w:rsidDel="00E360BF">
          <w:rPr>
            <w:b/>
            <w:bCs/>
          </w:rPr>
          <w:delText>Chyba! Nenalezen zdroj odkazů.</w:delText>
        </w:r>
        <w:r w:rsidDel="00E360BF">
          <w:fldChar w:fldCharType="end"/>
        </w:r>
      </w:del>
      <w:r>
        <w:t xml:space="preserve">). Plocha pod touto křivkou je definována jako </w:t>
      </w:r>
      <w:proofErr w:type="spellStart"/>
      <w:r>
        <w:t>average</w:t>
      </w:r>
      <w:proofErr w:type="spellEnd"/>
      <w:r>
        <w:t xml:space="preserve"> </w:t>
      </w:r>
      <w:proofErr w:type="spellStart"/>
      <w:r>
        <w:t>precision</w:t>
      </w:r>
      <w:proofErr w:type="spellEnd"/>
      <w:r>
        <w:t xml:space="preserve"> </w:t>
      </w:r>
      <m:oMath>
        <m:r>
          <w:rPr>
            <w:rFonts w:ascii="Cambria Math" w:hAnsi="Cambria Math"/>
          </w:rPr>
          <m:t xml:space="preserve">AP </m:t>
        </m:r>
      </m:oMath>
      <w:r>
        <w:t xml:space="preserve">a je vypočtena stejně jako </w:t>
      </w:r>
      <w:ins w:id="802" w:author="Ingr Jiri" w:date="2025-05-27T22:03:00Z" w16du:dateUtc="2025-05-27T20:03:00Z">
        <w:r w:rsidR="004E012B">
          <w:t xml:space="preserve">křivka přesnosti a úplnosti </w:t>
        </w:r>
      </w:ins>
      <w:del w:id="803" w:author="Ingr Jiri" w:date="2025-05-27T22:03:00Z" w16du:dateUtc="2025-05-27T20:03:00Z">
        <w:r w:rsidDel="004E012B">
          <w:delText xml:space="preserve">precision-recall curve </w:delText>
        </w:r>
      </w:del>
      <w:r>
        <w:t>pro každou třídu objektu zvlášť</w:t>
      </w:r>
      <w:r w:rsidR="00D6143E">
        <w:t xml:space="preserve"> </w:t>
      </w:r>
      <w:r>
        <w:fldChar w:fldCharType="begin"/>
      </w:r>
      <w:r w:rsidR="0044284B">
        <w:instrText xml:space="preserve"> ADDIN EN.CITE &lt;EndNote&gt;&lt;Cite&gt;&lt;Author&gt;Padilla&lt;/Author&gt;&lt;Year&gt;2020&lt;/Year&gt;&lt;RecNum&gt;26&lt;/RecNum&gt;&lt;DisplayText&gt;[31]&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fldChar w:fldCharType="separate"/>
      </w:r>
      <w:r w:rsidR="0044284B">
        <w:rPr>
          <w:noProof/>
        </w:rPr>
        <w:t>[31]</w:t>
      </w:r>
      <w:r>
        <w:fldChar w:fldCharType="end"/>
      </w:r>
      <w:r>
        <w:t>.</w:t>
      </w:r>
      <w:ins w:id="804" w:author="Ingr Jiri" w:date="2025-05-26T22:52:00Z" w16du:dateUtc="2025-05-26T20:52:00Z">
        <w:r w:rsidR="00E360BF" w:rsidRPr="00E360BF">
          <w:t xml:space="preserve"> </w:t>
        </w:r>
      </w:ins>
      <w:moveToRangeStart w:id="805" w:author="Ingr Jiri" w:date="2025-05-26T22:52:00Z" w:name="move199192338"/>
      <w:moveTo w:id="806" w:author="Ingr Jiri" w:date="2025-05-26T22:52:00Z" w16du:dateUtc="2025-05-26T20:52:00Z">
        <w:r w:rsidR="00E360BF">
          <w:t xml:space="preserve">Zprůměrováním všech </w:t>
        </w:r>
        <m:oMath>
          <m:r>
            <w:rPr>
              <w:rFonts w:ascii="Cambria Math" w:hAnsi="Cambria Math"/>
            </w:rPr>
            <m:t>AP</m:t>
          </m:r>
        </m:oMath>
        <w:moveTo w:id="807" w:author="Ingr Jiri" w:date="2025-05-26T22:52:00Z" w16du:dateUtc="2025-05-26T20:52:00Z">
          <w:r w:rsidR="00E360BF">
            <w:t xml:space="preserve"> vzniká výsledná hodnota </w:t>
          </w:r>
          <m:oMath>
            <m:r>
              <w:rPr>
                <w:rFonts w:ascii="Cambria Math" w:hAnsi="Cambria Math"/>
              </w:rPr>
              <m:t>mAP</m:t>
            </m:r>
          </m:oMath>
          <w:moveTo w:id="808" w:author="Ingr Jiri" w:date="2025-05-26T22:52:00Z" w16du:dateUtc="2025-05-26T20:52:00Z">
            <w:r w:rsidR="00E360BF">
              <w:t xml:space="preserve"> zvaná </w:t>
            </w:r>
          </w:moveTo>
          <w:proofErr w:type="spellStart"/>
          <w:ins w:id="809" w:author="Kateřina Rulfová" w:date="2025-05-27T22:52:00Z" w16du:dateUtc="2025-05-27T20:52:00Z">
            <w:r w:rsidR="00614623">
              <w:t>M</w:t>
            </w:r>
          </w:ins>
          <w:moveTo w:id="810" w:author="Ingr Jiri" w:date="2025-05-26T22:52:00Z" w16du:dateUtc="2025-05-26T20:52:00Z">
            <w:del w:id="811" w:author="Kateřina Rulfová" w:date="2025-05-27T22:52:00Z" w16du:dateUtc="2025-05-27T20:52:00Z">
              <w:r w:rsidR="00E360BF" w:rsidDel="00614623">
                <w:delText>m</w:delText>
              </w:r>
            </w:del>
            <w:r w:rsidR="00E360BF">
              <w:t>ean</w:t>
            </w:r>
            <w:proofErr w:type="spellEnd"/>
            <w:r w:rsidR="00E360BF">
              <w:t xml:space="preserve"> </w:t>
            </w:r>
            <w:proofErr w:type="spellStart"/>
            <w:r w:rsidR="00E360BF">
              <w:t>Average</w:t>
            </w:r>
            <w:proofErr w:type="spellEnd"/>
            <w:r w:rsidR="00E360BF">
              <w:t xml:space="preserve"> </w:t>
            </w:r>
            <w:proofErr w:type="spellStart"/>
            <w:r w:rsidR="00E360BF">
              <w:t>Precision</w:t>
            </w:r>
            <w:proofErr w:type="spellEnd"/>
            <w:r w:rsidR="00E360BF">
              <w:t>.</w:t>
            </w:r>
          </w:moveTo>
        </w:moveTo>
      </w:moveTo>
    </w:p>
    <w:p w14:paraId="43D831D8" w14:textId="77777777" w:rsidR="00E360BF" w:rsidRDefault="00E360BF">
      <w:pPr>
        <w:pStyle w:val="Nzev"/>
        <w:spacing w:after="0"/>
        <w:rPr>
          <w:moveTo w:id="812" w:author="Ingr Jiri" w:date="2025-05-26T22:52:00Z" w16du:dateUtc="2025-05-26T20:52:00Z"/>
        </w:rPr>
        <w:pPrChange w:id="813" w:author="Ingr Jiri" w:date="2025-05-26T22:54:00Z" w16du:dateUtc="2025-05-26T20:54:00Z">
          <w:pPr>
            <w:pStyle w:val="Nzev"/>
          </w:pPr>
        </w:pPrChange>
      </w:pPr>
      <w:moveTo w:id="814" w:author="Ingr Jiri" w:date="2025-05-26T22:52:00Z" w16du:dateUtc="2025-05-26T20:52:00Z">
        <w:r>
          <w:t>mAP@50</w:t>
        </w:r>
      </w:moveTo>
    </w:p>
    <w:p w14:paraId="57FD0CB9" w14:textId="52043B7B" w:rsidR="00E360BF" w:rsidRDefault="00E360BF" w:rsidP="00E360BF">
      <w:pPr>
        <w:rPr>
          <w:moveTo w:id="815" w:author="Ingr Jiri" w:date="2025-05-26T22:52:00Z" w16du:dateUtc="2025-05-26T20:52:00Z"/>
        </w:rPr>
      </w:pPr>
      <w:moveTo w:id="816" w:author="Ingr Jiri" w:date="2025-05-26T22:52:00Z" w16du:dateUtc="2025-05-26T20:52:00Z">
        <w:r>
          <w:t xml:space="preserve">Běžné používanou metrikou pro vyhodnocování modelů AI je </w:t>
        </w:r>
        <m:oMath>
          <m:r>
            <w:rPr>
              <w:rFonts w:ascii="Cambria Math" w:hAnsi="Cambria Math"/>
            </w:rPr>
            <m:t>mAP@50</m:t>
          </m:r>
        </m:oMath>
        <w:moveTo w:id="817" w:author="Ingr Jiri" w:date="2025-05-26T22:52:00Z" w16du:dateUtc="2025-05-26T20:52:00Z">
          <w:r>
            <w:t xml:space="preserve">, kde označení </w:t>
          </w:r>
          <m:oMath>
            <m:r>
              <w:rPr>
                <w:rFonts w:ascii="Cambria Math" w:hAnsi="Cambria Math"/>
              </w:rPr>
              <m:t>@50</m:t>
            </m:r>
          </m:oMath>
          <w:moveTo w:id="818" w:author="Ingr Jiri" w:date="2025-05-26T22:52:00Z" w16du:dateUtc="2025-05-26T20:52:00Z">
            <w:r>
              <w:t xml:space="preserve"> udává, že za úspěšnou detekci se považuje taková predikce objektu, jejíž</w:t>
            </w:r>
          </w:moveTo>
          <w:ins w:id="819" w:author="Ingr Jiri" w:date="2025-05-26T22:54:00Z" w16du:dateUtc="2025-05-26T20:54:00Z">
            <w:r>
              <w:t xml:space="preserve"> hodnota</w:t>
            </w:r>
          </w:ins>
          <w:moveTo w:id="820" w:author="Ingr Jiri" w:date="2025-05-26T22:52:00Z" w16du:dateUtc="2025-05-26T20:52:00Z">
            <w:r>
              <w:t xml:space="preserve"> </w:t>
            </w:r>
            <m:oMath>
              <m:r>
                <w:rPr>
                  <w:rFonts w:ascii="Cambria Math" w:hAnsi="Cambria Math"/>
                </w:rPr>
                <m:t>IoU</m:t>
              </m:r>
            </m:oMath>
            <w:moveTo w:id="821" w:author="Ingr Jiri" w:date="2025-05-26T22:52:00Z" w16du:dateUtc="2025-05-26T20:52:00Z">
              <w:r>
                <w:t xml:space="preserve"> překryvu s ground truth boxem je alespoň 50 %.</w:t>
              </w:r>
            </w:moveTo>
          </w:moveTo>
        </w:moveTo>
      </w:moveTo>
    </w:p>
    <w:p w14:paraId="21DE0C92" w14:textId="77777777" w:rsidR="00E360BF" w:rsidRDefault="00E360BF">
      <w:pPr>
        <w:pStyle w:val="Nzev"/>
        <w:spacing w:after="0"/>
        <w:rPr>
          <w:moveTo w:id="822" w:author="Ingr Jiri" w:date="2025-05-26T22:52:00Z" w16du:dateUtc="2025-05-26T20:52:00Z"/>
        </w:rPr>
        <w:pPrChange w:id="823" w:author="Ingr Jiri" w:date="2025-05-26T22:54:00Z" w16du:dateUtc="2025-05-26T20:54:00Z">
          <w:pPr>
            <w:pStyle w:val="Nzev"/>
          </w:pPr>
        </w:pPrChange>
      </w:pPr>
      <w:proofErr w:type="spellStart"/>
      <w:moveTo w:id="824" w:author="Ingr Jiri" w:date="2025-05-26T22:52:00Z" w16du:dateUtc="2025-05-26T20:52:00Z">
        <w:r>
          <w:t>mAP</w:t>
        </w:r>
        <w:proofErr w:type="spellEnd"/>
        <w:proofErr w:type="gramStart"/>
        <w:r>
          <w:t>@[</w:t>
        </w:r>
        <w:proofErr w:type="gramEnd"/>
        <w:r>
          <w:t>50:95]</w:t>
        </w:r>
      </w:moveTo>
    </w:p>
    <w:p w14:paraId="5E94FE13" w14:textId="77777777" w:rsidR="00E360BF" w:rsidRPr="0051395F" w:rsidDel="00E360BF" w:rsidRDefault="00E360BF" w:rsidP="00E360BF">
      <w:pPr>
        <w:rPr>
          <w:del w:id="825" w:author="Ingr Jiri" w:date="2025-05-26T22:52:00Z" w16du:dateUtc="2025-05-26T20:52:00Z"/>
          <w:moveTo w:id="826" w:author="Ingr Jiri" w:date="2025-05-26T22:52:00Z" w16du:dateUtc="2025-05-26T20:52:00Z"/>
        </w:rPr>
      </w:pPr>
      <w:moveTo w:id="827" w:author="Ingr Jiri" w:date="2025-05-26T22:52:00Z" w16du:dateUtc="2025-05-26T20:52:00Z">
        <w:r>
          <w:t xml:space="preserve">Další obvyklou metrikou je </w:t>
        </w:r>
        <m:oMath>
          <m:r>
            <w:rPr>
              <w:rFonts w:ascii="Cambria Math" w:hAnsi="Cambria Math"/>
            </w:rPr>
            <m:t>mAP@[50:95]</m:t>
          </m:r>
        </m:oMath>
        <w:moveTo w:id="828" w:author="Ingr Jiri" w:date="2025-05-26T22:52:00Z" w16du:dateUtc="2025-05-26T20:52:00Z">
          <w:r>
            <w:t xml:space="preserve">, která postupně vypočítá hodnoty </w:t>
          </w:r>
          <m:oMath>
            <m:r>
              <w:rPr>
                <w:rFonts w:ascii="Cambria Math" w:hAnsi="Cambria Math"/>
              </w:rPr>
              <m:t>mAP</m:t>
            </m:r>
          </m:oMath>
          <w:moveTo w:id="829" w:author="Ingr Jiri" w:date="2025-05-26T22:52:00Z" w16du:dateUtc="2025-05-26T20:52:00Z">
            <w:r>
              <w:t xml:space="preserve"> na deseti prazích úspěšnosti </w:t>
            </w:r>
            <m:oMath>
              <m:r>
                <w:rPr>
                  <w:rFonts w:ascii="Cambria Math" w:hAnsi="Cambria Math"/>
                </w:rPr>
                <m:t>0,50;0,55;0,60;…;0,95</m:t>
              </m:r>
            </m:oMath>
            <w:moveTo w:id="830" w:author="Ingr Jiri" w:date="2025-05-26T22:52:00Z" w16du:dateUtc="2025-05-26T20:52:00Z">
              <w:r>
                <w:t xml:space="preserve"> a z průměrů dílčích hodnot vypočítá výslednou </w:t>
              </w:r>
              <m:oMath>
                <m:r>
                  <w:rPr>
                    <w:rFonts w:ascii="Cambria Math" w:hAnsi="Cambria Math"/>
                  </w:rPr>
                  <m:t>mAP@[50:95]</m:t>
                </m:r>
              </m:oMath>
              <w:moveTo w:id="831" w:author="Ingr Jiri" w:date="2025-05-26T22:52:00Z" w16du:dateUtc="2025-05-26T20:52:00Z">
                <w:r>
                  <w:t xml:space="preserve">. Jedná se tedy o přísnější metriku oproti </w:t>
                </w:r>
                <m:oMath>
                  <m:r>
                    <w:rPr>
                      <w:rFonts w:ascii="Cambria Math" w:hAnsi="Cambria Math"/>
                    </w:rPr>
                    <m:t>mAP@50</m:t>
                  </m:r>
                </m:oMath>
                <w:moveTo w:id="832" w:author="Ingr Jiri" w:date="2025-05-26T22:52:00Z" w16du:dateUtc="2025-05-26T20:52:00Z">
                  <w:r>
                    <w:t>, kvůli vyšším nárokům na predikce modelu.</w:t>
                  </w:r>
                </w:moveTo>
              </w:moveTo>
            </w:moveTo>
          </w:moveTo>
        </w:moveTo>
      </w:moveTo>
    </w:p>
    <w:moveToRangeEnd w:id="805"/>
    <w:p w14:paraId="7084F1C4" w14:textId="14E41238" w:rsidR="0051395F" w:rsidRDefault="0051395F" w:rsidP="0051395F"/>
    <w:p w14:paraId="3E7553FA" w14:textId="77777777" w:rsidR="00E360BF" w:rsidRDefault="005F4EDE">
      <w:pPr>
        <w:keepNext/>
        <w:spacing w:after="80"/>
        <w:jc w:val="center"/>
        <w:rPr>
          <w:ins w:id="833" w:author="Ingr Jiri" w:date="2025-05-26T22:51:00Z" w16du:dateUtc="2025-05-26T20:51:00Z"/>
        </w:rPr>
        <w:pPrChange w:id="834" w:author="Ingr Jiri" w:date="2025-05-26T22:51:00Z" w16du:dateUtc="2025-05-26T20:51:00Z">
          <w:pPr>
            <w:keepNext/>
            <w:jc w:val="center"/>
          </w:pPr>
        </w:pPrChange>
      </w:pPr>
      <w:ins w:id="835" w:author="Ingr Jiri" w:date="2025-05-19T22:28:00Z" w16du:dateUtc="2025-05-19T20:28:00Z">
        <w:r>
          <w:rPr>
            <w:noProof/>
          </w:rPr>
          <w:lastRenderedPageBreak/>
          <w:drawing>
            <wp:inline distT="0" distB="0" distL="0" distR="0" wp14:anchorId="170DC79C" wp14:editId="2A4ED4E7">
              <wp:extent cx="3712981" cy="3600000"/>
              <wp:effectExtent l="0" t="0" r="1905" b="635"/>
              <wp:docPr id="183682273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2981" cy="3600000"/>
                      </a:xfrm>
                      <a:prstGeom prst="rect">
                        <a:avLst/>
                      </a:prstGeom>
                      <a:noFill/>
                      <a:ln>
                        <a:noFill/>
                      </a:ln>
                    </pic:spPr>
                  </pic:pic>
                </a:graphicData>
              </a:graphic>
            </wp:inline>
          </w:drawing>
        </w:r>
      </w:ins>
    </w:p>
    <w:p w14:paraId="3A95D887" w14:textId="66CC40F3" w:rsidR="00D6143E" w:rsidDel="00E360BF" w:rsidRDefault="00E360BF">
      <w:pPr>
        <w:pStyle w:val="Titulek"/>
        <w:spacing w:before="80"/>
        <w:rPr>
          <w:del w:id="836" w:author="Ingr Jiri" w:date="2025-05-26T22:50:00Z" w16du:dateUtc="2025-05-26T20:50:00Z"/>
        </w:rPr>
        <w:pPrChange w:id="837" w:author="Ingr Jiri" w:date="2025-05-26T22:51:00Z" w16du:dateUtc="2025-05-26T20:51:00Z">
          <w:pPr>
            <w:keepNext/>
            <w:jc w:val="center"/>
          </w:pPr>
        </w:pPrChange>
      </w:pPr>
      <w:bookmarkStart w:id="838" w:name="_Ref199192386"/>
      <w:ins w:id="839" w:author="Ingr Jiri" w:date="2025-05-26T22:51:00Z" w16du:dateUtc="2025-05-26T20:51:00Z">
        <w:r w:rsidRPr="00E360BF">
          <w:rPr>
            <w:b/>
            <w:rPrChange w:id="840" w:author="Ingr Jiri" w:date="2025-05-26T22:51:00Z" w16du:dateUtc="2025-05-26T20:51:00Z">
              <w:rPr/>
            </w:rPrChange>
          </w:rPr>
          <w:t xml:space="preserve">Obr. </w:t>
        </w:r>
        <w:r w:rsidRPr="00E360BF">
          <w:rPr>
            <w:b/>
            <w:rPrChange w:id="841" w:author="Ingr Jiri" w:date="2025-05-26T22:51:00Z" w16du:dateUtc="2025-05-26T20:51:00Z">
              <w:rPr/>
            </w:rPrChange>
          </w:rPr>
          <w:fldChar w:fldCharType="begin"/>
        </w:r>
        <w:r w:rsidRPr="00E360BF">
          <w:rPr>
            <w:b/>
            <w:rPrChange w:id="842" w:author="Ingr Jiri" w:date="2025-05-26T22:51:00Z" w16du:dateUtc="2025-05-26T20:51:00Z">
              <w:rPr/>
            </w:rPrChange>
          </w:rPr>
          <w:instrText xml:space="preserve"> STYLEREF 1 \s </w:instrText>
        </w:r>
      </w:ins>
      <w:r w:rsidRPr="00E360BF">
        <w:rPr>
          <w:b/>
          <w:rPrChange w:id="843" w:author="Ingr Jiri" w:date="2025-05-26T22:51:00Z" w16du:dateUtc="2025-05-26T20:51:00Z">
            <w:rPr/>
          </w:rPrChange>
        </w:rPr>
        <w:fldChar w:fldCharType="separate"/>
      </w:r>
      <w:r w:rsidRPr="00E360BF">
        <w:rPr>
          <w:b/>
          <w:noProof/>
          <w:rPrChange w:id="844" w:author="Ingr Jiri" w:date="2025-05-26T22:51:00Z" w16du:dateUtc="2025-05-26T20:51:00Z">
            <w:rPr>
              <w:noProof/>
            </w:rPr>
          </w:rPrChange>
        </w:rPr>
        <w:t>2</w:t>
      </w:r>
      <w:ins w:id="845" w:author="Ingr Jiri" w:date="2025-05-26T22:51:00Z" w16du:dateUtc="2025-05-26T20:51:00Z">
        <w:r w:rsidRPr="00E360BF">
          <w:rPr>
            <w:b/>
            <w:rPrChange w:id="846" w:author="Ingr Jiri" w:date="2025-05-26T22:51:00Z" w16du:dateUtc="2025-05-26T20:51:00Z">
              <w:rPr/>
            </w:rPrChange>
          </w:rPr>
          <w:fldChar w:fldCharType="end"/>
        </w:r>
        <w:r w:rsidRPr="00E360BF">
          <w:rPr>
            <w:b/>
            <w:rPrChange w:id="847" w:author="Ingr Jiri" w:date="2025-05-26T22:51:00Z" w16du:dateUtc="2025-05-26T20:51:00Z">
              <w:rPr/>
            </w:rPrChange>
          </w:rPr>
          <w:t>.</w:t>
        </w:r>
        <w:r w:rsidRPr="00E360BF">
          <w:rPr>
            <w:b/>
            <w:rPrChange w:id="848" w:author="Ingr Jiri" w:date="2025-05-26T22:51:00Z" w16du:dateUtc="2025-05-26T20:51:00Z">
              <w:rPr/>
            </w:rPrChange>
          </w:rPr>
          <w:fldChar w:fldCharType="begin"/>
        </w:r>
        <w:r w:rsidRPr="00E360BF">
          <w:rPr>
            <w:b/>
            <w:rPrChange w:id="849" w:author="Ingr Jiri" w:date="2025-05-26T22:51:00Z" w16du:dateUtc="2025-05-26T20:51:00Z">
              <w:rPr/>
            </w:rPrChange>
          </w:rPr>
          <w:instrText xml:space="preserve"> SEQ Obr. \* ARABIC \s 1 </w:instrText>
        </w:r>
      </w:ins>
      <w:r w:rsidRPr="00E360BF">
        <w:rPr>
          <w:b/>
          <w:rPrChange w:id="850" w:author="Ingr Jiri" w:date="2025-05-26T22:51:00Z" w16du:dateUtc="2025-05-26T20:51:00Z">
            <w:rPr/>
          </w:rPrChange>
        </w:rPr>
        <w:fldChar w:fldCharType="separate"/>
      </w:r>
      <w:ins w:id="851" w:author="Ingr Jiri" w:date="2025-05-26T22:51:00Z" w16du:dateUtc="2025-05-26T20:51:00Z">
        <w:r w:rsidRPr="00E360BF">
          <w:rPr>
            <w:b/>
            <w:noProof/>
            <w:rPrChange w:id="852" w:author="Ingr Jiri" w:date="2025-05-26T22:51:00Z" w16du:dateUtc="2025-05-26T20:51:00Z">
              <w:rPr>
                <w:noProof/>
              </w:rPr>
            </w:rPrChange>
          </w:rPr>
          <w:t>9</w:t>
        </w:r>
        <w:r w:rsidRPr="00E360BF">
          <w:rPr>
            <w:b/>
            <w:rPrChange w:id="853" w:author="Ingr Jiri" w:date="2025-05-26T22:51:00Z" w16du:dateUtc="2025-05-26T20:51:00Z">
              <w:rPr/>
            </w:rPrChange>
          </w:rPr>
          <w:fldChar w:fldCharType="end"/>
        </w:r>
        <w:bookmarkEnd w:id="838"/>
        <w:r>
          <w:t xml:space="preserve">: </w:t>
        </w:r>
        <w:r w:rsidRPr="00125136">
          <w:t xml:space="preserve">Ukázka </w:t>
        </w:r>
      </w:ins>
      <w:ins w:id="854" w:author="Ingr Jiri" w:date="2025-05-27T22:04:00Z" w16du:dateUtc="2025-05-27T20:04:00Z">
        <w:r w:rsidR="004E012B">
          <w:t xml:space="preserve">křivky přesnosti a úplnosti </w:t>
        </w:r>
      </w:ins>
      <w:ins w:id="855" w:author="Ingr Jiri" w:date="2025-05-26T22:51:00Z" w16du:dateUtc="2025-05-26T20:51:00Z">
        <w:r w:rsidRPr="00125136">
          <w:t xml:space="preserve">a plochy </w:t>
        </w:r>
      </w:ins>
      <w:proofErr w:type="spellStart"/>
      <w:ins w:id="856" w:author="Ingr Jiri" w:date="2025-05-27T22:04:00Z" w16du:dateUtc="2025-05-27T20:04:00Z">
        <w:r w:rsidR="00D77B71">
          <w:t>m</w:t>
        </w:r>
      </w:ins>
      <w:ins w:id="857" w:author="Ingr Jiri" w:date="2025-05-26T22:51:00Z" w16du:dateUtc="2025-05-26T20:51:00Z">
        <w:r w:rsidRPr="00125136">
          <w:t>AP</w:t>
        </w:r>
      </w:ins>
      <w:proofErr w:type="spellEnd"/>
      <w:del w:id="858" w:author="Ingr Jiri" w:date="2025-05-19T22:28:00Z" w16du:dateUtc="2025-05-19T20:28:00Z">
        <w:r w:rsidR="00D6143E" w:rsidDel="005F4EDE">
          <w:rPr>
            <w:noProof/>
            <w:lang w:eastAsia="cs-CZ"/>
          </w:rPr>
          <w:drawing>
            <wp:inline distT="0" distB="0" distL="0" distR="0" wp14:anchorId="272FACF0" wp14:editId="7BD203E9">
              <wp:extent cx="3718560" cy="3605408"/>
              <wp:effectExtent l="0" t="0" r="0" b="0"/>
              <wp:docPr id="1575788097" name="Obrázek 3" descr="Obsah obrázku text, snímek obrazovky, diagram, Písm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88097" name="Obrázek 3" descr="Obsah obrázku text, snímek obrazovky, diagram, Písmo&#10;&#10;Obsah vygenerovaný umělou inteligencí může být nesprávný."/>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43975" cy="3630050"/>
                      </a:xfrm>
                      <a:prstGeom prst="rect">
                        <a:avLst/>
                      </a:prstGeom>
                      <a:noFill/>
                      <a:ln>
                        <a:noFill/>
                      </a:ln>
                    </pic:spPr>
                  </pic:pic>
                </a:graphicData>
              </a:graphic>
            </wp:inline>
          </w:drawing>
        </w:r>
      </w:del>
    </w:p>
    <w:p w14:paraId="22549D0C" w14:textId="71C40B9C" w:rsidR="00D6143E" w:rsidRDefault="00D6143E">
      <w:pPr>
        <w:pStyle w:val="Titulek"/>
        <w:pPrChange w:id="859" w:author="Ingr Jiri" w:date="2025-05-26T22:51:00Z" w16du:dateUtc="2025-05-26T20:51:00Z">
          <w:pPr>
            <w:pStyle w:val="Titulek"/>
            <w:jc w:val="left"/>
          </w:pPr>
        </w:pPrChange>
      </w:pPr>
      <w:del w:id="860" w:author="Ingr Jiri" w:date="2025-05-26T22:50:00Z" w16du:dateUtc="2025-05-26T20:50:00Z">
        <w:r w:rsidDel="00E360BF">
          <w:delText>O</w:delText>
        </w:r>
        <w:r w:rsidRPr="008C6973" w:rsidDel="00E360BF">
          <w:delText xml:space="preserve">br. </w:delText>
        </w:r>
      </w:del>
      <w:del w:id="861" w:author="Ingr Jiri" w:date="2025-05-21T17:03:00Z" w16du:dateUtc="2025-05-21T15:03:00Z">
        <w:r w:rsidR="00F626E8" w:rsidDel="00827436">
          <w:fldChar w:fldCharType="begin"/>
        </w:r>
        <w:r w:rsidR="00F626E8" w:rsidDel="00827436">
          <w:delInstrText xml:space="preserve"> STYLEREF 1 \s </w:delInstrText>
        </w:r>
        <w:r w:rsidR="00F626E8" w:rsidDel="00827436">
          <w:fldChar w:fldCharType="separate"/>
        </w:r>
        <w:r w:rsidR="00F626E8" w:rsidDel="00827436">
          <w:rPr>
            <w:noProof/>
          </w:rPr>
          <w:delText>2</w:delText>
        </w:r>
        <w:r w:rsidR="00F626E8" w:rsidDel="00827436">
          <w:fldChar w:fldCharType="end"/>
        </w:r>
        <w:r w:rsidR="00F626E8" w:rsidDel="00827436">
          <w:delText>.</w:delText>
        </w:r>
        <w:r w:rsidR="00F626E8" w:rsidDel="00827436">
          <w:fldChar w:fldCharType="begin"/>
        </w:r>
        <w:r w:rsidR="00F626E8" w:rsidDel="00827436">
          <w:delInstrText xml:space="preserve"> SEQ obr. \* ARABIC \s 1 </w:delInstrText>
        </w:r>
        <w:r w:rsidR="00F626E8" w:rsidDel="00827436">
          <w:fldChar w:fldCharType="separate"/>
        </w:r>
        <w:r w:rsidR="00F626E8" w:rsidDel="00827436">
          <w:rPr>
            <w:noProof/>
          </w:rPr>
          <w:delText>9</w:delText>
        </w:r>
        <w:r w:rsidR="00F626E8" w:rsidDel="00827436">
          <w:fldChar w:fldCharType="end"/>
        </w:r>
      </w:del>
      <w:del w:id="862" w:author="Ingr Jiri" w:date="2025-05-26T22:50:00Z" w16du:dateUtc="2025-05-26T20:50:00Z">
        <w:r w:rsidDel="00E360BF">
          <w:delText>: Ukázka Precision-Recall curve a plochy AP</w:delText>
        </w:r>
      </w:del>
    </w:p>
    <w:p w14:paraId="145A435C" w14:textId="57038D9F" w:rsidR="00D6143E" w:rsidRPr="00D6143E" w:rsidDel="00E360BF" w:rsidRDefault="00D6143E" w:rsidP="00D6143E">
      <w:pPr>
        <w:rPr>
          <w:moveFrom w:id="863" w:author="Ingr Jiri" w:date="2025-05-26T22:52:00Z" w16du:dateUtc="2025-05-26T20:52:00Z"/>
        </w:rPr>
      </w:pPr>
      <w:moveFromRangeStart w:id="864" w:author="Ingr Jiri" w:date="2025-05-26T22:52:00Z" w:name="move199192338"/>
      <w:moveFrom w:id="865" w:author="Ingr Jiri" w:date="2025-05-26T22:52:00Z" w16du:dateUtc="2025-05-26T20:52:00Z">
        <w:r w:rsidDel="00E360BF">
          <w:t xml:space="preserve">Zprůměrováním všech </w:t>
        </w:r>
        <m:oMath>
          <m:r>
            <w:rPr>
              <w:rFonts w:ascii="Cambria Math" w:hAnsi="Cambria Math"/>
            </w:rPr>
            <m:t>AP</m:t>
          </m:r>
        </m:oMath>
        <w:moveFrom w:id="866" w:author="Ingr Jiri" w:date="2025-05-26T22:52:00Z" w16du:dateUtc="2025-05-26T20:52:00Z">
          <w:r w:rsidDel="00E360BF">
            <w:t xml:space="preserve"> vzniká výsledná hodnota </w:t>
          </w:r>
          <m:oMath>
            <m:r>
              <w:rPr>
                <w:rFonts w:ascii="Cambria Math" w:hAnsi="Cambria Math"/>
              </w:rPr>
              <m:t>mAP</m:t>
            </m:r>
          </m:oMath>
          <w:moveFrom w:id="867" w:author="Ingr Jiri" w:date="2025-05-26T22:52:00Z" w16du:dateUtc="2025-05-26T20:52:00Z">
            <w:r w:rsidDel="00E360BF">
              <w:t xml:space="preserve"> zvaná mean Average Precision.</w:t>
            </w:r>
          </w:moveFrom>
        </w:moveFrom>
      </w:moveFrom>
    </w:p>
    <w:p w14:paraId="373BDCAC" w14:textId="10742C2D" w:rsidR="0051395F" w:rsidDel="00E360BF" w:rsidRDefault="0051395F" w:rsidP="0051395F">
      <w:pPr>
        <w:pStyle w:val="Nzev"/>
        <w:rPr>
          <w:moveFrom w:id="868" w:author="Ingr Jiri" w:date="2025-05-26T22:52:00Z" w16du:dateUtc="2025-05-26T20:52:00Z"/>
        </w:rPr>
      </w:pPr>
      <w:moveFrom w:id="869" w:author="Ingr Jiri" w:date="2025-05-26T22:52:00Z" w16du:dateUtc="2025-05-26T20:52:00Z">
        <w:r w:rsidDel="00E360BF">
          <w:t>mAP@50</w:t>
        </w:r>
      </w:moveFrom>
    </w:p>
    <w:p w14:paraId="0E8D7EB1" w14:textId="5BD7B947" w:rsidR="0051395F" w:rsidDel="00E360BF" w:rsidRDefault="0051395F" w:rsidP="0051395F">
      <w:pPr>
        <w:rPr>
          <w:moveFrom w:id="870" w:author="Ingr Jiri" w:date="2025-05-26T22:52:00Z" w16du:dateUtc="2025-05-26T20:52:00Z"/>
        </w:rPr>
      </w:pPr>
      <w:moveFrom w:id="871" w:author="Ingr Jiri" w:date="2025-05-26T22:52:00Z" w16du:dateUtc="2025-05-26T20:52:00Z">
        <w:r w:rsidDel="00E360BF">
          <w:t xml:space="preserve">Běžné používanou metrikou pro vyhodnocování modelů AI je </w:t>
        </w:r>
        <m:oMath>
          <m:r>
            <w:rPr>
              <w:rFonts w:ascii="Cambria Math" w:hAnsi="Cambria Math"/>
            </w:rPr>
            <m:t>mAP@50</m:t>
          </m:r>
        </m:oMath>
        <w:moveFrom w:id="872" w:author="Ingr Jiri" w:date="2025-05-26T22:52:00Z" w16du:dateUtc="2025-05-26T20:52:00Z">
          <w:r w:rsidDel="00E360BF">
            <w:t xml:space="preserve">, kde označení </w:t>
          </w:r>
          <m:oMath>
            <m:r>
              <w:rPr>
                <w:rFonts w:ascii="Cambria Math" w:hAnsi="Cambria Math"/>
              </w:rPr>
              <m:t>@50</m:t>
            </m:r>
          </m:oMath>
          <w:moveFrom w:id="873" w:author="Ingr Jiri" w:date="2025-05-26T22:52:00Z" w16du:dateUtc="2025-05-26T20:52:00Z">
            <w:r w:rsidDel="00E360BF">
              <w:t xml:space="preserve"> udává, že za úspěšnou detekci se považuje taková predikce objektu, jejíž </w:t>
            </w:r>
            <m:oMath>
              <m:r>
                <w:rPr>
                  <w:rFonts w:ascii="Cambria Math" w:hAnsi="Cambria Math"/>
                </w:rPr>
                <m:t>IoU</m:t>
              </m:r>
            </m:oMath>
            <w:moveFrom w:id="874" w:author="Ingr Jiri" w:date="2025-05-26T22:52:00Z" w16du:dateUtc="2025-05-26T20:52:00Z">
              <w:r w:rsidDel="00E360BF">
                <w:t xml:space="preserve"> překryvu s ground truth boxem je alespoň 50 %.</w:t>
              </w:r>
            </w:moveFrom>
          </w:moveFrom>
        </w:moveFrom>
      </w:moveFrom>
    </w:p>
    <w:p w14:paraId="6541F55C" w14:textId="591C20E6" w:rsidR="0051395F" w:rsidDel="00E360BF" w:rsidRDefault="0051395F" w:rsidP="0051395F">
      <w:pPr>
        <w:pStyle w:val="Nzev"/>
        <w:rPr>
          <w:moveFrom w:id="875" w:author="Ingr Jiri" w:date="2025-05-26T22:52:00Z" w16du:dateUtc="2025-05-26T20:52:00Z"/>
        </w:rPr>
      </w:pPr>
      <w:moveFrom w:id="876" w:author="Ingr Jiri" w:date="2025-05-26T22:52:00Z" w16du:dateUtc="2025-05-26T20:52:00Z">
        <w:r w:rsidDel="00E360BF">
          <w:t>mAP@[50:95]</w:t>
        </w:r>
      </w:moveFrom>
    </w:p>
    <w:p w14:paraId="7C40D9F0" w14:textId="137C1ACA" w:rsidR="0051395F" w:rsidRPr="0051395F" w:rsidDel="00E360BF" w:rsidRDefault="0051395F" w:rsidP="00AD1B2E">
      <w:pPr>
        <w:rPr>
          <w:moveFrom w:id="877" w:author="Ingr Jiri" w:date="2025-05-26T22:52:00Z" w16du:dateUtc="2025-05-26T20:52:00Z"/>
        </w:rPr>
      </w:pPr>
      <w:moveFrom w:id="878" w:author="Ingr Jiri" w:date="2025-05-26T22:52:00Z" w16du:dateUtc="2025-05-26T20:52:00Z">
        <w:r w:rsidDel="00E360BF">
          <w:t xml:space="preserve">Další obvyklou metrikou je </w:t>
        </w:r>
        <m:oMath>
          <m:r>
            <w:rPr>
              <w:rFonts w:ascii="Cambria Math" w:hAnsi="Cambria Math"/>
            </w:rPr>
            <m:t>mAP@[50:95]</m:t>
          </m:r>
        </m:oMath>
        <w:moveFrom w:id="879" w:author="Ingr Jiri" w:date="2025-05-26T22:52:00Z" w16du:dateUtc="2025-05-26T20:52:00Z">
          <w:r w:rsidDel="00E360BF">
            <w:t xml:space="preserve">, která postupně vypočítá hodnoty </w:t>
          </w:r>
          <m:oMath>
            <m:r>
              <w:rPr>
                <w:rFonts w:ascii="Cambria Math" w:hAnsi="Cambria Math"/>
              </w:rPr>
              <m:t>mAP</m:t>
            </m:r>
          </m:oMath>
          <w:moveFrom w:id="880" w:author="Ingr Jiri" w:date="2025-05-26T22:52:00Z" w16du:dateUtc="2025-05-26T20:52:00Z">
            <w:r w:rsidDel="00E360BF">
              <w:t xml:space="preserve"> na deseti prazích úspěšnosti </w:t>
            </w:r>
            <m:oMath>
              <m:r>
                <w:rPr>
                  <w:rFonts w:ascii="Cambria Math" w:hAnsi="Cambria Math"/>
                </w:rPr>
                <m:t>0,50;0,55;0,60;…;0,95</m:t>
              </m:r>
            </m:oMath>
            <w:moveFrom w:id="881" w:author="Ingr Jiri" w:date="2025-05-26T22:52:00Z" w16du:dateUtc="2025-05-26T20:52:00Z">
              <w:r w:rsidDel="00E360BF">
                <w:t xml:space="preserve"> a z průměrů dílčích hodnot vypočítá výslednou </w:t>
              </w:r>
              <m:oMath>
                <m:r>
                  <w:rPr>
                    <w:rFonts w:ascii="Cambria Math" w:hAnsi="Cambria Math"/>
                  </w:rPr>
                  <m:t>mAP@[50:95]</m:t>
                </m:r>
              </m:oMath>
              <w:moveFrom w:id="882" w:author="Ingr Jiri" w:date="2025-05-26T22:52:00Z" w16du:dateUtc="2025-05-26T20:52:00Z">
                <w:r w:rsidDel="00E360BF">
                  <w:t xml:space="preserve">. Jedná se tedy o přísnější metriku oproti </w:t>
                </w:r>
                <m:oMath>
                  <m:r>
                    <w:rPr>
                      <w:rFonts w:ascii="Cambria Math" w:hAnsi="Cambria Math"/>
                    </w:rPr>
                    <m:t>mAP@50</m:t>
                  </m:r>
                </m:oMath>
                <w:moveFrom w:id="883" w:author="Ingr Jiri" w:date="2025-05-26T22:52:00Z" w16du:dateUtc="2025-05-26T20:52:00Z">
                  <w:r w:rsidDel="00E360BF">
                    <w:t>, kvůli vyšším nárokům na predikce modelu.</w:t>
                  </w:r>
                </w:moveFrom>
              </w:moveFrom>
            </w:moveFrom>
          </w:moveFrom>
        </w:moveFrom>
      </w:moveFrom>
    </w:p>
    <w:moveFromRangeEnd w:id="864"/>
    <w:p w14:paraId="467FE706" w14:textId="7C6D620E" w:rsidR="00D817BB" w:rsidRPr="00D817BB" w:rsidRDefault="00D817BB" w:rsidP="00D817BB">
      <w:pPr>
        <w:spacing w:after="0" w:line="240" w:lineRule="auto"/>
        <w:jc w:val="left"/>
      </w:pPr>
      <w:r>
        <w:br w:type="page"/>
      </w:r>
    </w:p>
    <w:p w14:paraId="53D366EE" w14:textId="77777777" w:rsidR="00136BAF" w:rsidRDefault="00566F26">
      <w:pPr>
        <w:pStyle w:val="Nadpis1"/>
        <w:tabs>
          <w:tab w:val="left" w:pos="432"/>
        </w:tabs>
      </w:pPr>
      <w:bookmarkStart w:id="884" w:name="__RefHeading__28_1490133149"/>
      <w:bookmarkStart w:id="885" w:name="_Toc151549803"/>
      <w:bookmarkStart w:id="886" w:name="_Toc198115579"/>
      <w:bookmarkEnd w:id="884"/>
      <w:r>
        <w:lastRenderedPageBreak/>
        <w:t>EXPERIMENTÁLNÍ ČÁST</w:t>
      </w:r>
      <w:bookmarkEnd w:id="885"/>
      <w:bookmarkEnd w:id="886"/>
    </w:p>
    <w:p w14:paraId="4DDD6AC0" w14:textId="61307107" w:rsidR="0025411B" w:rsidRPr="008C6527" w:rsidDel="00C26DC8" w:rsidRDefault="003C4A72" w:rsidP="0025411B">
      <w:pPr>
        <w:rPr>
          <w:del w:id="887" w:author="Ingr Jiri" w:date="2025-05-26T23:20:00Z" w16du:dateUtc="2025-05-26T21:20:00Z"/>
        </w:rPr>
      </w:pPr>
      <w:r>
        <w:t>Při laryngoskopickém vyšetření je pořízen videozáznam oblasti hrtanu, pomocí něhož je následně vyhodnocován stav hlasivkového ústrojí pacienta</w:t>
      </w:r>
      <w:r w:rsidR="0025411B">
        <w:t xml:space="preserve">. </w:t>
      </w:r>
      <w:ins w:id="888" w:author="Ingr Jiri" w:date="2025-05-26T23:17:00Z">
        <w:r w:rsidR="00C26DC8" w:rsidRPr="00C26DC8">
          <w:t xml:space="preserve">V této části práce je </w:t>
        </w:r>
      </w:ins>
      <w:ins w:id="889" w:author="Ingr Jiri" w:date="2025-05-26T23:18:00Z" w16du:dateUtc="2025-05-26T21:18:00Z">
        <w:r w:rsidR="00C26DC8">
          <w:t>vytvořen</w:t>
        </w:r>
      </w:ins>
      <w:ins w:id="890" w:author="Ingr Jiri" w:date="2025-05-26T23:17:00Z">
        <w:r w:rsidR="00C26DC8" w:rsidRPr="00C26DC8">
          <w:t xml:space="preserve"> model umělé inteligence určený k identifikaci a detekci několika klíčových částí hlasivek na snímcích z laryngoskopických vyšetření. Model je navržen tak, aby správně </w:t>
        </w:r>
      </w:ins>
      <w:ins w:id="891" w:author="Ingr Jiri" w:date="2025-05-26T23:19:00Z" w16du:dateUtc="2025-05-26T21:19:00Z">
        <w:r w:rsidR="00C26DC8">
          <w:t>vyhodnocoval</w:t>
        </w:r>
      </w:ins>
      <w:ins w:id="892" w:author="Ingr Jiri" w:date="2025-05-26T23:17:00Z">
        <w:r w:rsidR="00C26DC8" w:rsidRPr="00C26DC8">
          <w:t xml:space="preserve"> záznam</w:t>
        </w:r>
      </w:ins>
      <w:ins w:id="893" w:author="Ingr Jiri" w:date="2025-05-26T23:19:00Z" w16du:dateUtc="2025-05-26T21:19:00Z">
        <w:r w:rsidR="00C26DC8">
          <w:t>y</w:t>
        </w:r>
      </w:ins>
      <w:ins w:id="894" w:author="Ingr Jiri" w:date="2025-05-26T23:17:00Z">
        <w:r w:rsidR="00C26DC8" w:rsidRPr="00C26DC8">
          <w:t xml:space="preserve"> </w:t>
        </w:r>
      </w:ins>
      <w:ins w:id="895" w:author="Ingr Jiri" w:date="2025-05-26T23:19:00Z" w16du:dateUtc="2025-05-26T21:19:00Z">
        <w:r w:rsidR="00C26DC8">
          <w:t>zdravého ústrojí</w:t>
        </w:r>
      </w:ins>
      <w:ins w:id="896" w:author="Ingr Jiri" w:date="2025-05-26T23:17:00Z">
        <w:r w:rsidR="00C26DC8" w:rsidRPr="00C26DC8">
          <w:t>, tak i případ</w:t>
        </w:r>
      </w:ins>
      <w:ins w:id="897" w:author="Ingr Jiri" w:date="2025-05-26T23:19:00Z" w16du:dateUtc="2025-05-26T21:19:00Z">
        <w:r w:rsidR="00C26DC8">
          <w:t>y</w:t>
        </w:r>
      </w:ins>
      <w:ins w:id="898" w:author="Ingr Jiri" w:date="2025-05-26T23:17:00Z">
        <w:r w:rsidR="00C26DC8" w:rsidRPr="00C26DC8">
          <w:t xml:space="preserve"> s vizuálně patrnými patologickými změnami, jako jsou záněty či nádorové útvar</w:t>
        </w:r>
        <w:r w:rsidR="00C26DC8" w:rsidRPr="008C6527">
          <w:t>y</w:t>
        </w:r>
      </w:ins>
      <w:ins w:id="899" w:author="Ingr Jiri" w:date="2025-05-26T23:20:00Z" w16du:dateUtc="2025-05-26T21:20:00Z">
        <w:r w:rsidR="00C26DC8" w:rsidRPr="008C6527">
          <w:t>.</w:t>
        </w:r>
        <w:r w:rsidR="008C6527" w:rsidRPr="008C6527">
          <w:t xml:space="preserve"> </w:t>
        </w:r>
      </w:ins>
      <w:del w:id="900" w:author="Ingr Jiri" w:date="2025-05-26T23:17:00Z" w16du:dateUtc="2025-05-26T21:17:00Z">
        <w:r w:rsidR="0025411B" w:rsidRPr="008C6527" w:rsidDel="00C26DC8">
          <w:delText>Tato práce si klade za cíl vytvořit model AI, který bude schopen identifikovat a správně detekovat několik částí hlasivek zachycených na záznamu, a to jak v případě zdravého stavu, tak v případě přítomnosti vizuálně patrných patologických změn, například zánětů či nádorových útvarů.</w:delText>
        </w:r>
      </w:del>
    </w:p>
    <w:p w14:paraId="0AC0A14A" w14:textId="77777777" w:rsidR="00C26DC8" w:rsidRPr="008C6527" w:rsidRDefault="00C26DC8" w:rsidP="003C4A72">
      <w:pPr>
        <w:rPr>
          <w:ins w:id="901" w:author="Ingr Jiri" w:date="2025-05-26T23:20:00Z" w16du:dateUtc="2025-05-26T21:20:00Z"/>
        </w:rPr>
      </w:pPr>
    </w:p>
    <w:p w14:paraId="30A64BAD" w14:textId="611F59B0" w:rsidR="00BE583C" w:rsidRDefault="00BE583C" w:rsidP="003C4A72">
      <w:r w:rsidRPr="008C6527">
        <w:t>K</w:t>
      </w:r>
      <w:r>
        <w:t xml:space="preserve"> vytvoření modelu AI pro detekci objektů v obrazech byl použit algoritmus YOLO, který patří do kategorie učení s učitelem, kdy se model trénuje na datech, která </w:t>
      </w:r>
      <w:r w:rsidR="001310BE">
        <w:t>obsahují,</w:t>
      </w:r>
      <w:r>
        <w:t xml:space="preserve"> jak vstupní obraz, tak i odpovídající anotace objektů.</w:t>
      </w:r>
      <w:r w:rsidR="001310BE">
        <w:t xml:space="preserve"> </w:t>
      </w:r>
      <w:r w:rsidR="001310BE" w:rsidRPr="001310BE">
        <w:t xml:space="preserve">Algoritmus YOLO byl zvolen zejména pro svou vysokou rychlost a efektivitu při detekci objektů v obraze. Díky </w:t>
      </w:r>
      <w:r w:rsidR="0025411B">
        <w:t>těmto vlastnostem</w:t>
      </w:r>
      <w:r w:rsidR="001310BE" w:rsidRPr="001310BE">
        <w:t xml:space="preserve"> je</w:t>
      </w:r>
      <w:r w:rsidR="008A0D35">
        <w:t xml:space="preserve"> </w:t>
      </w:r>
      <w:r w:rsidR="001310BE" w:rsidRPr="001310BE">
        <w:t xml:space="preserve">ideálním kandidátem pro </w:t>
      </w:r>
      <w:r w:rsidR="001310BE">
        <w:t>medicínské aplikace</w:t>
      </w:r>
      <w:r w:rsidR="001310BE" w:rsidRPr="001310BE">
        <w:t>, jako je právě automatizovaná analýza videí z</w:t>
      </w:r>
      <w:r w:rsidR="001310BE">
        <w:t xml:space="preserve"> laryngoskopických </w:t>
      </w:r>
      <w:r w:rsidR="001310BE" w:rsidRPr="001310BE">
        <w:t>vyšetření</w:t>
      </w:r>
      <w:r w:rsidR="008A0D35">
        <w:t>,</w:t>
      </w:r>
      <w:r w:rsidR="008A0D35" w:rsidRPr="008A0D35">
        <w:t xml:space="preserve"> </w:t>
      </w:r>
      <w:r w:rsidR="008A0D35" w:rsidRPr="001310BE">
        <w:t>kde je kombinace rychlosti a spolehlivosti</w:t>
      </w:r>
      <w:r w:rsidR="008A0D35">
        <w:t xml:space="preserve"> </w:t>
      </w:r>
      <w:r w:rsidR="008A0D35" w:rsidRPr="001310BE">
        <w:t>klíčová</w:t>
      </w:r>
      <w:r w:rsidR="001310BE" w:rsidRPr="001310BE">
        <w:t>.</w:t>
      </w:r>
    </w:p>
    <w:p w14:paraId="13AF9A24" w14:textId="7D2F035A" w:rsidR="00586F5C" w:rsidRDefault="00586F5C" w:rsidP="003C4A72">
      <w:r>
        <w:t xml:space="preserve">Nedílnou součástí vytvoření modelu AI pro detekci částí hlasivek je příprava vstupních dat, anotace sledovaných objektů a volba správného rozložení datasetu pro trénink tak, aby data poskytnutá modelu co nejlépe vystihovala reálnou situaci a dobře model připravila na jeho využití v praxi. V další fázi je YOLO model trénován na vytvořeném vstupním datasetu a souběžně je prováděna optimalizace jeho </w:t>
      </w:r>
      <w:proofErr w:type="spellStart"/>
      <w:r>
        <w:t>hyperparametrů</w:t>
      </w:r>
      <w:proofErr w:type="spellEnd"/>
      <w:r>
        <w:t xml:space="preserve"> pro dosažení co nejpřesnější detekce.</w:t>
      </w:r>
    </w:p>
    <w:p w14:paraId="711A9761" w14:textId="08B4E3AD" w:rsidR="005E7D6E" w:rsidRDefault="005E7D6E" w:rsidP="005E7D6E">
      <w:pPr>
        <w:pStyle w:val="Nadpis2"/>
      </w:pPr>
      <w:bookmarkStart w:id="902" w:name="_Toc196898585"/>
      <w:bookmarkStart w:id="903" w:name="_Toc196943493"/>
      <w:bookmarkStart w:id="904" w:name="_Toc196943539"/>
      <w:bookmarkStart w:id="905" w:name="_Toc196943588"/>
      <w:bookmarkStart w:id="906" w:name="_Toc198115580"/>
      <w:bookmarkStart w:id="907" w:name="_Toc196898586"/>
      <w:bookmarkStart w:id="908" w:name="_Toc196943494"/>
      <w:bookmarkStart w:id="909" w:name="_Toc196943540"/>
      <w:bookmarkStart w:id="910" w:name="_Toc196943589"/>
      <w:bookmarkStart w:id="911" w:name="_Toc198115581"/>
      <w:bookmarkStart w:id="912" w:name="_Toc196898587"/>
      <w:bookmarkStart w:id="913" w:name="_Toc196943495"/>
      <w:bookmarkStart w:id="914" w:name="_Toc196943541"/>
      <w:bookmarkStart w:id="915" w:name="_Toc196943590"/>
      <w:bookmarkStart w:id="916" w:name="_Toc198115582"/>
      <w:bookmarkStart w:id="917" w:name="_Ref196424666"/>
      <w:bookmarkStart w:id="918" w:name="_Toc198115583"/>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r>
        <w:t>Dataset</w:t>
      </w:r>
      <w:bookmarkEnd w:id="917"/>
      <w:bookmarkEnd w:id="918"/>
    </w:p>
    <w:p w14:paraId="7081D3B6" w14:textId="14993088" w:rsidR="005E7D6E" w:rsidRDefault="000D504F" w:rsidP="005E7D6E">
      <w:r>
        <w:t>Jako vstupní dataset byly použity několika sekundové záznamy z laryngoskopických vyšetření</w:t>
      </w:r>
      <w:r w:rsidR="00492B50">
        <w:t>, kde každé video pochází z vyšetření jiného pacienta.</w:t>
      </w:r>
      <w:r w:rsidR="00AB2055" w:rsidRPr="00AB2055">
        <w:t xml:space="preserve"> Dataset byl </w:t>
      </w:r>
      <w:del w:id="919" w:author="Ingr Jiri" w:date="2025-05-19T22:33:00Z" w16du:dateUtc="2025-05-19T20:33:00Z">
        <w:r w:rsidR="00AB2055" w:rsidRPr="00AB2055" w:rsidDel="004A3652">
          <w:delText xml:space="preserve">získán </w:delText>
        </w:r>
      </w:del>
      <w:ins w:id="920" w:author="Ingr Jiri" w:date="2025-05-19T22:33:00Z" w16du:dateUtc="2025-05-19T20:33:00Z">
        <w:r w:rsidR="004A3652">
          <w:t>vytvořen</w:t>
        </w:r>
        <w:r w:rsidR="004A3652" w:rsidRPr="00AB2055">
          <w:t xml:space="preserve"> </w:t>
        </w:r>
      </w:ins>
      <w:r w:rsidR="00AB2055" w:rsidRPr="00AB2055">
        <w:t>ve spolupráci s</w:t>
      </w:r>
      <w:ins w:id="921" w:author="Ingr Jiri" w:date="2025-05-19T22:35:00Z" w16du:dateUtc="2025-05-19T20:35:00Z">
        <w:r w:rsidR="004A3652">
          <w:t> </w:t>
        </w:r>
      </w:ins>
      <w:ins w:id="922" w:author="Ingr Jiri" w:date="2025-05-19T22:36:00Z" w16du:dateUtc="2025-05-19T20:36:00Z">
        <w:r w:rsidR="004A3652">
          <w:t>o</w:t>
        </w:r>
      </w:ins>
      <w:ins w:id="923" w:author="Ingr Jiri" w:date="2025-05-19T22:35:00Z" w16du:dateUtc="2025-05-19T20:35:00Z">
        <w:r w:rsidR="004A3652" w:rsidRPr="004A3652">
          <w:t>torinolaryngologi</w:t>
        </w:r>
        <w:r w:rsidR="004A3652">
          <w:t>ckou klinikou</w:t>
        </w:r>
      </w:ins>
      <w:r w:rsidR="00AB2055" w:rsidRPr="00AB2055">
        <w:t xml:space="preserve"> Fakultní nemocnic</w:t>
      </w:r>
      <w:ins w:id="924" w:author="Ingr Jiri" w:date="2025-05-19T22:35:00Z" w16du:dateUtc="2025-05-19T20:35:00Z">
        <w:r w:rsidR="004A3652">
          <w:t>e</w:t>
        </w:r>
      </w:ins>
      <w:del w:id="925" w:author="Ingr Jiri" w:date="2025-05-19T22:35:00Z" w16du:dateUtc="2025-05-19T20:35:00Z">
        <w:r w:rsidR="00AB2055" w:rsidRPr="00AB2055" w:rsidDel="004A3652">
          <w:delText>í</w:delText>
        </w:r>
      </w:del>
      <w:r w:rsidR="00AB2055" w:rsidRPr="00AB2055">
        <w:t xml:space="preserve"> Královské Vinohrady, která </w:t>
      </w:r>
      <w:del w:id="926" w:author="Ingr Jiri" w:date="2025-05-19T22:35:00Z" w16du:dateUtc="2025-05-19T20:35:00Z">
        <w:r w:rsidR="00AB2055" w:rsidRPr="00AB2055" w:rsidDel="004A3652">
          <w:delText xml:space="preserve">poskytla </w:delText>
        </w:r>
      </w:del>
      <w:ins w:id="927" w:author="Ingr Jiri" w:date="2025-05-19T22:35:00Z" w16du:dateUtc="2025-05-19T20:35:00Z">
        <w:r w:rsidR="004A3652">
          <w:t xml:space="preserve">pořídila </w:t>
        </w:r>
      </w:ins>
      <w:r w:rsidR="00AB2055" w:rsidRPr="00AB2055">
        <w:t>potřebné obrazové materiály pro analýzu.</w:t>
      </w:r>
      <w:r w:rsidR="00492B50">
        <w:t xml:space="preserve"> Do datasetu byli zahrnut</w:t>
      </w:r>
      <w:r w:rsidR="0005406E">
        <w:t>i</w:t>
      </w:r>
      <w:r w:rsidR="00492B50">
        <w:t xml:space="preserve"> jak zdraví pacienti, tak pacienti s </w:t>
      </w:r>
      <w:r w:rsidR="00F12B64">
        <w:t>určitým</w:t>
      </w:r>
      <w:r w:rsidR="00492B50">
        <w:t xml:space="preserve"> postižení</w:t>
      </w:r>
      <w:r w:rsidR="00F12B64">
        <w:t>m</w:t>
      </w:r>
      <w:r w:rsidR="00492B50">
        <w:t xml:space="preserve"> hlasivek. Videa byl</w:t>
      </w:r>
      <w:r w:rsidR="0005406E">
        <w:t>a</w:t>
      </w:r>
      <w:r w:rsidR="00492B50">
        <w:t xml:space="preserve"> pořízen</w:t>
      </w:r>
      <w:r w:rsidR="0005406E">
        <w:t>a</w:t>
      </w:r>
      <w:r w:rsidR="00492B50">
        <w:t xml:space="preserve"> ze dvou různých kamer, což zvyšuje variabilitu datasetu a poskytuje záznamy v</w:t>
      </w:r>
      <w:r w:rsidR="00F12B64">
        <w:t xml:space="preserve"> různých kvalitách </w:t>
      </w:r>
      <w:r w:rsidR="00492B50">
        <w:t>rozlišení. T</w:t>
      </w:r>
      <w:r w:rsidR="0005406E">
        <w:t>ato</w:t>
      </w:r>
      <w:r w:rsidR="00492B50">
        <w:t xml:space="preserve"> videa byl</w:t>
      </w:r>
      <w:r w:rsidR="0005406E">
        <w:t>a</w:t>
      </w:r>
      <w:r w:rsidR="00492B50">
        <w:t xml:space="preserve"> </w:t>
      </w:r>
      <w:r w:rsidR="00492B50" w:rsidRPr="00FA20ED">
        <w:t>rozdělen</w:t>
      </w:r>
      <w:r w:rsidR="0005406E" w:rsidRPr="00FA20ED">
        <w:t>a</w:t>
      </w:r>
      <w:r w:rsidR="00AB2055">
        <w:t xml:space="preserve"> na snímky, ve kterých </w:t>
      </w:r>
      <w:r w:rsidR="00492B50" w:rsidRPr="00FA20ED">
        <w:t>byly</w:t>
      </w:r>
      <w:r w:rsidR="00441F4F">
        <w:t xml:space="preserve"> vyznačeny </w:t>
      </w:r>
      <w:r w:rsidR="00492B50">
        <w:t>jednotlivé části hlasivek.</w:t>
      </w:r>
    </w:p>
    <w:p w14:paraId="3992907C" w14:textId="5B62741E" w:rsidR="000D504F" w:rsidRDefault="00597EC5" w:rsidP="005E7D6E">
      <w:r>
        <w:t>D</w:t>
      </w:r>
      <w:r w:rsidR="00997221">
        <w:t xml:space="preserve">ataset se skládá </w:t>
      </w:r>
      <w:r w:rsidR="00F12B64">
        <w:t>laryngoskopických videozáznamů oblasti hrtanu různých délek</w:t>
      </w:r>
      <w:r w:rsidR="003B6844">
        <w:t xml:space="preserve"> (do 60 sekund)</w:t>
      </w:r>
      <w:r w:rsidR="00F12B64">
        <w:t xml:space="preserve"> </w:t>
      </w:r>
      <w:r w:rsidR="003B6844">
        <w:t xml:space="preserve">pocházejících od </w:t>
      </w:r>
      <w:r w:rsidR="00F12B64">
        <w:t>20 pacientů</w:t>
      </w:r>
      <w:r w:rsidR="003B6844">
        <w:t xml:space="preserve">. Tato videa </w:t>
      </w:r>
      <w:ins w:id="928" w:author="Ingr Jiri" w:date="2025-05-19T22:38:00Z" w16du:dateUtc="2025-05-19T20:38:00Z">
        <w:r w:rsidR="004A3652">
          <w:t>jsou</w:t>
        </w:r>
      </w:ins>
      <w:del w:id="929" w:author="Ingr Jiri" w:date="2025-05-19T22:38:00Z" w16du:dateUtc="2025-05-19T20:38:00Z">
        <w:r w:rsidR="003B6844" w:rsidDel="004A3652">
          <w:delText>byla</w:delText>
        </w:r>
      </w:del>
      <w:r w:rsidR="003B6844">
        <w:t xml:space="preserve"> </w:t>
      </w:r>
      <w:r w:rsidR="006D31C7">
        <w:t>pořízena</w:t>
      </w:r>
      <w:r w:rsidR="003B6844">
        <w:t xml:space="preserve"> s f</w:t>
      </w:r>
      <w:r w:rsidR="00274472">
        <w:t>rekvencí 30 snímků za sekundu</w:t>
      </w:r>
      <w:r>
        <w:t xml:space="preserve"> a </w:t>
      </w:r>
      <w:r w:rsidR="009678BD">
        <w:t xml:space="preserve">po </w:t>
      </w:r>
      <w:r>
        <w:t xml:space="preserve">jejich rozdělení na jednotlivé </w:t>
      </w:r>
      <w:r w:rsidR="00682951">
        <w:t>snímky</w:t>
      </w:r>
      <w:r>
        <w:t xml:space="preserve"> obsah</w:t>
      </w:r>
      <w:ins w:id="930" w:author="Ingr Jiri" w:date="2025-05-19T22:38:00Z" w16du:dateUtc="2025-05-19T20:38:00Z">
        <w:r w:rsidR="004A3652">
          <w:t>uje</w:t>
        </w:r>
      </w:ins>
      <w:del w:id="931" w:author="Ingr Jiri" w:date="2025-05-19T22:38:00Z" w16du:dateUtc="2025-05-19T20:38:00Z">
        <w:r w:rsidDel="004A3652">
          <w:delText>oval</w:delText>
        </w:r>
      </w:del>
      <w:r>
        <w:t xml:space="preserve"> dataset</w:t>
      </w:r>
      <w:r w:rsidR="003B6844">
        <w:t xml:space="preserve"> celkem </w:t>
      </w:r>
      <w:r w:rsidR="00F12B64">
        <w:t>12 991</w:t>
      </w:r>
      <w:r w:rsidR="00997221">
        <w:t xml:space="preserve"> </w:t>
      </w:r>
      <w:r w:rsidR="00682951">
        <w:t>vzorků</w:t>
      </w:r>
      <w:r w:rsidR="00997221">
        <w:t xml:space="preserve">. </w:t>
      </w:r>
      <w:r w:rsidR="00274472">
        <w:t xml:space="preserve">V každém byla </w:t>
      </w:r>
      <w:proofErr w:type="spellStart"/>
      <w:r w:rsidR="00274472">
        <w:t>oanotována</w:t>
      </w:r>
      <w:proofErr w:type="spellEnd"/>
      <w:r w:rsidR="00997221">
        <w:t xml:space="preserve"> levá hlasivka (červená barva), pravá hlasivka (modrá barva) a </w:t>
      </w:r>
      <w:proofErr w:type="spellStart"/>
      <w:r w:rsidR="00997221">
        <w:t>glotická</w:t>
      </w:r>
      <w:proofErr w:type="spellEnd"/>
      <w:r w:rsidR="00997221">
        <w:t xml:space="preserve"> štěrbina (žlutá barva). Zároveň byly do datasetu zahrnuty </w:t>
      </w:r>
      <w:r w:rsidR="00141693">
        <w:t>snímky</w:t>
      </w:r>
      <w:r w:rsidR="00997221">
        <w:t xml:space="preserve">, na nichž je </w:t>
      </w:r>
      <w:r w:rsidR="00997221">
        <w:lastRenderedPageBreak/>
        <w:t>zobrazena jenom část hlasivky, nebo snímky</w:t>
      </w:r>
      <w:r w:rsidR="00D61A53">
        <w:t>,</w:t>
      </w:r>
      <w:r w:rsidR="00997221">
        <w:t xml:space="preserve"> na kterých není hlasivka viditelná vůbec. </w:t>
      </w:r>
      <w:r w:rsidR="00D61A53">
        <w:t>Díky tomu model nutně nevyhledává části hlasivek v každém snímku a získává schopnost správně zpracovávat obrazy bez přítomnosti hlasivky. Jedná se</w:t>
      </w:r>
      <w:r w:rsidR="00405595">
        <w:t xml:space="preserve"> o</w:t>
      </w:r>
      <w:r w:rsidR="00D61A53">
        <w:t xml:space="preserve"> vítanou 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932" w:name="_Toc198115584"/>
      <w:r>
        <w:t>Manuální anotace</w:t>
      </w:r>
      <w:bookmarkEnd w:id="932"/>
    </w:p>
    <w:p w14:paraId="0DF09B50" w14:textId="1C029013" w:rsidR="00D61A53" w:rsidRDefault="00D61A53" w:rsidP="005E7D6E">
      <w:r>
        <w:t>Tvorba datasetu se skládala ze dvou částí. V první části byly snímky</w:t>
      </w:r>
      <w:r w:rsidR="00405595">
        <w:t xml:space="preserve"> anotovány</w:t>
      </w:r>
      <w:r>
        <w:t xml:space="preserve"> manuálně pomocí webové aplikace </w:t>
      </w:r>
      <w:proofErr w:type="spellStart"/>
      <w:r>
        <w:t>LabelStudio</w:t>
      </w:r>
      <w:proofErr w:type="spellEnd"/>
      <w:ins w:id="933" w:author="Ingr Jiri" w:date="2025-05-19T22:53:00Z" w16du:dateUtc="2025-05-19T20:53:00Z">
        <w:r w:rsidR="009160D9">
          <w:t xml:space="preserve"> </w:t>
        </w:r>
      </w:ins>
      <w:r w:rsidR="009160D9">
        <w:fldChar w:fldCharType="begin"/>
      </w:r>
      <w:r w:rsidR="0044284B">
        <w:instrText xml:space="preserve"> ADDIN EN.CITE &lt;EndNote&gt;&lt;Cite&gt;&lt;Author&gt;Tkachenko&lt;/Author&gt;&lt;Year&gt;2020-2025&lt;/Year&gt;&lt;RecNum&gt;38&lt;/RecNum&gt;&lt;DisplayText&gt;[32]&lt;/DisplayText&gt;&lt;record&gt;&lt;rec-number&gt;38&lt;/rec-number&gt;&lt;foreign-keys&gt;&lt;key app="EN" db-id="epv0etvs2pfr99e5xxpv5027xe05stzr22vd" timestamp="1747687906"&gt;38&lt;/key&gt;&lt;/foreign-keys&gt;&lt;ref-type name="Computer Program"&gt;9&lt;/ref-type&gt;&lt;contributors&gt;&lt;authors&gt;&lt;author&gt;&lt;style face="normal" font="default" size="100%"&gt;Tkachenko&lt;/style&gt;&lt;style face="normal" font="default" charset="238" size="100%"&gt;, Maxim&lt;/style&gt;&lt;/author&gt;&lt;author&gt;&lt;style face="normal" font="default" size="100%"&gt;Malyuk&lt;/style&gt;&lt;style face="normal" font="default" charset="238" size="100%"&gt;, &lt;/style&gt;&lt;style face="normal" font="default" size="100%"&gt;Mikhail&lt;/style&gt;&lt;/author&gt;&lt;author&gt;&lt;style face="normal" font="default" size="100%"&gt;Holmanyuk&lt;/style&gt;&lt;style face="normal" font="default" charset="238" size="100%"&gt;, Andrey&lt;/style&gt;&lt;/author&gt;&lt;author&gt;&lt;style face="normal" font="default" size="100%"&gt;Liubimov&lt;/style&gt;&lt;style face="normal" font="default" charset="238" size="100%"&gt;, &lt;/style&gt;&lt;style face="normal" font="default" size="100%"&gt;Nikolai&lt;/style&gt;&lt;/author&gt;&lt;/authors&gt;&lt;/contributors&gt;&lt;titles&gt;&lt;title&gt;Label Studio&lt;/title&gt;&lt;/titles&gt;&lt;dates&gt;&lt;year&gt;&lt;style face="normal" font="default" charset="238" size="100%"&gt;2020-2025&lt;/style&gt;&lt;/year&gt;&lt;/dates&gt;&lt;urls&gt;&lt;related-urls&gt;&lt;url&gt;https://github.com/HumanSignal/label-studio&lt;/url&gt;&lt;/related-urls&gt;&lt;/urls&gt;&lt;access-date&gt;&lt;style face="normal" font="default" charset="238" size="100%"&gt;10.4.2025&lt;/style&gt;&lt;/access-date&gt;&lt;/record&gt;&lt;/Cite&gt;&lt;/EndNote&gt;</w:instrText>
      </w:r>
      <w:r w:rsidR="009160D9">
        <w:fldChar w:fldCharType="separate"/>
      </w:r>
      <w:r w:rsidR="0044284B">
        <w:rPr>
          <w:noProof/>
        </w:rPr>
        <w:t>[32]</w:t>
      </w:r>
      <w:r w:rsidR="009160D9">
        <w:fldChar w:fldCharType="end"/>
      </w:r>
      <w:r>
        <w:t>. Pro označování částí hlasivek byly použity polygonální anotace, kdy každý hledaný objekt byl obtažen uzavřenou lomenou čárou ve formě nepravidelného n-úhelníku</w:t>
      </w:r>
      <w:r w:rsidR="001D4E66">
        <w:t xml:space="preserve"> (</w:t>
      </w:r>
      <w:r w:rsidR="001D4E66">
        <w:fldChar w:fldCharType="begin"/>
      </w:r>
      <w:r w:rsidR="001D4E66">
        <w:instrText xml:space="preserve"> REF _Ref196913500 \h </w:instrText>
      </w:r>
      <w:r w:rsidR="001D4E66">
        <w:fldChar w:fldCharType="separate"/>
      </w:r>
      <w:r w:rsidR="00C409DD">
        <w:rPr>
          <w:b/>
          <w:bCs/>
        </w:rPr>
        <w:t>O</w:t>
      </w:r>
      <w:r w:rsidR="00C409DD" w:rsidRPr="00AD1B2E">
        <w:rPr>
          <w:b/>
          <w:bCs/>
        </w:rPr>
        <w:t xml:space="preserve">br. </w:t>
      </w:r>
      <w:r w:rsidR="00C409DD">
        <w:rPr>
          <w:b/>
          <w:bCs/>
          <w:noProof/>
        </w:rPr>
        <w:t>3</w:t>
      </w:r>
      <w:ins w:id="934" w:author="Ingr Jiri" w:date="2025-05-21T23:08:00Z" w16du:dateUtc="2025-05-21T21:08:00Z">
        <w:r w:rsidR="00C409DD">
          <w:rPr>
            <w:b/>
            <w:bCs/>
          </w:rPr>
          <w:t>.</w:t>
        </w:r>
      </w:ins>
      <w:r w:rsidR="00C409DD">
        <w:rPr>
          <w:b/>
          <w:bCs/>
          <w:noProof/>
        </w:rPr>
        <w:t>1</w:t>
      </w:r>
      <w:r w:rsidR="001D4E66">
        <w:fldChar w:fldCharType="end"/>
      </w:r>
      <w:r w:rsidR="001D4E66">
        <w:t>)</w:t>
      </w:r>
      <w:r>
        <w:t xml:space="preserve">.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w:t>
      </w:r>
      <w:r w:rsidR="00772A41">
        <w:t xml:space="preserve"> trénování segmentačních</w:t>
      </w:r>
      <w:r w:rsidR="0005406E">
        <w:t xml:space="preserve"> </w:t>
      </w:r>
      <w:r w:rsidR="00772A41">
        <w:t>modelů</w:t>
      </w:r>
      <w:r w:rsidR="0005406E">
        <w:t>. Manuálně bylo označeno přibližně</w:t>
      </w:r>
      <w:r w:rsidR="00405595">
        <w:t xml:space="preserve"> 3</w:t>
      </w:r>
      <w:r w:rsidR="003B6844">
        <w:t> </w:t>
      </w:r>
      <w:r w:rsidR="00405595">
        <w:t>500</w:t>
      </w:r>
      <w:r w:rsidR="0005406E">
        <w:t xml:space="preserve"> snímků.</w:t>
      </w:r>
    </w:p>
    <w:p w14:paraId="1ADAC135" w14:textId="77777777" w:rsidR="005C5681" w:rsidRDefault="005C5681">
      <w:pPr>
        <w:keepNext/>
        <w:spacing w:after="80"/>
        <w:pPrChange w:id="935" w:author="Ingr Jiri" w:date="2025-05-26T23:23:00Z" w16du:dateUtc="2025-05-26T21:23:00Z">
          <w:pPr>
            <w:keepNext/>
          </w:pPr>
        </w:pPrChange>
      </w:pPr>
      <w:r>
        <w:rPr>
          <w:noProof/>
          <w:lang w:eastAsia="cs-CZ"/>
        </w:rPr>
        <w:drawing>
          <wp:inline distT="0" distB="0" distL="0" distR="0" wp14:anchorId="0C68604F" wp14:editId="2A62F57D">
            <wp:extent cx="5753100" cy="1706880"/>
            <wp:effectExtent l="0" t="0" r="0" b="7620"/>
            <wp:docPr id="627512290"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706880"/>
                    </a:xfrm>
                    <a:prstGeom prst="rect">
                      <a:avLst/>
                    </a:prstGeom>
                    <a:noFill/>
                    <a:ln>
                      <a:noFill/>
                    </a:ln>
                  </pic:spPr>
                </pic:pic>
              </a:graphicData>
            </a:graphic>
          </wp:inline>
        </w:drawing>
      </w:r>
    </w:p>
    <w:p w14:paraId="09706CB2" w14:textId="7A10F981" w:rsidR="005C5681" w:rsidRDefault="005C5681">
      <w:pPr>
        <w:pStyle w:val="Titulek"/>
        <w:spacing w:before="80"/>
        <w:pPrChange w:id="936" w:author="Ingr Jiri" w:date="2025-05-26T23:24:00Z" w16du:dateUtc="2025-05-26T21:24:00Z">
          <w:pPr>
            <w:pStyle w:val="Titulek"/>
          </w:pPr>
        </w:pPrChange>
      </w:pPr>
      <w:bookmarkStart w:id="937" w:name="_Ref198741568"/>
      <w:bookmarkStart w:id="938" w:name="_Ref196913500"/>
      <w:r>
        <w:rPr>
          <w:b/>
          <w:bCs w:val="0"/>
        </w:rPr>
        <w:t>O</w:t>
      </w:r>
      <w:r w:rsidRPr="00AD1B2E">
        <w:rPr>
          <w:b/>
          <w:bCs w:val="0"/>
        </w:rPr>
        <w:t xml:space="preserve">br. </w:t>
      </w:r>
      <w:ins w:id="939"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3</w:t>
      </w:r>
      <w:ins w:id="940"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941" w:author="Ingr Jiri" w:date="2025-05-26T22:51:00Z" w16du:dateUtc="2025-05-26T20:51:00Z">
        <w:r w:rsidR="00E360BF">
          <w:rPr>
            <w:b/>
            <w:bCs w:val="0"/>
            <w:noProof/>
          </w:rPr>
          <w:t>1</w:t>
        </w:r>
        <w:r w:rsidR="00E360BF">
          <w:rPr>
            <w:b/>
            <w:bCs w:val="0"/>
          </w:rPr>
          <w:fldChar w:fldCharType="end"/>
        </w:r>
      </w:ins>
      <w:bookmarkEnd w:id="937"/>
      <w:del w:id="942"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3</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1</w:delText>
        </w:r>
        <w:r w:rsidR="00F626E8" w:rsidDel="00827436">
          <w:rPr>
            <w:b/>
            <w:bCs w:val="0"/>
          </w:rPr>
          <w:fldChar w:fldCharType="end"/>
        </w:r>
      </w:del>
      <w:bookmarkEnd w:id="938"/>
      <w:r>
        <w:t>: Schéma postupu při manuální anotaci snímků hlasivek</w:t>
      </w:r>
    </w:p>
    <w:p w14:paraId="3594E9ED" w14:textId="55DBCB75" w:rsidR="009A59D3" w:rsidRDefault="009A59D3" w:rsidP="009A59D3">
      <w:pPr>
        <w:pStyle w:val="Nadpis3"/>
      </w:pPr>
      <w:bookmarkStart w:id="943" w:name="_Toc198115585"/>
      <w:r>
        <w:t>Semi-automatické anotace</w:t>
      </w:r>
      <w:bookmarkEnd w:id="943"/>
    </w:p>
    <w:p w14:paraId="24CC482D" w14:textId="4E3CC487" w:rsidR="00667F5C" w:rsidRDefault="0005406E" w:rsidP="005E7D6E">
      <w:r>
        <w:t>Druhá část byla</w:t>
      </w:r>
      <w:r w:rsidR="005258A7">
        <w:t xml:space="preserve"> anotována</w:t>
      </w:r>
      <w:r>
        <w:t xml:space="preserve"> </w:t>
      </w:r>
      <w:proofErr w:type="spellStart"/>
      <w:r>
        <w:t>semi</w:t>
      </w:r>
      <w:proofErr w:type="spellEnd"/>
      <w:r>
        <w:t>-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w:t>
      </w:r>
      <w:r w:rsidR="00105845">
        <w:t>stí. V první fázi jsou snímky z videozáznamu</w:t>
      </w:r>
      <w:r w:rsidR="005258A7">
        <w:t xml:space="preserve"> jednoho pacienta označeny dříve </w:t>
      </w:r>
      <w:r w:rsidR="00105845">
        <w:t>vytvořeným</w:t>
      </w:r>
      <w:r w:rsidR="005258A7">
        <w:t xml:space="preserve"> YOLO modelem natrénovaným na manuálně </w:t>
      </w:r>
      <w:proofErr w:type="spellStart"/>
      <w:r w:rsidR="007C6461">
        <w:t>oanotované</w:t>
      </w:r>
      <w:proofErr w:type="spellEnd"/>
      <w:r w:rsidR="007C6461">
        <w:t xml:space="preserve"> </w:t>
      </w:r>
      <w:r w:rsidR="005258A7">
        <w:t>části datasetu. Zde jsou části hlasivek označeny pomocí obdélníkových bounding boxů vystupujících z algoritmu YOLO</w:t>
      </w:r>
      <w:r w:rsidR="00B34D75">
        <w:t xml:space="preserve"> (</w:t>
      </w:r>
      <w:r w:rsidR="00B34D75">
        <w:fldChar w:fldCharType="begin"/>
      </w:r>
      <w:r w:rsidR="00B34D75">
        <w:instrText xml:space="preserve"> REF _Ref196914287 \h </w:instrText>
      </w:r>
      <w:r w:rsidR="00B34D75">
        <w:fldChar w:fldCharType="separate"/>
      </w:r>
      <w:r w:rsidR="00C409DD">
        <w:rPr>
          <w:b/>
          <w:bCs/>
        </w:rPr>
        <w:t>O</w:t>
      </w:r>
      <w:r w:rsidR="00C409DD" w:rsidRPr="00AD1B2E">
        <w:rPr>
          <w:b/>
          <w:bCs/>
        </w:rPr>
        <w:t xml:space="preserve">br. </w:t>
      </w:r>
      <w:r w:rsidR="00C409DD">
        <w:rPr>
          <w:b/>
          <w:bCs/>
          <w:noProof/>
        </w:rPr>
        <w:t>3</w:t>
      </w:r>
      <w:ins w:id="944" w:author="Ingr Jiri" w:date="2025-05-21T23:08:00Z" w16du:dateUtc="2025-05-21T21:08:00Z">
        <w:r w:rsidR="00C409DD">
          <w:rPr>
            <w:b/>
            <w:bCs/>
          </w:rPr>
          <w:t>.</w:t>
        </w:r>
      </w:ins>
      <w:r w:rsidR="00C409DD">
        <w:rPr>
          <w:b/>
          <w:bCs/>
          <w:noProof/>
        </w:rPr>
        <w:t>2</w:t>
      </w:r>
      <w:r w:rsidR="00B34D75">
        <w:fldChar w:fldCharType="end"/>
      </w:r>
      <w:r w:rsidR="00B34D75">
        <w:t>)</w:t>
      </w:r>
      <w:r w:rsidR="005258A7">
        <w:t xml:space="preserve">. V další části jsou tyto </w:t>
      </w:r>
      <w:r w:rsidR="003B6844">
        <w:t xml:space="preserve">nově anotované </w:t>
      </w:r>
      <w:r w:rsidR="005258A7">
        <w:t>snímky</w:t>
      </w:r>
      <w:r w:rsidR="003B6844">
        <w:t xml:space="preserve"> </w:t>
      </w:r>
      <w:r w:rsidR="00DC2C74">
        <w:t xml:space="preserve">manuálně </w:t>
      </w:r>
      <w:r w:rsidR="003B6844">
        <w:t>zkontrolovány a</w:t>
      </w:r>
      <w:r w:rsidR="005258A7">
        <w:t xml:space="preserve"> rozřazeny na </w:t>
      </w:r>
      <w:r w:rsidR="003053C6">
        <w:t xml:space="preserve">úspěšné anotace, které lze přidat do datasetu a neúspěšné anotace. </w:t>
      </w:r>
      <w:r w:rsidR="00AB58CA">
        <w:t>Neúspěšné anotace</w:t>
      </w:r>
      <w:r w:rsidR="003053C6">
        <w:t xml:space="preserve"> se nahrají do webové aplikace </w:t>
      </w:r>
      <w:proofErr w:type="spellStart"/>
      <w:r w:rsidR="003053C6">
        <w:t>LabelStudio</w:t>
      </w:r>
      <w:proofErr w:type="spellEnd"/>
      <w:r w:rsidR="003053C6">
        <w:t xml:space="preserve"> a provede se jejich manuální anotace. Využití </w:t>
      </w:r>
      <w:proofErr w:type="spellStart"/>
      <w:r w:rsidR="003053C6">
        <w:t>semi</w:t>
      </w:r>
      <w:proofErr w:type="spellEnd"/>
      <w:r w:rsidR="003053C6">
        <w:t>-automatických anotací podstatně zefektivňuje a usnadňuje tvorbu datasetu.</w:t>
      </w:r>
    </w:p>
    <w:p w14:paraId="6E4E745A" w14:textId="77777777" w:rsidR="007C6461" w:rsidRDefault="007C6461">
      <w:pPr>
        <w:keepNext/>
        <w:spacing w:after="80"/>
        <w:jc w:val="center"/>
        <w:pPrChange w:id="945" w:author="Ingr Jiri" w:date="2025-05-26T23:25:00Z" w16du:dateUtc="2025-05-26T21:25:00Z">
          <w:pPr>
            <w:keepNext/>
            <w:jc w:val="center"/>
          </w:pPr>
        </w:pPrChange>
      </w:pPr>
      <w:r>
        <w:rPr>
          <w:noProof/>
          <w:lang w:eastAsia="cs-CZ"/>
        </w:rPr>
        <w:lastRenderedPageBreak/>
        <w:drawing>
          <wp:inline distT="0" distB="0" distL="0" distR="0" wp14:anchorId="3C28BC58" wp14:editId="2809FAB6">
            <wp:extent cx="4142014" cy="3239602"/>
            <wp:effectExtent l="0" t="0" r="0" b="0"/>
            <wp:docPr id="1316979227"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67" t="517" r="367"/>
                    <a:stretch/>
                  </pic:blipFill>
                  <pic:spPr bwMode="auto">
                    <a:xfrm>
                      <a:off x="0" y="0"/>
                      <a:ext cx="414252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A5F316E" w14:textId="15D9F297" w:rsidR="001D4E66" w:rsidRDefault="007C6461">
      <w:pPr>
        <w:pStyle w:val="Titulek"/>
        <w:spacing w:before="80"/>
        <w:jc w:val="left"/>
        <w:pPrChange w:id="946" w:author="Ingr Jiri" w:date="2025-05-26T23:25:00Z" w16du:dateUtc="2025-05-26T21:25:00Z">
          <w:pPr>
            <w:pStyle w:val="Titulek"/>
            <w:jc w:val="left"/>
          </w:pPr>
        </w:pPrChange>
      </w:pPr>
      <w:bookmarkStart w:id="947" w:name="_Ref198741605"/>
      <w:bookmarkStart w:id="948" w:name="_Ref196914287"/>
      <w:r>
        <w:rPr>
          <w:b/>
          <w:bCs w:val="0"/>
        </w:rPr>
        <w:t>O</w:t>
      </w:r>
      <w:r w:rsidRPr="00AD1B2E">
        <w:rPr>
          <w:b/>
          <w:bCs w:val="0"/>
        </w:rPr>
        <w:t xml:space="preserve">br. </w:t>
      </w:r>
      <w:ins w:id="949"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3</w:t>
      </w:r>
      <w:ins w:id="950"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951" w:author="Ingr Jiri" w:date="2025-05-26T22:51:00Z" w16du:dateUtc="2025-05-26T20:51:00Z">
        <w:r w:rsidR="00E360BF">
          <w:rPr>
            <w:b/>
            <w:bCs w:val="0"/>
            <w:noProof/>
          </w:rPr>
          <w:t>2</w:t>
        </w:r>
        <w:r w:rsidR="00E360BF">
          <w:rPr>
            <w:b/>
            <w:bCs w:val="0"/>
          </w:rPr>
          <w:fldChar w:fldCharType="end"/>
        </w:r>
      </w:ins>
      <w:bookmarkEnd w:id="947"/>
      <w:del w:id="952"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3</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2</w:delText>
        </w:r>
        <w:r w:rsidR="00F626E8" w:rsidDel="00827436">
          <w:rPr>
            <w:b/>
            <w:bCs w:val="0"/>
          </w:rPr>
          <w:fldChar w:fldCharType="end"/>
        </w:r>
      </w:del>
      <w:bookmarkEnd w:id="948"/>
      <w:r>
        <w:t xml:space="preserve">: Interface skriptu pro </w:t>
      </w:r>
      <w:proofErr w:type="spellStart"/>
      <w:r>
        <w:t>semi</w:t>
      </w:r>
      <w:proofErr w:type="spellEnd"/>
      <w:r>
        <w:t>-automatickou anotaci snímků hlasivek</w:t>
      </w:r>
    </w:p>
    <w:p w14:paraId="1F5F4362" w14:textId="136F42E9" w:rsidR="00C32020" w:rsidRDefault="00C32020" w:rsidP="00C32020">
      <w:pPr>
        <w:pStyle w:val="Nadpis3"/>
      </w:pPr>
      <w:bookmarkStart w:id="953" w:name="_Toc198115586"/>
      <w:r>
        <w:t>Rozložení datasetu</w:t>
      </w:r>
      <w:bookmarkEnd w:id="953"/>
    </w:p>
    <w:p w14:paraId="54A49F28" w14:textId="0D3D672A" w:rsidR="008038FA" w:rsidRDefault="001676CD" w:rsidP="008038FA">
      <w:r>
        <w:t>Pro vytvoření finálního datasetu</w:t>
      </w:r>
      <w:r w:rsidR="00C2469B">
        <w:t xml:space="preserve"> jsou všechny snímky převedeny do varianty obdélníkových anotací a</w:t>
      </w:r>
      <w:r>
        <w:t xml:space="preserve"> </w:t>
      </w:r>
      <w:r w:rsidR="00C2469B">
        <w:t xml:space="preserve">dataset je rozdělen </w:t>
      </w:r>
      <w:r>
        <w:t>do 3 skupin.</w:t>
      </w:r>
    </w:p>
    <w:p w14:paraId="13D4E2FF" w14:textId="66601571" w:rsidR="008038FA" w:rsidRDefault="008038FA">
      <w:pPr>
        <w:pStyle w:val="Nadpis4"/>
        <w:numPr>
          <w:ilvl w:val="0"/>
          <w:numId w:val="0"/>
        </w:numPr>
        <w:spacing w:after="0"/>
        <w:ind w:left="862" w:hanging="862"/>
        <w:pPrChange w:id="954" w:author="Ingr Jiri" w:date="2025-05-26T23:31:00Z" w16du:dateUtc="2025-05-26T21:31:00Z">
          <w:pPr>
            <w:pStyle w:val="Nadpis4"/>
            <w:numPr>
              <w:ilvl w:val="0"/>
              <w:numId w:val="0"/>
            </w:numPr>
            <w:tabs>
              <w:tab w:val="clear" w:pos="864"/>
            </w:tabs>
            <w:ind w:left="0" w:firstLine="0"/>
          </w:pPr>
        </w:pPrChange>
      </w:pPr>
      <w:r>
        <w:t>Trénovací data</w:t>
      </w:r>
    </w:p>
    <w:p w14:paraId="144A147E" w14:textId="447E1760" w:rsidR="008038FA" w:rsidRDefault="008038FA" w:rsidP="008038FA">
      <w:r w:rsidRPr="008038FA">
        <w:t xml:space="preserve">Trénovací data </w:t>
      </w:r>
      <w:r w:rsidR="001676CD" w:rsidRPr="008038FA">
        <w:t>obsahují největší část datasetu (</w:t>
      </w:r>
      <w:r w:rsidR="00A72AC2" w:rsidRPr="008038FA">
        <w:t>cca 80 % všech obrázků). Na těchto datech se</w:t>
      </w:r>
      <w:r w:rsidR="00A72AC2">
        <w:t xml:space="preserve"> model v průběhu tréninku učí</w:t>
      </w:r>
      <w:r w:rsidR="00DD01DC">
        <w:t xml:space="preserve"> a zlepšuje</w:t>
      </w:r>
      <w:r w:rsidR="00A72AC2">
        <w:t xml:space="preserve"> pomocí optimalizace vah a </w:t>
      </w:r>
      <w:proofErr w:type="spellStart"/>
      <w:r w:rsidR="00A72AC2">
        <w:t>biasů</w:t>
      </w:r>
      <w:proofErr w:type="spellEnd"/>
      <w:r w:rsidR="00A72AC2">
        <w:t>.</w:t>
      </w:r>
    </w:p>
    <w:p w14:paraId="3A3C1D93" w14:textId="01FCF42E" w:rsidR="008038FA" w:rsidRDefault="008038FA">
      <w:pPr>
        <w:pStyle w:val="Nadpis4"/>
        <w:numPr>
          <w:ilvl w:val="0"/>
          <w:numId w:val="0"/>
        </w:numPr>
        <w:spacing w:after="0"/>
        <w:ind w:left="862" w:hanging="862"/>
        <w:pPrChange w:id="955" w:author="Ingr Jiri" w:date="2025-05-26T23:31:00Z" w16du:dateUtc="2025-05-26T21:31:00Z">
          <w:pPr>
            <w:pStyle w:val="Nadpis4"/>
            <w:numPr>
              <w:ilvl w:val="0"/>
              <w:numId w:val="0"/>
            </w:numPr>
            <w:tabs>
              <w:tab w:val="clear" w:pos="864"/>
            </w:tabs>
            <w:ind w:left="0" w:firstLine="0"/>
          </w:pPr>
        </w:pPrChange>
      </w:pPr>
      <w:r>
        <w:t>Validační data</w:t>
      </w:r>
    </w:p>
    <w:p w14:paraId="68A87621" w14:textId="546F37EB" w:rsidR="00DD01DC" w:rsidRDefault="00A72AC2" w:rsidP="008038FA">
      <w:r w:rsidRPr="008038FA">
        <w:t>Validační data (</w:t>
      </w:r>
      <w:r>
        <w:t xml:space="preserve">cca 10 % </w:t>
      </w:r>
      <w:r w:rsidR="008038FA">
        <w:t>snímků</w:t>
      </w:r>
      <w:r>
        <w:t xml:space="preserve">) </w:t>
      </w:r>
      <w:r w:rsidR="008038FA">
        <w:t>jsou</w:t>
      </w:r>
      <w:r>
        <w:t xml:space="preserve"> část</w:t>
      </w:r>
      <w:r w:rsidR="008038FA">
        <w:t>í</w:t>
      </w:r>
      <w:r>
        <w:t xml:space="preserve"> datasetu určen</w:t>
      </w:r>
      <w:r w:rsidR="008038FA">
        <w:t>ou</w:t>
      </w:r>
      <w:r>
        <w:t xml:space="preserve"> k</w:t>
      </w:r>
      <w:r w:rsidR="008038FA">
        <w:t>e</w:t>
      </w:r>
      <w:r>
        <w:t> sledování výkonosti modelu během tr</w:t>
      </w:r>
      <w:r w:rsidR="00434128">
        <w:t xml:space="preserve">éninku. Model tyto data nevidí </w:t>
      </w:r>
      <w:r w:rsidR="008038FA">
        <w:t xml:space="preserve">přímo </w:t>
      </w:r>
      <w:r w:rsidR="00434128">
        <w:t xml:space="preserve">v </w:t>
      </w:r>
      <w:r>
        <w:t xml:space="preserve">průběhu </w:t>
      </w:r>
      <w:r w:rsidR="008038FA">
        <w:t xml:space="preserve">učení, tj. neoptimalizuje na nich parametry, ale po ukončení každé epochy na nich jako na nezávislých datech vyhodnotí </w:t>
      </w:r>
      <w:r w:rsidR="00434128">
        <w:t>přesnost</w:t>
      </w:r>
      <w:r w:rsidR="008038FA">
        <w:t xml:space="preserve"> modelu. Hlavním důvodem přítomnosti validační části v datasetu je</w:t>
      </w:r>
      <w:r w:rsidR="00DD01DC">
        <w:t xml:space="preserve"> částečné</w:t>
      </w:r>
      <w:r w:rsidR="008038FA">
        <w:t xml:space="preserve"> </w:t>
      </w:r>
      <w:r w:rsidR="008214A7">
        <w:t>předejití</w:t>
      </w:r>
      <w:r w:rsidR="008038FA">
        <w:t xml:space="preserve"> přeučení</w:t>
      </w:r>
      <w:r w:rsidR="00DD01DC">
        <w:t xml:space="preserve"> modelu (viz </w:t>
      </w:r>
      <w:r w:rsidR="00DD01DC">
        <w:fldChar w:fldCharType="begin"/>
      </w:r>
      <w:r w:rsidR="00DD01DC">
        <w:instrText xml:space="preserve"> REF _Ref195089825 \r \h </w:instrText>
      </w:r>
      <w:r w:rsidR="00DD01DC">
        <w:fldChar w:fldCharType="separate"/>
      </w:r>
      <w:r w:rsidR="00C409DD">
        <w:t>3.1.3.1</w:t>
      </w:r>
      <w:r w:rsidR="00DD01DC">
        <w:fldChar w:fldCharType="end"/>
      </w:r>
      <w:r w:rsidR="00DD01DC">
        <w:t>)</w:t>
      </w:r>
      <w:r w:rsidR="008214A7">
        <w:t>.</w:t>
      </w:r>
      <w:r w:rsidR="00330E8A">
        <w:t xml:space="preserve"> Pokud se model v průběhu epoch zlepšuje na trénovacích datech, ale predikce validačních dat se zhoršují, trénink modelu je ukončen.</w:t>
      </w:r>
    </w:p>
    <w:p w14:paraId="3BF26596" w14:textId="0679CB59" w:rsidR="003A1ADB" w:rsidRDefault="003A1ADB">
      <w:pPr>
        <w:pStyle w:val="Nadpis4"/>
        <w:numPr>
          <w:ilvl w:val="0"/>
          <w:numId w:val="0"/>
        </w:numPr>
        <w:spacing w:after="0"/>
        <w:ind w:left="862" w:hanging="862"/>
        <w:pPrChange w:id="956" w:author="Ingr Jiri" w:date="2025-05-26T23:31:00Z" w16du:dateUtc="2025-05-26T21:31:00Z">
          <w:pPr>
            <w:pStyle w:val="Nadpis4"/>
            <w:numPr>
              <w:ilvl w:val="0"/>
              <w:numId w:val="0"/>
            </w:numPr>
            <w:tabs>
              <w:tab w:val="clear" w:pos="864"/>
            </w:tabs>
            <w:ind w:left="0" w:firstLine="0"/>
          </w:pPr>
        </w:pPrChange>
      </w:pPr>
      <w:r>
        <w:t>Testovací data</w:t>
      </w:r>
    </w:p>
    <w:p w14:paraId="45AD47ED" w14:textId="4B3282FC" w:rsidR="003A1ADB" w:rsidRDefault="003A1ADB" w:rsidP="008038FA">
      <w:del w:id="957" w:author="Ingr Jiri" w:date="2025-05-26T23:28:00Z" w16du:dateUtc="2025-05-26T21:28:00Z">
        <w:r w:rsidDel="008C6527">
          <w:delText xml:space="preserve">Trénovací </w:delText>
        </w:r>
      </w:del>
      <w:ins w:id="958" w:author="Ingr Jiri" w:date="2025-05-26T23:28:00Z" w16du:dateUtc="2025-05-26T21:28:00Z">
        <w:r w:rsidR="008C6527">
          <w:t xml:space="preserve">Testovací </w:t>
        </w:r>
      </w:ins>
      <w:del w:id="959" w:author="Ingr Jiri" w:date="2025-05-26T23:28:00Z" w16du:dateUtc="2025-05-26T21:28:00Z">
        <w:r w:rsidDel="008C6527">
          <w:delText xml:space="preserve">data </w:delText>
        </w:r>
      </w:del>
      <w:ins w:id="960" w:author="Ingr Jiri" w:date="2025-05-26T23:28:00Z" w16du:dateUtc="2025-05-26T21:28:00Z">
        <w:r w:rsidR="008C6527">
          <w:t xml:space="preserve">sada </w:t>
        </w:r>
      </w:ins>
      <w:r w:rsidR="007D6F57">
        <w:t xml:space="preserve">(asi 10 % </w:t>
      </w:r>
      <w:del w:id="961" w:author="Ingr Jiri" w:date="2025-05-26T23:29:00Z" w16du:dateUtc="2025-05-26T21:29:00Z">
        <w:r w:rsidR="007D6F57" w:rsidDel="008C6527">
          <w:delText>datasetu</w:delText>
        </w:r>
      </w:del>
      <w:ins w:id="962" w:author="Ingr Jiri" w:date="2025-05-26T23:29:00Z" w16du:dateUtc="2025-05-26T21:29:00Z">
        <w:r w:rsidR="008C6527">
          <w:t>dat</w:t>
        </w:r>
      </w:ins>
      <w:r w:rsidR="007D6F57">
        <w:t xml:space="preserve">) </w:t>
      </w:r>
      <w:del w:id="963" w:author="Ingr Jiri" w:date="2025-05-26T23:28:00Z" w16du:dateUtc="2025-05-26T21:28:00Z">
        <w:r w:rsidDel="008C6527">
          <w:delText xml:space="preserve">jsou </w:delText>
        </w:r>
      </w:del>
      <w:ins w:id="964" w:author="Ingr Jiri" w:date="2025-05-26T23:28:00Z" w16du:dateUtc="2025-05-26T21:28:00Z">
        <w:r w:rsidR="008C6527">
          <w:t xml:space="preserve">je </w:t>
        </w:r>
      </w:ins>
      <w:r>
        <w:t>část</w:t>
      </w:r>
      <w:ins w:id="965" w:author="Ingr Jiri" w:date="2025-05-26T23:28:00Z" w16du:dateUtc="2025-05-26T21:28:00Z">
        <w:r w:rsidR="008C6527">
          <w:t>í</w:t>
        </w:r>
      </w:ins>
      <w:r>
        <w:t xml:space="preserve"> datasetu, která se </w:t>
      </w:r>
      <w:del w:id="966" w:author="Ingr Jiri" w:date="2025-05-26T23:27:00Z" w16du:dateUtc="2025-05-26T21:27:00Z">
        <w:r w:rsidDel="008C6527">
          <w:delText xml:space="preserve">během </w:delText>
        </w:r>
      </w:del>
      <w:ins w:id="967" w:author="Ingr Jiri" w:date="2025-05-26T23:27:00Z" w16du:dateUtc="2025-05-26T21:27:00Z">
        <w:r w:rsidR="008C6527">
          <w:t xml:space="preserve">v průběhu </w:t>
        </w:r>
      </w:ins>
      <w:r>
        <w:t>trénování vůbec nepoužívá a slouží až k finálnímu vyhodnocení modelu. Výhodou těchto dat je jejich úplná nezávislost</w:t>
      </w:r>
      <w:r w:rsidR="005A2D37">
        <w:t xml:space="preserve"> na trénovacím procesu</w:t>
      </w:r>
      <w:r>
        <w:t xml:space="preserve">, </w:t>
      </w:r>
      <w:r w:rsidR="005A2D37">
        <w:t xml:space="preserve">což </w:t>
      </w:r>
      <w:r w:rsidR="007D6F57">
        <w:t>umožňuje objektivnější a realističtější hodnocení</w:t>
      </w:r>
      <w:r w:rsidR="005A2D37">
        <w:t xml:space="preserve"> modelu</w:t>
      </w:r>
      <w:r w:rsidR="007D6F57">
        <w:t>.</w:t>
      </w:r>
    </w:p>
    <w:p w14:paraId="3CA82D32" w14:textId="77777777" w:rsidR="00681DCE" w:rsidRDefault="003A1ADB" w:rsidP="009004F2">
      <w:pPr>
        <w:rPr>
          <w:ins w:id="968" w:author="Ingr Jiri" w:date="2025-05-26T23:36:00Z" w16du:dateUtc="2025-05-26T21:36:00Z"/>
        </w:rPr>
      </w:pPr>
      <w:r>
        <w:lastRenderedPageBreak/>
        <w:t>Při tvorbě datasetu se i přes rozdělení videí zachovává příslušnost každého snímku</w:t>
      </w:r>
      <w:r w:rsidR="00F864D8">
        <w:t xml:space="preserve"> k jeho pacientovi</w:t>
      </w:r>
      <w:r>
        <w:t>.</w:t>
      </w:r>
      <w:r w:rsidR="00F864D8">
        <w:t xml:space="preserve"> Následně se </w:t>
      </w:r>
      <w:r w:rsidR="0069260E">
        <w:t>dataset děl</w:t>
      </w:r>
      <w:r w:rsidR="00ED7629">
        <w:t>í</w:t>
      </w:r>
      <w:r w:rsidR="0069260E">
        <w:t xml:space="preserve"> do zmíněných 3 skupin přibližným poměrem </w:t>
      </w:r>
      <w:commentRangeStart w:id="969"/>
      <w:r w:rsidR="0025411B">
        <w:t xml:space="preserve">80 % – 10 % – 10 % </w:t>
      </w:r>
      <w:commentRangeEnd w:id="969"/>
      <w:r w:rsidR="0025411B">
        <w:rPr>
          <w:rStyle w:val="Odkaznakoment"/>
        </w:rPr>
        <w:commentReference w:id="969"/>
      </w:r>
      <w:r w:rsidR="0025411B">
        <w:t xml:space="preserve">a </w:t>
      </w:r>
      <w:r w:rsidR="0069260E">
        <w:t xml:space="preserve">všechny snímky každého pacienta se vyskytují vždy jen v jedné části datasetu. </w:t>
      </w:r>
      <w:r w:rsidR="009004F2">
        <w:t xml:space="preserve">Toto rozložení zajišťuje, že si model nezapamatuje konkrétní rysy </w:t>
      </w:r>
      <w:r w:rsidR="00764FDD">
        <w:t>hlasivek určitých pacientů, jejichž snímky by se vyskytli jak v trénovací, tak ve vyhodnocovací části datasetu, ale učí se obecné rysy společné pro každé hlasivkové ústrojí. Zároveň trénování a vyhodnocování modelu probíhá na zcela odlišných pacientech a přináší realističtější výsledky, které lépe simulují reálné použití modelu v praxi na neznámé hlasivky nového pacienta.</w:t>
      </w:r>
      <w:ins w:id="970" w:author="Ingr Jiri" w:date="2025-05-26T23:36:00Z" w16du:dateUtc="2025-05-26T21:36:00Z">
        <w:r w:rsidR="00681DCE">
          <w:t xml:space="preserve"> </w:t>
        </w:r>
      </w:ins>
    </w:p>
    <w:p w14:paraId="7E3464D4" w14:textId="73C7377A" w:rsidR="00B22C79" w:rsidRDefault="00764FDD" w:rsidP="009004F2">
      <w:del w:id="971" w:author="Ingr Jiri" w:date="2025-05-26T23:36:00Z" w16du:dateUtc="2025-05-26T21:36:00Z">
        <w:r w:rsidDel="00681DCE">
          <w:delText xml:space="preserve"> </w:delText>
        </w:r>
      </w:del>
      <w:ins w:id="972" w:author="Ingr Jiri" w:date="2025-05-26T23:34:00Z" w16du:dateUtc="2025-05-26T21:34:00Z">
        <w:r w:rsidR="00D737DE">
          <w:t>R</w:t>
        </w:r>
      </w:ins>
      <w:del w:id="973" w:author="Ingr Jiri" w:date="2025-05-26T23:34:00Z" w16du:dateUtc="2025-05-26T21:34:00Z">
        <w:r w:rsidDel="00D737DE">
          <w:delText>Toto r</w:delText>
        </w:r>
      </w:del>
      <w:r>
        <w:t xml:space="preserve">ozdělení </w:t>
      </w:r>
      <w:ins w:id="974" w:author="Ingr Jiri" w:date="2025-05-26T23:34:00Z" w16du:dateUtc="2025-05-26T21:34:00Z">
        <w:r w:rsidR="00D737DE">
          <w:t xml:space="preserve">dat </w:t>
        </w:r>
      </w:ins>
      <w:r w:rsidR="00F74519">
        <w:t>respektující jednotlivé pacienty</w:t>
      </w:r>
      <w:r>
        <w:t xml:space="preserve"> poskytuje realističtější generalizaci modelu</w:t>
      </w:r>
      <w:ins w:id="975" w:author="Ingr Jiri" w:date="2025-05-26T23:34:00Z" w16du:dateUtc="2025-05-26T21:34:00Z">
        <w:r w:rsidR="00D737DE">
          <w:t xml:space="preserve"> a </w:t>
        </w:r>
      </w:ins>
      <w:del w:id="976" w:author="Ingr Jiri" w:date="2025-05-26T23:34:00Z" w16du:dateUtc="2025-05-26T21:34:00Z">
        <w:r w:rsidDel="00D737DE">
          <w:delText xml:space="preserve">, </w:delText>
        </w:r>
      </w:del>
      <w:r>
        <w:t xml:space="preserve">snižuje </w:t>
      </w:r>
      <w:del w:id="977" w:author="Ingr Jiri" w:date="2025-05-26T23:35:00Z" w16du:dateUtc="2025-05-26T21:35:00Z">
        <w:r w:rsidDel="00D737DE">
          <w:delText xml:space="preserve">možnost </w:delText>
        </w:r>
      </w:del>
      <w:ins w:id="978" w:author="Ingr Jiri" w:date="2025-05-26T23:35:00Z" w16du:dateUtc="2025-05-26T21:35:00Z">
        <w:r w:rsidR="00D737DE">
          <w:t xml:space="preserve">riziko </w:t>
        </w:r>
      </w:ins>
      <w:r>
        <w:t xml:space="preserve">přeučení na </w:t>
      </w:r>
      <w:del w:id="979" w:author="Ingr Jiri" w:date="2025-05-26T23:34:00Z" w16du:dateUtc="2025-05-26T21:34:00Z">
        <w:r w:rsidDel="00D737DE">
          <w:delText xml:space="preserve">jednotlivých pacientech </w:delText>
        </w:r>
      </w:del>
      <w:ins w:id="980" w:author="Ingr Jiri" w:date="2025-05-26T23:34:00Z" w16du:dateUtc="2025-05-26T21:34:00Z">
        <w:r w:rsidR="00D737DE">
          <w:t>konkrétní případy.</w:t>
        </w:r>
      </w:ins>
      <w:ins w:id="981" w:author="Ingr Jiri" w:date="2025-05-26T23:35:00Z" w16du:dateUtc="2025-05-26T21:35:00Z">
        <w:r w:rsidR="00D737DE">
          <w:t xml:space="preserve"> Zároveň omezuje nechtěné </w:t>
        </w:r>
      </w:ins>
      <w:del w:id="982" w:author="Ingr Jiri" w:date="2025-05-26T23:35:00Z" w16du:dateUtc="2025-05-26T21:35:00Z">
        <w:r w:rsidDel="00D737DE">
          <w:delText>a</w:delText>
        </w:r>
        <w:r w:rsidR="00597EC5" w:rsidDel="00D737DE">
          <w:delText xml:space="preserve"> </w:delText>
        </w:r>
      </w:del>
      <w:del w:id="983" w:author="Ingr Jiri" w:date="2025-05-26T23:32:00Z" w16du:dateUtc="2025-05-26T21:32:00Z">
        <w:r w:rsidR="00597EC5" w:rsidDel="00D737DE">
          <w:delText>vytváří</w:delText>
        </w:r>
        <w:r w:rsidR="00F74519" w:rsidDel="00D737DE">
          <w:delText xml:space="preserve"> </w:delText>
        </w:r>
      </w:del>
      <w:del w:id="984" w:author="Ingr Jiri" w:date="2025-05-26T23:35:00Z" w16du:dateUtc="2025-05-26T21:35:00Z">
        <w:r w:rsidR="00F74519" w:rsidDel="00D737DE">
          <w:delText xml:space="preserve">nenadhodnocené </w:delText>
        </w:r>
      </w:del>
      <w:del w:id="985" w:author="Ingr Jiri" w:date="2025-05-26T23:33:00Z" w16du:dateUtc="2025-05-26T21:33:00Z">
        <w:r w:rsidR="00F74519" w:rsidDel="00D737DE">
          <w:delText>model</w:delText>
        </w:r>
        <w:r w:rsidR="00597EC5" w:rsidDel="00D737DE">
          <w:delText>y</w:delText>
        </w:r>
      </w:del>
      <w:del w:id="986" w:author="Ingr Jiri" w:date="2025-05-26T23:35:00Z" w16du:dateUtc="2025-05-26T21:35:00Z">
        <w:r w:rsidDel="00D737DE">
          <w:delText xml:space="preserve">, kvůli </w:delText>
        </w:r>
      </w:del>
      <w:r>
        <w:t xml:space="preserve">sdílení informací mezi částmi datasetu, díky čemuž </w:t>
      </w:r>
      <w:del w:id="987" w:author="Ingr Jiri" w:date="2025-05-26T23:35:00Z" w16du:dateUtc="2025-05-26T21:35:00Z">
        <w:r w:rsidDel="00D737DE">
          <w:delText xml:space="preserve">jsou metriky </w:delText>
        </w:r>
      </w:del>
      <w:ins w:id="988" w:author="Ingr Jiri" w:date="2025-05-26T23:35:00Z" w16du:dateUtc="2025-05-26T21:35:00Z">
        <w:r w:rsidR="00D737DE">
          <w:t>přispív</w:t>
        </w:r>
      </w:ins>
      <w:ins w:id="989" w:author="Ingr Jiri" w:date="2025-05-26T23:36:00Z" w16du:dateUtc="2025-05-26T21:36:00Z">
        <w:r w:rsidR="00D737DE">
          <w:t xml:space="preserve">á k </w:t>
        </w:r>
      </w:ins>
      <w:del w:id="990" w:author="Ingr Jiri" w:date="2025-05-26T23:36:00Z" w16du:dateUtc="2025-05-26T21:36:00Z">
        <w:r w:rsidDel="00D737DE">
          <w:delText xml:space="preserve">modelu </w:delText>
        </w:r>
      </w:del>
      <w:r>
        <w:t>robustnější</w:t>
      </w:r>
      <w:ins w:id="991" w:author="Ingr Jiri" w:date="2025-05-26T23:36:00Z" w16du:dateUtc="2025-05-26T21:36:00Z">
        <w:r w:rsidR="00D737DE">
          <w:t>m</w:t>
        </w:r>
      </w:ins>
      <w:r>
        <w:t xml:space="preserve"> a důvěryhodnější</w:t>
      </w:r>
      <w:ins w:id="992" w:author="Ingr Jiri" w:date="2025-05-26T23:36:00Z" w16du:dateUtc="2025-05-26T21:36:00Z">
        <w:r w:rsidR="00D737DE">
          <w:t>m výsledkům metrik</w:t>
        </w:r>
      </w:ins>
      <w:r>
        <w:t>.</w:t>
      </w:r>
    </w:p>
    <w:p w14:paraId="2FFEB870" w14:textId="351D6C2E" w:rsidR="00DD01DC" w:rsidRDefault="00DD01DC" w:rsidP="00DD01DC">
      <w:pPr>
        <w:pStyle w:val="Nadpis4"/>
      </w:pPr>
      <w:bookmarkStart w:id="993" w:name="_Přeučení"/>
      <w:bookmarkStart w:id="994" w:name="_Ref195089825"/>
      <w:bookmarkEnd w:id="993"/>
      <w:r>
        <w:t>Přeučení</w:t>
      </w:r>
      <w:bookmarkEnd w:id="994"/>
    </w:p>
    <w:p w14:paraId="60AC3B6F" w14:textId="2E96250A" w:rsidR="003A1ADB" w:rsidRDefault="008214A7" w:rsidP="008038FA">
      <w:r>
        <w:t>Přeučení je jev, při kterém dochází k nadměrnému přizpůsobení k trénovacím datům, kdy model vykazuje velmi dobré výsledky na vlastním</w:t>
      </w:r>
      <w:r w:rsidR="007C433C">
        <w:t xml:space="preserve"> trénovacím</w:t>
      </w:r>
      <w:r>
        <w:t xml:space="preserve"> datasetu. Při jeho použití na neznámá data se ale výkonnost modelu razantně </w:t>
      </w:r>
      <w:r w:rsidR="007C433C">
        <w:t>zhoršuje</w:t>
      </w:r>
      <w:r>
        <w:t xml:space="preserve">. </w:t>
      </w:r>
      <w:r w:rsidR="00F74519">
        <w:t>K přeučení dochází především tehdy, pokud architektura modelu obsahuje více parametrů, než kolik je možné vzhledem k poskytnutým datům smysluplně odůvodnit.</w:t>
      </w:r>
      <w:r w:rsidR="003A1ADB">
        <w:t xml:space="preserve"> </w:t>
      </w:r>
      <w:r w:rsidR="003A1ADB">
        <w:fldChar w:fldCharType="begin"/>
      </w:r>
      <w:r w:rsidR="0044284B">
        <w:instrText xml:space="preserve"> ADDIN EN.CITE &lt;EndNote&gt;&lt;Cite&gt;&lt;Author&gt;Paris&lt;/Author&gt;&lt;Year&gt;2004&lt;/Year&gt;&lt;RecNum&gt;29&lt;/RecNum&gt;&lt;DisplayText&gt;[33]&lt;/DisplayText&gt;&lt;record&gt;&lt;rec-number&gt;29&lt;/rec-number&gt;&lt;foreign-keys&gt;&lt;key app="EN" db-id="epv0etvs2pfr99e5xxpv5027xe05stzr22vd" timestamp="1744191177"&gt;29&lt;/key&gt;&lt;/foreign-keys&gt;&lt;ref-type name="Book Section"&gt;5&lt;/ref-type&gt;&lt;contributors&gt;&lt;authors&gt;&lt;author&gt;&lt;style face="normal" font="default" size="100%"&gt;Paris&lt;/style&gt;&lt;style face="normal" font="default" charset="238" size="100%"&gt;,&lt;/style&gt;&lt;style face="normal" font="default" size="100%"&gt; G.&lt;/style&gt;&lt;/author&gt;&lt;author&gt;&lt;style face="normal" font="default" size="100%"&gt;Robilliard&lt;/style&gt;&lt;style face="normal" font="default" charset="238" size="100%"&gt;,&lt;/style&gt;&lt;style face="normal" font="default" size="100%"&gt; D.&lt;/style&gt;&lt;/author&gt;&lt;author&gt;&lt;style face="normal" font="default" size="100%"&gt;Fonlupt&lt;/style&gt;&lt;style face="normal" font="default" charset="238" size="100%"&gt;,&lt;/style&gt;&lt;style face="normal" font="default" size="100%"&gt; C.&lt;/style&gt;&lt;/author&gt;&lt;/authors&gt;&lt;secondary-authors&gt;&lt;author&gt;Liardet, Pierre&lt;/author&gt;&lt;author&gt;Collet, Pierre&lt;/author&gt;&lt;author&gt;Fonlupt, Cyril&lt;/author&gt;&lt;author&gt;Lutton, Evelyne&lt;/author&gt;&lt;author&gt;Schoenauer, Marc&lt;/author&gt;&lt;/secondary-authors&gt;&lt;/contributors&gt;&lt;titles&gt;&lt;title&gt;Exploring Overfitting in Genetic Programming&lt;/title&gt;&lt;secondary-title&gt;Artificial Evolution&lt;/secondary-title&gt;&lt;/titles&gt;&lt;pages&gt;267--277&lt;/pages&gt;&lt;dates&gt;&lt;year&gt;2004&lt;/year&gt;&lt;/dates&gt;&lt;pub-location&gt;Berlin, Heidelberg&lt;/pub-location&gt;&lt;publisher&gt;Springer Berlin Heidelberg&lt;/publisher&gt;&lt;isbn&gt;978-3-540-24621-3&lt;/isbn&gt;&lt;urls&gt;&lt;/urls&gt;&lt;/record&gt;&lt;/Cite&gt;&lt;/EndNote&gt;</w:instrText>
      </w:r>
      <w:r w:rsidR="003A1ADB">
        <w:fldChar w:fldCharType="separate"/>
      </w:r>
      <w:r w:rsidR="0044284B">
        <w:rPr>
          <w:noProof/>
        </w:rPr>
        <w:t>[33]</w:t>
      </w:r>
      <w:r w:rsidR="003A1ADB">
        <w:fldChar w:fldCharType="end"/>
      </w:r>
      <w:r w:rsidR="00330E8A">
        <w:t>.</w:t>
      </w:r>
    </w:p>
    <w:p w14:paraId="246BFD79" w14:textId="74FB2FC7" w:rsidR="00B22C79" w:rsidRDefault="00B22C79" w:rsidP="00B22C79">
      <w:pPr>
        <w:pStyle w:val="Nadpis3"/>
      </w:pPr>
      <w:bookmarkStart w:id="995" w:name="_Toc198115587"/>
      <w:bookmarkStart w:id="996" w:name="_Ref198290123"/>
      <w:r>
        <w:t>Křížová validace</w:t>
      </w:r>
      <w:bookmarkEnd w:id="995"/>
      <w:bookmarkEnd w:id="996"/>
    </w:p>
    <w:p w14:paraId="4CB73DEC" w14:textId="26A561F1" w:rsidR="00AA03EF" w:rsidRDefault="00B22C79" w:rsidP="00B22C79">
      <w:pPr>
        <w:rPr>
          <w:ins w:id="997" w:author="Ingr Jiri" w:date="2025-05-27T22:35:00Z" w16du:dateUtc="2025-05-27T20:35:00Z"/>
        </w:rPr>
      </w:pPr>
      <w:r>
        <w:t xml:space="preserve">Při použití rozložení </w:t>
      </w:r>
      <w:r w:rsidR="00F74519">
        <w:t xml:space="preserve">datasetu po pacientech </w:t>
      </w:r>
      <w:r>
        <w:t xml:space="preserve">závisí vyhodnocovací metriky (zejména při malém datasetu) na výběru konkrétních pacientů do části validačních a testovacích dat. </w:t>
      </w:r>
      <w:r w:rsidR="005C5492">
        <w:t>Pokud do vyhodnocovací množiny připad</w:t>
      </w:r>
      <w:r w:rsidR="0025411B">
        <w:t>nou</w:t>
      </w:r>
      <w:r w:rsidR="005C5492">
        <w:t xml:space="preserve"> snímky pacientů náročnějších na predikci, výsledné metriky </w:t>
      </w:r>
      <w:r w:rsidR="0025411B">
        <w:t xml:space="preserve">mohou </w:t>
      </w:r>
      <w:r w:rsidR="005C5492">
        <w:t>podhodnotit skutečnou schopnost modelu generalizovat.</w:t>
      </w:r>
      <w:r w:rsidR="009905BA">
        <w:t xml:space="preserve"> </w:t>
      </w:r>
      <w:r w:rsidR="005C5492">
        <w:t xml:space="preserve">Naopak při zařazení jednodušších případů </w:t>
      </w:r>
      <w:r w:rsidR="0025411B">
        <w:t xml:space="preserve">mohou </w:t>
      </w:r>
      <w:r w:rsidR="005C5492">
        <w:t xml:space="preserve">metriky modelu nadhodnocovat výsledky. </w:t>
      </w:r>
      <w:r w:rsidR="009905BA">
        <w:t xml:space="preserve">Pro </w:t>
      </w:r>
      <w:r w:rsidR="0025411B">
        <w:t>vytvoření robustního řešení schopného správně detekovat objekty při různém rozdělení datasetu mezi trénovací a validační sadu byla výsledná</w:t>
      </w:r>
      <w:r w:rsidR="009905BA">
        <w:t xml:space="preserve"> výkonost modelu získaná metodou křížové validace</w:t>
      </w:r>
      <w:r w:rsidR="00C057CE">
        <w:t>. Při ní je vybrána</w:t>
      </w:r>
      <w:r w:rsidR="005C5492" w:rsidRPr="005C5492">
        <w:t xml:space="preserve"> </w:t>
      </w:r>
      <w:r w:rsidR="005C5492">
        <w:t>a oddělena</w:t>
      </w:r>
      <w:r w:rsidR="00C057CE">
        <w:t xml:space="preserve"> skupina testovacích dat, zbylá část datasetu se rozdělí </w:t>
      </w:r>
      <w:r w:rsidR="009905BA">
        <w:t xml:space="preserve">v tomto případě na </w:t>
      </w:r>
      <w:r w:rsidR="00C057CE">
        <w:t xml:space="preserve">9 </w:t>
      </w:r>
      <w:r w:rsidR="009905BA">
        <w:t>podobně objemných částí.</w:t>
      </w:r>
      <w:ins w:id="998" w:author="Ingr Jiri" w:date="2025-05-27T22:33:00Z" w16du:dateUtc="2025-05-27T20:33:00Z">
        <w:r w:rsidR="00AA03EF" w:rsidRPr="00AA03EF">
          <w:t xml:space="preserve"> </w:t>
        </w:r>
        <w:r w:rsidR="00AA03EF">
          <w:t xml:space="preserve">Rozdělení jednotlivých pacientů a počty snímků v jednotlivých dílčích datasetech jsou uvedeny v </w:t>
        </w:r>
        <w:r w:rsidR="00AA03EF">
          <w:fldChar w:fldCharType="begin"/>
        </w:r>
        <w:r w:rsidR="00AA03EF">
          <w:instrText xml:space="preserve"> REF _Ref199277508 \h </w:instrText>
        </w:r>
      </w:ins>
      <w:ins w:id="999" w:author="Ingr Jiri" w:date="2025-05-27T22:33:00Z" w16du:dateUtc="2025-05-27T20:33:00Z">
        <w:r w:rsidR="00AA03EF">
          <w:fldChar w:fldCharType="separate"/>
        </w:r>
        <w:r w:rsidR="00AA03EF" w:rsidRPr="007948FB">
          <w:rPr>
            <w:b/>
          </w:rPr>
          <w:t>Tabul</w:t>
        </w:r>
        <w:r w:rsidR="00AA03EF">
          <w:rPr>
            <w:b/>
          </w:rPr>
          <w:t>ce</w:t>
        </w:r>
        <w:r w:rsidR="00AA03EF" w:rsidRPr="007948FB">
          <w:rPr>
            <w:b/>
          </w:rPr>
          <w:t xml:space="preserve"> </w:t>
        </w:r>
        <w:r w:rsidR="00AA03EF">
          <w:rPr>
            <w:b/>
            <w:bCs/>
            <w:noProof/>
          </w:rPr>
          <w:t>2</w:t>
        </w:r>
        <w:r w:rsidR="00AA03EF">
          <w:rPr>
            <w:b/>
            <w:bCs/>
          </w:rPr>
          <w:t>.</w:t>
        </w:r>
        <w:r w:rsidR="00AA03EF">
          <w:rPr>
            <w:b/>
            <w:bCs/>
            <w:noProof/>
          </w:rPr>
          <w:t>1</w:t>
        </w:r>
        <w:r w:rsidR="00AA03EF">
          <w:fldChar w:fldCharType="end"/>
        </w:r>
        <w:r w:rsidR="00AA03EF">
          <w:t>.</w:t>
        </w:r>
      </w:ins>
      <w:r w:rsidR="009905BA">
        <w:t xml:space="preserve"> </w:t>
      </w:r>
    </w:p>
    <w:p w14:paraId="31AB275A" w14:textId="77777777" w:rsidR="00AA03EF" w:rsidRDefault="00AA03EF">
      <w:pPr>
        <w:spacing w:after="0" w:line="240" w:lineRule="auto"/>
        <w:jc w:val="left"/>
        <w:rPr>
          <w:ins w:id="1000" w:author="Ingr Jiri" w:date="2025-05-27T22:35:00Z" w16du:dateUtc="2025-05-27T20:35:00Z"/>
        </w:rPr>
      </w:pPr>
      <w:ins w:id="1001" w:author="Ingr Jiri" w:date="2025-05-27T22:35:00Z" w16du:dateUtc="2025-05-27T20:35:00Z">
        <w:r>
          <w:br w:type="page"/>
        </w:r>
      </w:ins>
    </w:p>
    <w:p w14:paraId="4362DBEE" w14:textId="77777777" w:rsidR="00AA03EF" w:rsidRDefault="00AA03EF" w:rsidP="00AA03EF">
      <w:pPr>
        <w:pStyle w:val="Titulek"/>
        <w:keepNext/>
        <w:rPr>
          <w:ins w:id="1002" w:author="Ingr Jiri" w:date="2025-05-27T22:35:00Z" w16du:dateUtc="2025-05-27T20:35:00Z"/>
        </w:rPr>
      </w:pPr>
      <w:ins w:id="1003" w:author="Ingr Jiri" w:date="2025-05-27T22:35:00Z" w16du:dateUtc="2025-05-27T20:35:00Z">
        <w:r w:rsidRPr="000F3AA2">
          <w:rPr>
            <w:b/>
            <w:bCs w:val="0"/>
          </w:rPr>
          <w:lastRenderedPageBreak/>
          <w:t xml:space="preserve">Tabulka </w:t>
        </w:r>
        <w:r w:rsidRPr="000F3AA2">
          <w:rPr>
            <w:b/>
            <w:bCs w:val="0"/>
          </w:rPr>
          <w:fldChar w:fldCharType="begin"/>
        </w:r>
        <w:r w:rsidRPr="000F3AA2">
          <w:rPr>
            <w:b/>
            <w:bCs w:val="0"/>
          </w:rPr>
          <w:instrText xml:space="preserve"> STYLEREF 1 \s </w:instrText>
        </w:r>
        <w:r w:rsidRPr="000F3AA2">
          <w:rPr>
            <w:b/>
            <w:bCs w:val="0"/>
          </w:rPr>
          <w:fldChar w:fldCharType="separate"/>
        </w:r>
        <w:r w:rsidRPr="000F3AA2">
          <w:rPr>
            <w:b/>
            <w:bCs w:val="0"/>
            <w:noProof/>
          </w:rPr>
          <w:t>3</w:t>
        </w:r>
        <w:r w:rsidRPr="000F3AA2">
          <w:rPr>
            <w:b/>
            <w:bCs w:val="0"/>
          </w:rPr>
          <w:fldChar w:fldCharType="end"/>
        </w:r>
        <w:r w:rsidRPr="000F3AA2">
          <w:rPr>
            <w:b/>
            <w:bCs w:val="0"/>
          </w:rPr>
          <w:t>.</w:t>
        </w:r>
        <w:r w:rsidRPr="000F3AA2">
          <w:rPr>
            <w:b/>
            <w:bCs w:val="0"/>
          </w:rPr>
          <w:fldChar w:fldCharType="begin"/>
        </w:r>
        <w:r w:rsidRPr="000F3AA2">
          <w:rPr>
            <w:b/>
            <w:bCs w:val="0"/>
          </w:rPr>
          <w:instrText xml:space="preserve"> SEQ Tabulka \* ARABIC \s 1 </w:instrText>
        </w:r>
        <w:r w:rsidRPr="000F3AA2">
          <w:rPr>
            <w:b/>
            <w:bCs w:val="0"/>
          </w:rPr>
          <w:fldChar w:fldCharType="separate"/>
        </w:r>
        <w:r w:rsidRPr="000F3AA2">
          <w:rPr>
            <w:b/>
            <w:bCs w:val="0"/>
            <w:noProof/>
          </w:rPr>
          <w:t>1</w:t>
        </w:r>
        <w:r w:rsidRPr="000F3AA2">
          <w:rPr>
            <w:b/>
            <w:bCs w:val="0"/>
          </w:rPr>
          <w:fldChar w:fldCharType="end"/>
        </w:r>
        <w:r>
          <w:t>: Rozložení pacientů a snímků mezi dílčí části datasetu pro křížovou validaci</w:t>
        </w:r>
      </w:ins>
    </w:p>
    <w:tbl>
      <w:tblPr>
        <w:tblStyle w:val="Mkatabulky"/>
        <w:tblW w:w="8833" w:type="dxa"/>
        <w:jc w:val="center"/>
        <w:tblBorders>
          <w:insideH w:val="none" w:sz="0" w:space="0" w:color="auto"/>
          <w:insideV w:val="none" w:sz="0" w:space="0" w:color="auto"/>
        </w:tblBorders>
        <w:tblLook w:val="04A0" w:firstRow="1" w:lastRow="0" w:firstColumn="1" w:lastColumn="0" w:noHBand="0" w:noVBand="1"/>
        <w:tblPrChange w:id="1004" w:author="Ingr Jiri" w:date="2025-05-28T08:11:00Z" w16du:dateUtc="2025-05-28T06:11:00Z">
          <w:tblPr>
            <w:tblStyle w:val="Mkatabulky"/>
            <w:tblW w:w="8833" w:type="dxa"/>
            <w:jc w:val="center"/>
            <w:tblBorders>
              <w:insideH w:val="none" w:sz="0" w:space="0" w:color="auto"/>
              <w:insideV w:val="none" w:sz="0" w:space="0" w:color="auto"/>
            </w:tblBorders>
            <w:tblLook w:val="04A0" w:firstRow="1" w:lastRow="0" w:firstColumn="1" w:lastColumn="0" w:noHBand="0" w:noVBand="1"/>
          </w:tblPr>
        </w:tblPrChange>
      </w:tblPr>
      <w:tblGrid>
        <w:gridCol w:w="1582"/>
        <w:gridCol w:w="1417"/>
        <w:gridCol w:w="1417"/>
        <w:gridCol w:w="1583"/>
        <w:gridCol w:w="1417"/>
        <w:gridCol w:w="1417"/>
        <w:tblGridChange w:id="1005">
          <w:tblGrid>
            <w:gridCol w:w="10"/>
            <w:gridCol w:w="1572"/>
            <w:gridCol w:w="10"/>
            <w:gridCol w:w="1407"/>
            <w:gridCol w:w="10"/>
            <w:gridCol w:w="1407"/>
            <w:gridCol w:w="10"/>
            <w:gridCol w:w="1573"/>
            <w:gridCol w:w="10"/>
            <w:gridCol w:w="1407"/>
            <w:gridCol w:w="10"/>
            <w:gridCol w:w="1407"/>
            <w:gridCol w:w="10"/>
          </w:tblGrid>
        </w:tblGridChange>
      </w:tblGrid>
      <w:tr w:rsidR="00AA03EF" w14:paraId="0827A5AE" w14:textId="77777777" w:rsidTr="00A66BEE">
        <w:trPr>
          <w:trHeight w:val="618"/>
          <w:jc w:val="center"/>
          <w:ins w:id="1006" w:author="Ingr Jiri" w:date="2025-05-27T22:35:00Z"/>
          <w:trPrChange w:id="1007" w:author="Ingr Jiri" w:date="2025-05-28T08:11:00Z" w16du:dateUtc="2025-05-28T06:11:00Z">
            <w:trPr>
              <w:gridAfter w:val="0"/>
              <w:trHeight w:val="618"/>
              <w:jc w:val="center"/>
            </w:trPr>
          </w:trPrChange>
        </w:trPr>
        <w:tc>
          <w:tcPr>
            <w:tcW w:w="1582" w:type="dxa"/>
            <w:tcBorders>
              <w:top w:val="single" w:sz="12" w:space="0" w:color="auto"/>
              <w:left w:val="single" w:sz="12" w:space="0" w:color="auto"/>
              <w:bottom w:val="single" w:sz="4" w:space="0" w:color="auto"/>
            </w:tcBorders>
            <w:vAlign w:val="center"/>
            <w:tcPrChange w:id="1008" w:author="Ingr Jiri" w:date="2025-05-28T08:11:00Z" w16du:dateUtc="2025-05-28T06:11:00Z">
              <w:tcPr>
                <w:tcW w:w="1582" w:type="dxa"/>
                <w:gridSpan w:val="2"/>
                <w:tcBorders>
                  <w:top w:val="single" w:sz="4" w:space="0" w:color="auto"/>
                  <w:bottom w:val="single" w:sz="4" w:space="0" w:color="auto"/>
                </w:tcBorders>
                <w:vAlign w:val="center"/>
              </w:tcPr>
            </w:tcPrChange>
          </w:tcPr>
          <w:p w14:paraId="429C1360" w14:textId="77777777" w:rsidR="00AA03EF" w:rsidRPr="000F3AA2" w:rsidRDefault="00AA03EF" w:rsidP="000F3AA2">
            <w:pPr>
              <w:pStyle w:val="Textvtabulce"/>
              <w:rPr>
                <w:ins w:id="1009" w:author="Ingr Jiri" w:date="2025-05-27T22:35:00Z" w16du:dateUtc="2025-05-27T20:35:00Z"/>
                <w:b/>
                <w:bCs/>
              </w:rPr>
            </w:pPr>
            <w:ins w:id="1010" w:author="Ingr Jiri" w:date="2025-05-27T22:35:00Z" w16du:dateUtc="2025-05-27T20:35:00Z">
              <w:r>
                <w:rPr>
                  <w:b/>
                  <w:bCs/>
                </w:rPr>
                <w:t>D</w:t>
              </w:r>
              <w:r w:rsidRPr="000F3AA2">
                <w:rPr>
                  <w:b/>
                  <w:bCs/>
                </w:rPr>
                <w:t>ílčí</w:t>
              </w:r>
              <w:r>
                <w:rPr>
                  <w:b/>
                  <w:bCs/>
                </w:rPr>
                <w:t xml:space="preserve"> část</w:t>
              </w:r>
            </w:ins>
          </w:p>
          <w:p w14:paraId="78A02283" w14:textId="77777777" w:rsidR="00AA03EF" w:rsidRPr="000F3AA2" w:rsidRDefault="00AA03EF" w:rsidP="000F3AA2">
            <w:pPr>
              <w:pStyle w:val="Textvtabulce"/>
              <w:rPr>
                <w:ins w:id="1011" w:author="Ingr Jiri" w:date="2025-05-27T22:35:00Z" w16du:dateUtc="2025-05-27T20:35:00Z"/>
                <w:b/>
                <w:bCs/>
              </w:rPr>
            </w:pPr>
            <w:ins w:id="1012" w:author="Ingr Jiri" w:date="2025-05-27T22:35:00Z" w16du:dateUtc="2025-05-27T20:35:00Z">
              <w:r w:rsidRPr="000F3AA2">
                <w:rPr>
                  <w:b/>
                  <w:bCs/>
                </w:rPr>
                <w:t>dataset</w:t>
              </w:r>
              <w:r>
                <w:rPr>
                  <w:b/>
                  <w:bCs/>
                </w:rPr>
                <w:t>u</w:t>
              </w:r>
            </w:ins>
          </w:p>
        </w:tc>
        <w:tc>
          <w:tcPr>
            <w:tcW w:w="1417" w:type="dxa"/>
            <w:tcBorders>
              <w:top w:val="single" w:sz="12" w:space="0" w:color="auto"/>
              <w:bottom w:val="single" w:sz="4" w:space="0" w:color="auto"/>
            </w:tcBorders>
            <w:vAlign w:val="center"/>
            <w:tcPrChange w:id="1013" w:author="Ingr Jiri" w:date="2025-05-28T08:11:00Z" w16du:dateUtc="2025-05-28T06:11:00Z">
              <w:tcPr>
                <w:tcW w:w="1417" w:type="dxa"/>
                <w:gridSpan w:val="2"/>
                <w:tcBorders>
                  <w:top w:val="single" w:sz="4" w:space="0" w:color="auto"/>
                  <w:bottom w:val="single" w:sz="4" w:space="0" w:color="auto"/>
                </w:tcBorders>
                <w:vAlign w:val="center"/>
              </w:tcPr>
            </w:tcPrChange>
          </w:tcPr>
          <w:p w14:paraId="3258F739" w14:textId="77777777" w:rsidR="00AA03EF" w:rsidRPr="000F3AA2" w:rsidRDefault="00AA03EF" w:rsidP="000F3AA2">
            <w:pPr>
              <w:pStyle w:val="Textvtabulce"/>
              <w:jc w:val="center"/>
              <w:rPr>
                <w:ins w:id="1014" w:author="Ingr Jiri" w:date="2025-05-27T22:35:00Z" w16du:dateUtc="2025-05-27T20:35:00Z"/>
                <w:b/>
                <w:bCs/>
              </w:rPr>
            </w:pPr>
            <w:ins w:id="1015" w:author="Ingr Jiri" w:date="2025-05-27T22:35:00Z" w16du:dateUtc="2025-05-27T20:35:00Z">
              <w:r>
                <w:rPr>
                  <w:b/>
                  <w:bCs/>
                </w:rPr>
                <w:t>P</w:t>
              </w:r>
              <w:r w:rsidRPr="000F3AA2">
                <w:rPr>
                  <w:b/>
                  <w:bCs/>
                </w:rPr>
                <w:t>očet</w:t>
              </w:r>
            </w:ins>
          </w:p>
          <w:p w14:paraId="1A111476" w14:textId="77777777" w:rsidR="00AA03EF" w:rsidRPr="000F3AA2" w:rsidRDefault="00AA03EF" w:rsidP="000F3AA2">
            <w:pPr>
              <w:pStyle w:val="Textvtabulce"/>
              <w:jc w:val="center"/>
              <w:rPr>
                <w:ins w:id="1016" w:author="Ingr Jiri" w:date="2025-05-27T22:35:00Z" w16du:dateUtc="2025-05-27T20:35:00Z"/>
                <w:b/>
                <w:bCs/>
              </w:rPr>
            </w:pPr>
            <w:ins w:id="1017" w:author="Ingr Jiri" w:date="2025-05-27T22:35:00Z" w16du:dateUtc="2025-05-27T20:35:00Z">
              <w:r w:rsidRPr="000F3AA2">
                <w:rPr>
                  <w:b/>
                  <w:bCs/>
                </w:rPr>
                <w:t>snímků</w:t>
              </w:r>
            </w:ins>
          </w:p>
        </w:tc>
        <w:tc>
          <w:tcPr>
            <w:tcW w:w="1417" w:type="dxa"/>
            <w:tcBorders>
              <w:top w:val="single" w:sz="12" w:space="0" w:color="auto"/>
              <w:bottom w:val="single" w:sz="4" w:space="0" w:color="auto"/>
              <w:right w:val="double" w:sz="4" w:space="0" w:color="auto"/>
            </w:tcBorders>
            <w:vAlign w:val="center"/>
            <w:tcPrChange w:id="1018" w:author="Ingr Jiri" w:date="2025-05-28T08:11:00Z" w16du:dateUtc="2025-05-28T06:11:00Z">
              <w:tcPr>
                <w:tcW w:w="1417" w:type="dxa"/>
                <w:gridSpan w:val="2"/>
                <w:tcBorders>
                  <w:top w:val="single" w:sz="4" w:space="0" w:color="auto"/>
                  <w:bottom w:val="single" w:sz="4" w:space="0" w:color="auto"/>
                  <w:right w:val="double" w:sz="4" w:space="0" w:color="auto"/>
                </w:tcBorders>
                <w:vAlign w:val="center"/>
              </w:tcPr>
            </w:tcPrChange>
          </w:tcPr>
          <w:p w14:paraId="1C4AA2AD" w14:textId="77777777" w:rsidR="00AA03EF" w:rsidRPr="000F3AA2" w:rsidRDefault="00AA03EF" w:rsidP="000F3AA2">
            <w:pPr>
              <w:pStyle w:val="Textvtabulce"/>
              <w:jc w:val="center"/>
              <w:rPr>
                <w:ins w:id="1019" w:author="Ingr Jiri" w:date="2025-05-27T22:35:00Z" w16du:dateUtc="2025-05-27T20:35:00Z"/>
                <w:b/>
                <w:bCs/>
              </w:rPr>
            </w:pPr>
            <w:ins w:id="1020" w:author="Ingr Jiri" w:date="2025-05-27T22:35:00Z" w16du:dateUtc="2025-05-27T20:35:00Z">
              <w:r>
                <w:rPr>
                  <w:b/>
                  <w:bCs/>
                </w:rPr>
                <w:t>P</w:t>
              </w:r>
              <w:r w:rsidRPr="000F3AA2">
                <w:rPr>
                  <w:b/>
                  <w:bCs/>
                </w:rPr>
                <w:t>očet</w:t>
              </w:r>
            </w:ins>
          </w:p>
          <w:p w14:paraId="764F75F9" w14:textId="77777777" w:rsidR="00AA03EF" w:rsidRPr="000F3AA2" w:rsidRDefault="00AA03EF" w:rsidP="000F3AA2">
            <w:pPr>
              <w:pStyle w:val="Textvtabulce"/>
              <w:jc w:val="center"/>
              <w:rPr>
                <w:ins w:id="1021" w:author="Ingr Jiri" w:date="2025-05-27T22:35:00Z" w16du:dateUtc="2025-05-27T20:35:00Z"/>
                <w:b/>
                <w:bCs/>
              </w:rPr>
            </w:pPr>
            <w:ins w:id="1022" w:author="Ingr Jiri" w:date="2025-05-27T22:35:00Z" w16du:dateUtc="2025-05-27T20:35:00Z">
              <w:r w:rsidRPr="000F3AA2">
                <w:rPr>
                  <w:b/>
                  <w:bCs/>
                </w:rPr>
                <w:t>pacientů</w:t>
              </w:r>
            </w:ins>
          </w:p>
        </w:tc>
        <w:tc>
          <w:tcPr>
            <w:tcW w:w="1583" w:type="dxa"/>
            <w:tcBorders>
              <w:top w:val="single" w:sz="12" w:space="0" w:color="auto"/>
              <w:left w:val="double" w:sz="4" w:space="0" w:color="auto"/>
              <w:bottom w:val="single" w:sz="4" w:space="0" w:color="auto"/>
            </w:tcBorders>
            <w:vAlign w:val="center"/>
            <w:tcPrChange w:id="1023" w:author="Ingr Jiri" w:date="2025-05-28T08:11:00Z" w16du:dateUtc="2025-05-28T06:11:00Z">
              <w:tcPr>
                <w:tcW w:w="1583" w:type="dxa"/>
                <w:gridSpan w:val="2"/>
                <w:tcBorders>
                  <w:top w:val="single" w:sz="4" w:space="0" w:color="auto"/>
                  <w:left w:val="double" w:sz="4" w:space="0" w:color="auto"/>
                  <w:bottom w:val="single" w:sz="4" w:space="0" w:color="auto"/>
                </w:tcBorders>
                <w:vAlign w:val="center"/>
              </w:tcPr>
            </w:tcPrChange>
          </w:tcPr>
          <w:p w14:paraId="616DDB53" w14:textId="77777777" w:rsidR="00AA03EF" w:rsidRPr="000F3AA2" w:rsidRDefault="00AA03EF" w:rsidP="000F3AA2">
            <w:pPr>
              <w:pStyle w:val="Textvtabulce"/>
              <w:rPr>
                <w:ins w:id="1024" w:author="Ingr Jiri" w:date="2025-05-27T22:35:00Z" w16du:dateUtc="2025-05-27T20:35:00Z"/>
                <w:b/>
                <w:bCs/>
              </w:rPr>
            </w:pPr>
            <w:ins w:id="1025" w:author="Ingr Jiri" w:date="2025-05-27T22:35:00Z" w16du:dateUtc="2025-05-27T20:35:00Z">
              <w:r>
                <w:rPr>
                  <w:b/>
                  <w:bCs/>
                </w:rPr>
                <w:t>D</w:t>
              </w:r>
              <w:r w:rsidRPr="000F3AA2">
                <w:rPr>
                  <w:b/>
                  <w:bCs/>
                </w:rPr>
                <w:t>ílčí</w:t>
              </w:r>
              <w:r>
                <w:rPr>
                  <w:b/>
                  <w:bCs/>
                </w:rPr>
                <w:t xml:space="preserve"> část</w:t>
              </w:r>
            </w:ins>
          </w:p>
          <w:p w14:paraId="4E83E162" w14:textId="77777777" w:rsidR="00AA03EF" w:rsidRPr="000F3AA2" w:rsidRDefault="00AA03EF" w:rsidP="000F3AA2">
            <w:pPr>
              <w:pStyle w:val="Textvtabulce"/>
              <w:rPr>
                <w:ins w:id="1026" w:author="Ingr Jiri" w:date="2025-05-27T22:35:00Z" w16du:dateUtc="2025-05-27T20:35:00Z"/>
                <w:b/>
                <w:bCs/>
              </w:rPr>
            </w:pPr>
            <w:ins w:id="1027" w:author="Ingr Jiri" w:date="2025-05-27T22:35:00Z" w16du:dateUtc="2025-05-27T20:35:00Z">
              <w:r w:rsidRPr="000F3AA2">
                <w:rPr>
                  <w:b/>
                  <w:bCs/>
                </w:rPr>
                <w:t>dataset</w:t>
              </w:r>
              <w:r>
                <w:rPr>
                  <w:b/>
                  <w:bCs/>
                </w:rPr>
                <w:t>u</w:t>
              </w:r>
            </w:ins>
          </w:p>
        </w:tc>
        <w:tc>
          <w:tcPr>
            <w:tcW w:w="1417" w:type="dxa"/>
            <w:tcBorders>
              <w:top w:val="single" w:sz="12" w:space="0" w:color="auto"/>
              <w:bottom w:val="single" w:sz="4" w:space="0" w:color="auto"/>
            </w:tcBorders>
            <w:vAlign w:val="center"/>
            <w:tcPrChange w:id="1028" w:author="Ingr Jiri" w:date="2025-05-28T08:11:00Z" w16du:dateUtc="2025-05-28T06:11:00Z">
              <w:tcPr>
                <w:tcW w:w="1417" w:type="dxa"/>
                <w:gridSpan w:val="2"/>
                <w:tcBorders>
                  <w:top w:val="single" w:sz="4" w:space="0" w:color="auto"/>
                  <w:bottom w:val="single" w:sz="4" w:space="0" w:color="auto"/>
                </w:tcBorders>
                <w:vAlign w:val="center"/>
              </w:tcPr>
            </w:tcPrChange>
          </w:tcPr>
          <w:p w14:paraId="346A4B76" w14:textId="77777777" w:rsidR="00AA03EF" w:rsidRPr="000F3AA2" w:rsidRDefault="00AA03EF" w:rsidP="000F3AA2">
            <w:pPr>
              <w:pStyle w:val="Textvtabulce"/>
              <w:jc w:val="center"/>
              <w:rPr>
                <w:ins w:id="1029" w:author="Ingr Jiri" w:date="2025-05-27T22:35:00Z" w16du:dateUtc="2025-05-27T20:35:00Z"/>
                <w:b/>
                <w:bCs/>
              </w:rPr>
            </w:pPr>
            <w:ins w:id="1030" w:author="Ingr Jiri" w:date="2025-05-27T22:35:00Z" w16du:dateUtc="2025-05-27T20:35:00Z">
              <w:r>
                <w:rPr>
                  <w:b/>
                  <w:bCs/>
                </w:rPr>
                <w:t>P</w:t>
              </w:r>
              <w:r w:rsidRPr="000F3AA2">
                <w:rPr>
                  <w:b/>
                  <w:bCs/>
                </w:rPr>
                <w:t>očet</w:t>
              </w:r>
            </w:ins>
          </w:p>
          <w:p w14:paraId="6CDDC60E" w14:textId="77777777" w:rsidR="00AA03EF" w:rsidRPr="000F3AA2" w:rsidRDefault="00AA03EF" w:rsidP="000F3AA2">
            <w:pPr>
              <w:pStyle w:val="Textvtabulce"/>
              <w:jc w:val="center"/>
              <w:rPr>
                <w:ins w:id="1031" w:author="Ingr Jiri" w:date="2025-05-27T22:35:00Z" w16du:dateUtc="2025-05-27T20:35:00Z"/>
                <w:b/>
                <w:bCs/>
              </w:rPr>
            </w:pPr>
            <w:ins w:id="1032" w:author="Ingr Jiri" w:date="2025-05-27T22:35:00Z" w16du:dateUtc="2025-05-27T20:35:00Z">
              <w:r w:rsidRPr="000F3AA2">
                <w:rPr>
                  <w:b/>
                  <w:bCs/>
                </w:rPr>
                <w:t>snímků</w:t>
              </w:r>
            </w:ins>
          </w:p>
        </w:tc>
        <w:tc>
          <w:tcPr>
            <w:tcW w:w="1417" w:type="dxa"/>
            <w:tcBorders>
              <w:top w:val="single" w:sz="12" w:space="0" w:color="auto"/>
              <w:bottom w:val="single" w:sz="4" w:space="0" w:color="auto"/>
              <w:right w:val="single" w:sz="12" w:space="0" w:color="auto"/>
            </w:tcBorders>
            <w:vAlign w:val="center"/>
            <w:tcPrChange w:id="1033" w:author="Ingr Jiri" w:date="2025-05-28T08:11:00Z" w16du:dateUtc="2025-05-28T06:11:00Z">
              <w:tcPr>
                <w:tcW w:w="1417" w:type="dxa"/>
                <w:gridSpan w:val="2"/>
                <w:tcBorders>
                  <w:top w:val="single" w:sz="4" w:space="0" w:color="auto"/>
                  <w:bottom w:val="single" w:sz="4" w:space="0" w:color="auto"/>
                </w:tcBorders>
                <w:vAlign w:val="center"/>
              </w:tcPr>
            </w:tcPrChange>
          </w:tcPr>
          <w:p w14:paraId="1303FF46" w14:textId="77777777" w:rsidR="00AA03EF" w:rsidRPr="000F3AA2" w:rsidRDefault="00AA03EF" w:rsidP="000F3AA2">
            <w:pPr>
              <w:pStyle w:val="Textvtabulce"/>
              <w:jc w:val="center"/>
              <w:rPr>
                <w:ins w:id="1034" w:author="Ingr Jiri" w:date="2025-05-27T22:35:00Z" w16du:dateUtc="2025-05-27T20:35:00Z"/>
                <w:b/>
                <w:bCs/>
              </w:rPr>
            </w:pPr>
            <w:ins w:id="1035" w:author="Ingr Jiri" w:date="2025-05-27T22:35:00Z" w16du:dateUtc="2025-05-27T20:35:00Z">
              <w:r>
                <w:rPr>
                  <w:b/>
                  <w:bCs/>
                </w:rPr>
                <w:t>P</w:t>
              </w:r>
              <w:r w:rsidRPr="000F3AA2">
                <w:rPr>
                  <w:b/>
                  <w:bCs/>
                </w:rPr>
                <w:t>očet</w:t>
              </w:r>
            </w:ins>
          </w:p>
          <w:p w14:paraId="1B64E165" w14:textId="77777777" w:rsidR="00AA03EF" w:rsidRPr="000F3AA2" w:rsidRDefault="00AA03EF" w:rsidP="000F3AA2">
            <w:pPr>
              <w:pStyle w:val="Textvtabulce"/>
              <w:jc w:val="center"/>
              <w:rPr>
                <w:ins w:id="1036" w:author="Ingr Jiri" w:date="2025-05-27T22:35:00Z" w16du:dateUtc="2025-05-27T20:35:00Z"/>
                <w:b/>
                <w:bCs/>
              </w:rPr>
            </w:pPr>
            <w:ins w:id="1037" w:author="Ingr Jiri" w:date="2025-05-27T22:35:00Z" w16du:dateUtc="2025-05-27T20:35:00Z">
              <w:r w:rsidRPr="000F3AA2">
                <w:rPr>
                  <w:b/>
                  <w:bCs/>
                </w:rPr>
                <w:t>pacientů</w:t>
              </w:r>
            </w:ins>
          </w:p>
        </w:tc>
      </w:tr>
      <w:tr w:rsidR="00AA03EF" w14:paraId="2385AD25" w14:textId="77777777" w:rsidTr="00A66BEE">
        <w:trPr>
          <w:trHeight w:val="397"/>
          <w:jc w:val="center"/>
          <w:ins w:id="1038" w:author="Ingr Jiri" w:date="2025-05-27T22:35:00Z"/>
          <w:trPrChange w:id="1039" w:author="Ingr Jiri" w:date="2025-05-28T08:11:00Z" w16du:dateUtc="2025-05-28T06:11:00Z">
            <w:trPr>
              <w:gridAfter w:val="0"/>
              <w:trHeight w:val="510"/>
              <w:jc w:val="center"/>
            </w:trPr>
          </w:trPrChange>
        </w:trPr>
        <w:tc>
          <w:tcPr>
            <w:tcW w:w="1582" w:type="dxa"/>
            <w:tcBorders>
              <w:top w:val="single" w:sz="4" w:space="0" w:color="auto"/>
              <w:left w:val="single" w:sz="12" w:space="0" w:color="auto"/>
            </w:tcBorders>
            <w:vAlign w:val="center"/>
            <w:tcPrChange w:id="1040" w:author="Ingr Jiri" w:date="2025-05-28T08:11:00Z" w16du:dateUtc="2025-05-28T06:11:00Z">
              <w:tcPr>
                <w:tcW w:w="1582" w:type="dxa"/>
                <w:gridSpan w:val="2"/>
                <w:tcBorders>
                  <w:top w:val="single" w:sz="4" w:space="0" w:color="auto"/>
                </w:tcBorders>
                <w:vAlign w:val="center"/>
              </w:tcPr>
            </w:tcPrChange>
          </w:tcPr>
          <w:p w14:paraId="740BAA59" w14:textId="77777777" w:rsidR="00AA03EF" w:rsidRDefault="00AA03EF" w:rsidP="000F3AA2">
            <w:pPr>
              <w:pStyle w:val="Textvtabulce"/>
              <w:rPr>
                <w:ins w:id="1041" w:author="Ingr Jiri" w:date="2025-05-27T22:35:00Z" w16du:dateUtc="2025-05-27T20:35:00Z"/>
              </w:rPr>
            </w:pPr>
            <w:ins w:id="1042" w:author="Ingr Jiri" w:date="2025-05-27T22:35:00Z" w16du:dateUtc="2025-05-27T20:35:00Z">
              <w:r>
                <w:t>část 1</w:t>
              </w:r>
            </w:ins>
          </w:p>
        </w:tc>
        <w:tc>
          <w:tcPr>
            <w:tcW w:w="1417" w:type="dxa"/>
            <w:tcBorders>
              <w:top w:val="single" w:sz="4" w:space="0" w:color="auto"/>
            </w:tcBorders>
            <w:vAlign w:val="center"/>
            <w:tcPrChange w:id="1043" w:author="Ingr Jiri" w:date="2025-05-28T08:11:00Z" w16du:dateUtc="2025-05-28T06:11:00Z">
              <w:tcPr>
                <w:tcW w:w="1417" w:type="dxa"/>
                <w:gridSpan w:val="2"/>
                <w:tcBorders>
                  <w:top w:val="single" w:sz="4" w:space="0" w:color="auto"/>
                </w:tcBorders>
                <w:vAlign w:val="center"/>
              </w:tcPr>
            </w:tcPrChange>
          </w:tcPr>
          <w:p w14:paraId="7E9303A0" w14:textId="77777777" w:rsidR="00AA03EF" w:rsidRDefault="00AA03EF" w:rsidP="000F3AA2">
            <w:pPr>
              <w:pStyle w:val="Textvtabulce"/>
              <w:jc w:val="center"/>
              <w:rPr>
                <w:ins w:id="1044" w:author="Ingr Jiri" w:date="2025-05-27T22:35:00Z" w16du:dateUtc="2025-05-27T20:35:00Z"/>
              </w:rPr>
            </w:pPr>
            <w:ins w:id="1045" w:author="Ingr Jiri" w:date="2025-05-27T22:35:00Z" w16du:dateUtc="2025-05-27T20:35:00Z">
              <w:r>
                <w:t>1566</w:t>
              </w:r>
            </w:ins>
          </w:p>
        </w:tc>
        <w:tc>
          <w:tcPr>
            <w:tcW w:w="1417" w:type="dxa"/>
            <w:tcBorders>
              <w:top w:val="single" w:sz="4" w:space="0" w:color="auto"/>
              <w:right w:val="double" w:sz="4" w:space="0" w:color="auto"/>
            </w:tcBorders>
            <w:vAlign w:val="center"/>
            <w:tcPrChange w:id="1046" w:author="Ingr Jiri" w:date="2025-05-28T08:11:00Z" w16du:dateUtc="2025-05-28T06:11:00Z">
              <w:tcPr>
                <w:tcW w:w="1417" w:type="dxa"/>
                <w:gridSpan w:val="2"/>
                <w:tcBorders>
                  <w:top w:val="single" w:sz="4" w:space="0" w:color="auto"/>
                  <w:right w:val="double" w:sz="4" w:space="0" w:color="auto"/>
                </w:tcBorders>
                <w:vAlign w:val="center"/>
              </w:tcPr>
            </w:tcPrChange>
          </w:tcPr>
          <w:p w14:paraId="68FF1585" w14:textId="77777777" w:rsidR="00AA03EF" w:rsidRDefault="00AA03EF" w:rsidP="000F3AA2">
            <w:pPr>
              <w:pStyle w:val="Textvtabulce"/>
              <w:jc w:val="center"/>
              <w:rPr>
                <w:ins w:id="1047" w:author="Ingr Jiri" w:date="2025-05-27T22:35:00Z" w16du:dateUtc="2025-05-27T20:35:00Z"/>
              </w:rPr>
            </w:pPr>
            <w:ins w:id="1048" w:author="Ingr Jiri" w:date="2025-05-27T22:35:00Z" w16du:dateUtc="2025-05-27T20:35:00Z">
              <w:r>
                <w:t>1</w:t>
              </w:r>
            </w:ins>
          </w:p>
        </w:tc>
        <w:tc>
          <w:tcPr>
            <w:tcW w:w="1583" w:type="dxa"/>
            <w:tcBorders>
              <w:top w:val="single" w:sz="4" w:space="0" w:color="auto"/>
              <w:left w:val="double" w:sz="4" w:space="0" w:color="auto"/>
            </w:tcBorders>
            <w:vAlign w:val="center"/>
            <w:tcPrChange w:id="1049" w:author="Ingr Jiri" w:date="2025-05-28T08:11:00Z" w16du:dateUtc="2025-05-28T06:11:00Z">
              <w:tcPr>
                <w:tcW w:w="1583" w:type="dxa"/>
                <w:gridSpan w:val="2"/>
                <w:tcBorders>
                  <w:top w:val="single" w:sz="4" w:space="0" w:color="auto"/>
                  <w:left w:val="double" w:sz="4" w:space="0" w:color="auto"/>
                </w:tcBorders>
                <w:vAlign w:val="center"/>
              </w:tcPr>
            </w:tcPrChange>
          </w:tcPr>
          <w:p w14:paraId="1CE98E06" w14:textId="77777777" w:rsidR="00AA03EF" w:rsidRDefault="00AA03EF" w:rsidP="000F3AA2">
            <w:pPr>
              <w:pStyle w:val="Textvtabulce"/>
              <w:rPr>
                <w:ins w:id="1050" w:author="Ingr Jiri" w:date="2025-05-27T22:35:00Z" w16du:dateUtc="2025-05-27T20:35:00Z"/>
              </w:rPr>
            </w:pPr>
            <w:ins w:id="1051" w:author="Ingr Jiri" w:date="2025-05-27T22:35:00Z" w16du:dateUtc="2025-05-27T20:35:00Z">
              <w:r>
                <w:t>část 6</w:t>
              </w:r>
            </w:ins>
          </w:p>
        </w:tc>
        <w:tc>
          <w:tcPr>
            <w:tcW w:w="1417" w:type="dxa"/>
            <w:tcBorders>
              <w:top w:val="single" w:sz="4" w:space="0" w:color="auto"/>
            </w:tcBorders>
            <w:vAlign w:val="center"/>
            <w:tcPrChange w:id="1052" w:author="Ingr Jiri" w:date="2025-05-28T08:11:00Z" w16du:dateUtc="2025-05-28T06:11:00Z">
              <w:tcPr>
                <w:tcW w:w="1417" w:type="dxa"/>
                <w:gridSpan w:val="2"/>
                <w:tcBorders>
                  <w:top w:val="single" w:sz="4" w:space="0" w:color="auto"/>
                </w:tcBorders>
                <w:vAlign w:val="center"/>
              </w:tcPr>
            </w:tcPrChange>
          </w:tcPr>
          <w:p w14:paraId="46FA3593" w14:textId="77777777" w:rsidR="00AA03EF" w:rsidRDefault="00AA03EF" w:rsidP="000F3AA2">
            <w:pPr>
              <w:pStyle w:val="Textvtabulce"/>
              <w:jc w:val="center"/>
              <w:rPr>
                <w:ins w:id="1053" w:author="Ingr Jiri" w:date="2025-05-27T22:35:00Z" w16du:dateUtc="2025-05-27T20:35:00Z"/>
              </w:rPr>
            </w:pPr>
            <w:ins w:id="1054" w:author="Ingr Jiri" w:date="2025-05-27T22:35:00Z" w16du:dateUtc="2025-05-27T20:35:00Z">
              <w:r>
                <w:t>1114</w:t>
              </w:r>
            </w:ins>
          </w:p>
        </w:tc>
        <w:tc>
          <w:tcPr>
            <w:tcW w:w="1417" w:type="dxa"/>
            <w:tcBorders>
              <w:top w:val="single" w:sz="4" w:space="0" w:color="auto"/>
              <w:right w:val="single" w:sz="12" w:space="0" w:color="auto"/>
            </w:tcBorders>
            <w:vAlign w:val="center"/>
            <w:tcPrChange w:id="1055" w:author="Ingr Jiri" w:date="2025-05-28T08:11:00Z" w16du:dateUtc="2025-05-28T06:11:00Z">
              <w:tcPr>
                <w:tcW w:w="1417" w:type="dxa"/>
                <w:gridSpan w:val="2"/>
                <w:tcBorders>
                  <w:top w:val="single" w:sz="4" w:space="0" w:color="auto"/>
                </w:tcBorders>
                <w:vAlign w:val="center"/>
              </w:tcPr>
            </w:tcPrChange>
          </w:tcPr>
          <w:p w14:paraId="07E6277D" w14:textId="77777777" w:rsidR="00AA03EF" w:rsidRDefault="00AA03EF" w:rsidP="000F3AA2">
            <w:pPr>
              <w:pStyle w:val="Textvtabulce"/>
              <w:jc w:val="center"/>
              <w:rPr>
                <w:ins w:id="1056" w:author="Ingr Jiri" w:date="2025-05-27T22:35:00Z" w16du:dateUtc="2025-05-27T20:35:00Z"/>
              </w:rPr>
            </w:pPr>
            <w:ins w:id="1057" w:author="Ingr Jiri" w:date="2025-05-27T22:35:00Z" w16du:dateUtc="2025-05-27T20:35:00Z">
              <w:r>
                <w:t>3</w:t>
              </w:r>
            </w:ins>
          </w:p>
        </w:tc>
      </w:tr>
      <w:tr w:rsidR="00AA03EF" w14:paraId="25A25323" w14:textId="77777777" w:rsidTr="00A66BEE">
        <w:trPr>
          <w:trHeight w:val="397"/>
          <w:jc w:val="center"/>
          <w:ins w:id="1058" w:author="Ingr Jiri" w:date="2025-05-27T22:35:00Z"/>
          <w:trPrChange w:id="1059" w:author="Ingr Jiri" w:date="2025-05-28T08:11:00Z" w16du:dateUtc="2025-05-28T06:11:00Z">
            <w:trPr>
              <w:gridAfter w:val="0"/>
              <w:trHeight w:val="510"/>
              <w:jc w:val="center"/>
            </w:trPr>
          </w:trPrChange>
        </w:trPr>
        <w:tc>
          <w:tcPr>
            <w:tcW w:w="1582" w:type="dxa"/>
            <w:tcBorders>
              <w:left w:val="single" w:sz="12" w:space="0" w:color="auto"/>
            </w:tcBorders>
            <w:vAlign w:val="center"/>
            <w:tcPrChange w:id="1060" w:author="Ingr Jiri" w:date="2025-05-28T08:11:00Z" w16du:dateUtc="2025-05-28T06:11:00Z">
              <w:tcPr>
                <w:tcW w:w="1582" w:type="dxa"/>
                <w:gridSpan w:val="2"/>
                <w:vAlign w:val="center"/>
              </w:tcPr>
            </w:tcPrChange>
          </w:tcPr>
          <w:p w14:paraId="5A5029E6" w14:textId="77777777" w:rsidR="00AA03EF" w:rsidRDefault="00AA03EF" w:rsidP="000F3AA2">
            <w:pPr>
              <w:pStyle w:val="Textvtabulce"/>
              <w:rPr>
                <w:ins w:id="1061" w:author="Ingr Jiri" w:date="2025-05-27T22:35:00Z" w16du:dateUtc="2025-05-27T20:35:00Z"/>
              </w:rPr>
            </w:pPr>
            <w:ins w:id="1062" w:author="Ingr Jiri" w:date="2025-05-27T22:35:00Z" w16du:dateUtc="2025-05-27T20:35:00Z">
              <w:r>
                <w:t>část 2</w:t>
              </w:r>
            </w:ins>
          </w:p>
        </w:tc>
        <w:tc>
          <w:tcPr>
            <w:tcW w:w="1417" w:type="dxa"/>
            <w:vAlign w:val="center"/>
            <w:tcPrChange w:id="1063" w:author="Ingr Jiri" w:date="2025-05-28T08:11:00Z" w16du:dateUtc="2025-05-28T06:11:00Z">
              <w:tcPr>
                <w:tcW w:w="1417" w:type="dxa"/>
                <w:gridSpan w:val="2"/>
                <w:vAlign w:val="center"/>
              </w:tcPr>
            </w:tcPrChange>
          </w:tcPr>
          <w:p w14:paraId="50644501" w14:textId="77777777" w:rsidR="00AA03EF" w:rsidRDefault="00AA03EF" w:rsidP="000F3AA2">
            <w:pPr>
              <w:pStyle w:val="Textvtabulce"/>
              <w:jc w:val="center"/>
              <w:rPr>
                <w:ins w:id="1064" w:author="Ingr Jiri" w:date="2025-05-27T22:35:00Z" w16du:dateUtc="2025-05-27T20:35:00Z"/>
              </w:rPr>
            </w:pPr>
            <w:ins w:id="1065" w:author="Ingr Jiri" w:date="2025-05-27T22:35:00Z" w16du:dateUtc="2025-05-27T20:35:00Z">
              <w:r>
                <w:t>1468</w:t>
              </w:r>
            </w:ins>
          </w:p>
        </w:tc>
        <w:tc>
          <w:tcPr>
            <w:tcW w:w="1417" w:type="dxa"/>
            <w:tcBorders>
              <w:right w:val="double" w:sz="4" w:space="0" w:color="auto"/>
            </w:tcBorders>
            <w:vAlign w:val="center"/>
            <w:tcPrChange w:id="1066" w:author="Ingr Jiri" w:date="2025-05-28T08:11:00Z" w16du:dateUtc="2025-05-28T06:11:00Z">
              <w:tcPr>
                <w:tcW w:w="1417" w:type="dxa"/>
                <w:gridSpan w:val="2"/>
                <w:tcBorders>
                  <w:right w:val="double" w:sz="4" w:space="0" w:color="auto"/>
                </w:tcBorders>
                <w:vAlign w:val="center"/>
              </w:tcPr>
            </w:tcPrChange>
          </w:tcPr>
          <w:p w14:paraId="31B81925" w14:textId="77777777" w:rsidR="00AA03EF" w:rsidRDefault="00AA03EF" w:rsidP="000F3AA2">
            <w:pPr>
              <w:pStyle w:val="Textvtabulce"/>
              <w:jc w:val="center"/>
              <w:rPr>
                <w:ins w:id="1067" w:author="Ingr Jiri" w:date="2025-05-27T22:35:00Z" w16du:dateUtc="2025-05-27T20:35:00Z"/>
              </w:rPr>
            </w:pPr>
            <w:ins w:id="1068" w:author="Ingr Jiri" w:date="2025-05-27T22:35:00Z" w16du:dateUtc="2025-05-27T20:35:00Z">
              <w:r>
                <w:t>1</w:t>
              </w:r>
            </w:ins>
          </w:p>
        </w:tc>
        <w:tc>
          <w:tcPr>
            <w:tcW w:w="1583" w:type="dxa"/>
            <w:tcBorders>
              <w:left w:val="double" w:sz="4" w:space="0" w:color="auto"/>
            </w:tcBorders>
            <w:vAlign w:val="center"/>
            <w:tcPrChange w:id="1069" w:author="Ingr Jiri" w:date="2025-05-28T08:11:00Z" w16du:dateUtc="2025-05-28T06:11:00Z">
              <w:tcPr>
                <w:tcW w:w="1583" w:type="dxa"/>
                <w:gridSpan w:val="2"/>
                <w:tcBorders>
                  <w:left w:val="double" w:sz="4" w:space="0" w:color="auto"/>
                </w:tcBorders>
                <w:vAlign w:val="center"/>
              </w:tcPr>
            </w:tcPrChange>
          </w:tcPr>
          <w:p w14:paraId="7EA97BDA" w14:textId="77777777" w:rsidR="00AA03EF" w:rsidRDefault="00AA03EF" w:rsidP="000F3AA2">
            <w:pPr>
              <w:pStyle w:val="Textvtabulce"/>
              <w:rPr>
                <w:ins w:id="1070" w:author="Ingr Jiri" w:date="2025-05-27T22:35:00Z" w16du:dateUtc="2025-05-27T20:35:00Z"/>
              </w:rPr>
            </w:pPr>
            <w:ins w:id="1071" w:author="Ingr Jiri" w:date="2025-05-27T22:35:00Z" w16du:dateUtc="2025-05-27T20:35:00Z">
              <w:r>
                <w:t>část 7</w:t>
              </w:r>
            </w:ins>
          </w:p>
        </w:tc>
        <w:tc>
          <w:tcPr>
            <w:tcW w:w="1417" w:type="dxa"/>
            <w:vAlign w:val="center"/>
            <w:tcPrChange w:id="1072" w:author="Ingr Jiri" w:date="2025-05-28T08:11:00Z" w16du:dateUtc="2025-05-28T06:11:00Z">
              <w:tcPr>
                <w:tcW w:w="1417" w:type="dxa"/>
                <w:gridSpan w:val="2"/>
                <w:vAlign w:val="center"/>
              </w:tcPr>
            </w:tcPrChange>
          </w:tcPr>
          <w:p w14:paraId="47014B1D" w14:textId="77777777" w:rsidR="00AA03EF" w:rsidRDefault="00AA03EF" w:rsidP="000F3AA2">
            <w:pPr>
              <w:pStyle w:val="Textvtabulce"/>
              <w:jc w:val="center"/>
              <w:rPr>
                <w:ins w:id="1073" w:author="Ingr Jiri" w:date="2025-05-27T22:35:00Z" w16du:dateUtc="2025-05-27T20:35:00Z"/>
              </w:rPr>
            </w:pPr>
            <w:ins w:id="1074" w:author="Ingr Jiri" w:date="2025-05-27T22:35:00Z" w16du:dateUtc="2025-05-27T20:35:00Z">
              <w:r>
                <w:t>999</w:t>
              </w:r>
            </w:ins>
          </w:p>
        </w:tc>
        <w:tc>
          <w:tcPr>
            <w:tcW w:w="1417" w:type="dxa"/>
            <w:tcBorders>
              <w:right w:val="single" w:sz="12" w:space="0" w:color="auto"/>
            </w:tcBorders>
            <w:vAlign w:val="center"/>
            <w:tcPrChange w:id="1075" w:author="Ingr Jiri" w:date="2025-05-28T08:11:00Z" w16du:dateUtc="2025-05-28T06:11:00Z">
              <w:tcPr>
                <w:tcW w:w="1417" w:type="dxa"/>
                <w:gridSpan w:val="2"/>
                <w:vAlign w:val="center"/>
              </w:tcPr>
            </w:tcPrChange>
          </w:tcPr>
          <w:p w14:paraId="17AB6730" w14:textId="77777777" w:rsidR="00AA03EF" w:rsidRDefault="00AA03EF" w:rsidP="000F3AA2">
            <w:pPr>
              <w:pStyle w:val="Textvtabulce"/>
              <w:jc w:val="center"/>
              <w:rPr>
                <w:ins w:id="1076" w:author="Ingr Jiri" w:date="2025-05-27T22:35:00Z" w16du:dateUtc="2025-05-27T20:35:00Z"/>
              </w:rPr>
            </w:pPr>
            <w:ins w:id="1077" w:author="Ingr Jiri" w:date="2025-05-27T22:35:00Z" w16du:dateUtc="2025-05-27T20:35:00Z">
              <w:r>
                <w:t>4</w:t>
              </w:r>
            </w:ins>
          </w:p>
        </w:tc>
      </w:tr>
      <w:tr w:rsidR="00AA03EF" w14:paraId="14D84D80" w14:textId="77777777" w:rsidTr="00A66BEE">
        <w:trPr>
          <w:trHeight w:val="397"/>
          <w:jc w:val="center"/>
          <w:ins w:id="1078" w:author="Ingr Jiri" w:date="2025-05-27T22:35:00Z"/>
          <w:trPrChange w:id="1079" w:author="Ingr Jiri" w:date="2025-05-28T08:11:00Z" w16du:dateUtc="2025-05-28T06:11:00Z">
            <w:trPr>
              <w:gridAfter w:val="0"/>
              <w:trHeight w:val="510"/>
              <w:jc w:val="center"/>
            </w:trPr>
          </w:trPrChange>
        </w:trPr>
        <w:tc>
          <w:tcPr>
            <w:tcW w:w="1582" w:type="dxa"/>
            <w:tcBorders>
              <w:left w:val="single" w:sz="12" w:space="0" w:color="auto"/>
            </w:tcBorders>
            <w:vAlign w:val="center"/>
            <w:tcPrChange w:id="1080" w:author="Ingr Jiri" w:date="2025-05-28T08:11:00Z" w16du:dateUtc="2025-05-28T06:11:00Z">
              <w:tcPr>
                <w:tcW w:w="1582" w:type="dxa"/>
                <w:gridSpan w:val="2"/>
                <w:vAlign w:val="center"/>
              </w:tcPr>
            </w:tcPrChange>
          </w:tcPr>
          <w:p w14:paraId="5F5C301E" w14:textId="77777777" w:rsidR="00AA03EF" w:rsidRDefault="00AA03EF" w:rsidP="000F3AA2">
            <w:pPr>
              <w:pStyle w:val="Textvtabulce"/>
              <w:rPr>
                <w:ins w:id="1081" w:author="Ingr Jiri" w:date="2025-05-27T22:35:00Z" w16du:dateUtc="2025-05-27T20:35:00Z"/>
              </w:rPr>
            </w:pPr>
            <w:ins w:id="1082" w:author="Ingr Jiri" w:date="2025-05-27T22:35:00Z" w16du:dateUtc="2025-05-27T20:35:00Z">
              <w:r>
                <w:t>část 3</w:t>
              </w:r>
            </w:ins>
          </w:p>
        </w:tc>
        <w:tc>
          <w:tcPr>
            <w:tcW w:w="1417" w:type="dxa"/>
            <w:vAlign w:val="center"/>
            <w:tcPrChange w:id="1083" w:author="Ingr Jiri" w:date="2025-05-28T08:11:00Z" w16du:dateUtc="2025-05-28T06:11:00Z">
              <w:tcPr>
                <w:tcW w:w="1417" w:type="dxa"/>
                <w:gridSpan w:val="2"/>
                <w:vAlign w:val="center"/>
              </w:tcPr>
            </w:tcPrChange>
          </w:tcPr>
          <w:p w14:paraId="6EAED6E5" w14:textId="77777777" w:rsidR="00AA03EF" w:rsidRDefault="00AA03EF" w:rsidP="000F3AA2">
            <w:pPr>
              <w:pStyle w:val="Textvtabulce"/>
              <w:jc w:val="center"/>
              <w:rPr>
                <w:ins w:id="1084" w:author="Ingr Jiri" w:date="2025-05-27T22:35:00Z" w16du:dateUtc="2025-05-27T20:35:00Z"/>
              </w:rPr>
            </w:pPr>
            <w:ins w:id="1085" w:author="Ingr Jiri" w:date="2025-05-27T22:35:00Z" w16du:dateUtc="2025-05-27T20:35:00Z">
              <w:r>
                <w:t>1948</w:t>
              </w:r>
            </w:ins>
          </w:p>
        </w:tc>
        <w:tc>
          <w:tcPr>
            <w:tcW w:w="1417" w:type="dxa"/>
            <w:tcBorders>
              <w:right w:val="double" w:sz="4" w:space="0" w:color="auto"/>
            </w:tcBorders>
            <w:vAlign w:val="center"/>
            <w:tcPrChange w:id="1086" w:author="Ingr Jiri" w:date="2025-05-28T08:11:00Z" w16du:dateUtc="2025-05-28T06:11:00Z">
              <w:tcPr>
                <w:tcW w:w="1417" w:type="dxa"/>
                <w:gridSpan w:val="2"/>
                <w:tcBorders>
                  <w:right w:val="double" w:sz="4" w:space="0" w:color="auto"/>
                </w:tcBorders>
                <w:vAlign w:val="center"/>
              </w:tcPr>
            </w:tcPrChange>
          </w:tcPr>
          <w:p w14:paraId="447713E4" w14:textId="77777777" w:rsidR="00AA03EF" w:rsidRDefault="00AA03EF" w:rsidP="000F3AA2">
            <w:pPr>
              <w:pStyle w:val="Textvtabulce"/>
              <w:jc w:val="center"/>
              <w:rPr>
                <w:ins w:id="1087" w:author="Ingr Jiri" w:date="2025-05-27T22:35:00Z" w16du:dateUtc="2025-05-27T20:35:00Z"/>
              </w:rPr>
            </w:pPr>
            <w:ins w:id="1088" w:author="Ingr Jiri" w:date="2025-05-27T22:35:00Z" w16du:dateUtc="2025-05-27T20:35:00Z">
              <w:r>
                <w:t>1</w:t>
              </w:r>
            </w:ins>
          </w:p>
        </w:tc>
        <w:tc>
          <w:tcPr>
            <w:tcW w:w="1583" w:type="dxa"/>
            <w:tcBorders>
              <w:left w:val="double" w:sz="4" w:space="0" w:color="auto"/>
            </w:tcBorders>
            <w:vAlign w:val="center"/>
            <w:tcPrChange w:id="1089" w:author="Ingr Jiri" w:date="2025-05-28T08:11:00Z" w16du:dateUtc="2025-05-28T06:11:00Z">
              <w:tcPr>
                <w:tcW w:w="1583" w:type="dxa"/>
                <w:gridSpan w:val="2"/>
                <w:tcBorders>
                  <w:left w:val="double" w:sz="4" w:space="0" w:color="auto"/>
                </w:tcBorders>
                <w:vAlign w:val="center"/>
              </w:tcPr>
            </w:tcPrChange>
          </w:tcPr>
          <w:p w14:paraId="2742DFAE" w14:textId="77777777" w:rsidR="00AA03EF" w:rsidRDefault="00AA03EF" w:rsidP="000F3AA2">
            <w:pPr>
              <w:pStyle w:val="Textvtabulce"/>
              <w:rPr>
                <w:ins w:id="1090" w:author="Ingr Jiri" w:date="2025-05-27T22:35:00Z" w16du:dateUtc="2025-05-27T20:35:00Z"/>
              </w:rPr>
            </w:pPr>
            <w:ins w:id="1091" w:author="Ingr Jiri" w:date="2025-05-27T22:35:00Z" w16du:dateUtc="2025-05-27T20:35:00Z">
              <w:r>
                <w:t>část 8</w:t>
              </w:r>
            </w:ins>
          </w:p>
        </w:tc>
        <w:tc>
          <w:tcPr>
            <w:tcW w:w="1417" w:type="dxa"/>
            <w:vAlign w:val="center"/>
            <w:tcPrChange w:id="1092" w:author="Ingr Jiri" w:date="2025-05-28T08:11:00Z" w16du:dateUtc="2025-05-28T06:11:00Z">
              <w:tcPr>
                <w:tcW w:w="1417" w:type="dxa"/>
                <w:gridSpan w:val="2"/>
                <w:vAlign w:val="center"/>
              </w:tcPr>
            </w:tcPrChange>
          </w:tcPr>
          <w:p w14:paraId="4B8BE57C" w14:textId="77777777" w:rsidR="00AA03EF" w:rsidRDefault="00AA03EF" w:rsidP="000F3AA2">
            <w:pPr>
              <w:pStyle w:val="Textvtabulce"/>
              <w:jc w:val="center"/>
              <w:rPr>
                <w:ins w:id="1093" w:author="Ingr Jiri" w:date="2025-05-27T22:35:00Z" w16du:dateUtc="2025-05-27T20:35:00Z"/>
              </w:rPr>
            </w:pPr>
            <w:ins w:id="1094" w:author="Ingr Jiri" w:date="2025-05-27T22:35:00Z" w16du:dateUtc="2025-05-27T20:35:00Z">
              <w:r>
                <w:t>1083</w:t>
              </w:r>
            </w:ins>
          </w:p>
        </w:tc>
        <w:tc>
          <w:tcPr>
            <w:tcW w:w="1417" w:type="dxa"/>
            <w:tcBorders>
              <w:right w:val="single" w:sz="12" w:space="0" w:color="auto"/>
            </w:tcBorders>
            <w:vAlign w:val="center"/>
            <w:tcPrChange w:id="1095" w:author="Ingr Jiri" w:date="2025-05-28T08:11:00Z" w16du:dateUtc="2025-05-28T06:11:00Z">
              <w:tcPr>
                <w:tcW w:w="1417" w:type="dxa"/>
                <w:gridSpan w:val="2"/>
                <w:vAlign w:val="center"/>
              </w:tcPr>
            </w:tcPrChange>
          </w:tcPr>
          <w:p w14:paraId="50EFA6A1" w14:textId="77777777" w:rsidR="00AA03EF" w:rsidRDefault="00AA03EF" w:rsidP="000F3AA2">
            <w:pPr>
              <w:pStyle w:val="Textvtabulce"/>
              <w:jc w:val="center"/>
              <w:rPr>
                <w:ins w:id="1096" w:author="Ingr Jiri" w:date="2025-05-27T22:35:00Z" w16du:dateUtc="2025-05-27T20:35:00Z"/>
              </w:rPr>
            </w:pPr>
            <w:ins w:id="1097" w:author="Ingr Jiri" w:date="2025-05-27T22:35:00Z" w16du:dateUtc="2025-05-27T20:35:00Z">
              <w:r>
                <w:t>2</w:t>
              </w:r>
            </w:ins>
          </w:p>
        </w:tc>
      </w:tr>
      <w:tr w:rsidR="00AA03EF" w14:paraId="2739A424" w14:textId="77777777" w:rsidTr="00A66BEE">
        <w:trPr>
          <w:trHeight w:val="397"/>
          <w:jc w:val="center"/>
          <w:ins w:id="1098" w:author="Ingr Jiri" w:date="2025-05-27T22:35:00Z"/>
          <w:trPrChange w:id="1099" w:author="Ingr Jiri" w:date="2025-05-28T08:11:00Z" w16du:dateUtc="2025-05-28T06:11:00Z">
            <w:trPr>
              <w:gridAfter w:val="0"/>
              <w:trHeight w:val="510"/>
              <w:jc w:val="center"/>
            </w:trPr>
          </w:trPrChange>
        </w:trPr>
        <w:tc>
          <w:tcPr>
            <w:tcW w:w="1582" w:type="dxa"/>
            <w:tcBorders>
              <w:left w:val="single" w:sz="12" w:space="0" w:color="auto"/>
            </w:tcBorders>
            <w:vAlign w:val="center"/>
            <w:tcPrChange w:id="1100" w:author="Ingr Jiri" w:date="2025-05-28T08:11:00Z" w16du:dateUtc="2025-05-28T06:11:00Z">
              <w:tcPr>
                <w:tcW w:w="1582" w:type="dxa"/>
                <w:gridSpan w:val="2"/>
                <w:vAlign w:val="center"/>
              </w:tcPr>
            </w:tcPrChange>
          </w:tcPr>
          <w:p w14:paraId="4921E744" w14:textId="77777777" w:rsidR="00AA03EF" w:rsidRDefault="00AA03EF" w:rsidP="000F3AA2">
            <w:pPr>
              <w:pStyle w:val="Textvtabulce"/>
              <w:rPr>
                <w:ins w:id="1101" w:author="Ingr Jiri" w:date="2025-05-27T22:35:00Z" w16du:dateUtc="2025-05-27T20:35:00Z"/>
              </w:rPr>
            </w:pPr>
            <w:ins w:id="1102" w:author="Ingr Jiri" w:date="2025-05-27T22:35:00Z" w16du:dateUtc="2025-05-27T20:35:00Z">
              <w:r>
                <w:t>část 4</w:t>
              </w:r>
            </w:ins>
          </w:p>
        </w:tc>
        <w:tc>
          <w:tcPr>
            <w:tcW w:w="1417" w:type="dxa"/>
            <w:vAlign w:val="center"/>
            <w:tcPrChange w:id="1103" w:author="Ingr Jiri" w:date="2025-05-28T08:11:00Z" w16du:dateUtc="2025-05-28T06:11:00Z">
              <w:tcPr>
                <w:tcW w:w="1417" w:type="dxa"/>
                <w:gridSpan w:val="2"/>
                <w:vAlign w:val="center"/>
              </w:tcPr>
            </w:tcPrChange>
          </w:tcPr>
          <w:p w14:paraId="34B1E549" w14:textId="77777777" w:rsidR="00AA03EF" w:rsidRDefault="00AA03EF" w:rsidP="000F3AA2">
            <w:pPr>
              <w:pStyle w:val="Textvtabulce"/>
              <w:jc w:val="center"/>
              <w:rPr>
                <w:ins w:id="1104" w:author="Ingr Jiri" w:date="2025-05-27T22:35:00Z" w16du:dateUtc="2025-05-27T20:35:00Z"/>
              </w:rPr>
            </w:pPr>
            <w:ins w:id="1105" w:author="Ingr Jiri" w:date="2025-05-27T22:35:00Z" w16du:dateUtc="2025-05-27T20:35:00Z">
              <w:r>
                <w:t>949</w:t>
              </w:r>
            </w:ins>
          </w:p>
        </w:tc>
        <w:tc>
          <w:tcPr>
            <w:tcW w:w="1417" w:type="dxa"/>
            <w:tcBorders>
              <w:right w:val="double" w:sz="4" w:space="0" w:color="auto"/>
            </w:tcBorders>
            <w:vAlign w:val="center"/>
            <w:tcPrChange w:id="1106" w:author="Ingr Jiri" w:date="2025-05-28T08:11:00Z" w16du:dateUtc="2025-05-28T06:11:00Z">
              <w:tcPr>
                <w:tcW w:w="1417" w:type="dxa"/>
                <w:gridSpan w:val="2"/>
                <w:tcBorders>
                  <w:right w:val="double" w:sz="4" w:space="0" w:color="auto"/>
                </w:tcBorders>
                <w:vAlign w:val="center"/>
              </w:tcPr>
            </w:tcPrChange>
          </w:tcPr>
          <w:p w14:paraId="27B5E33C" w14:textId="77777777" w:rsidR="00AA03EF" w:rsidRDefault="00AA03EF" w:rsidP="000F3AA2">
            <w:pPr>
              <w:pStyle w:val="Textvtabulce"/>
              <w:jc w:val="center"/>
              <w:rPr>
                <w:ins w:id="1107" w:author="Ingr Jiri" w:date="2025-05-27T22:35:00Z" w16du:dateUtc="2025-05-27T20:35:00Z"/>
              </w:rPr>
            </w:pPr>
            <w:ins w:id="1108" w:author="Ingr Jiri" w:date="2025-05-27T22:35:00Z" w16du:dateUtc="2025-05-27T20:35:00Z">
              <w:r>
                <w:t>2</w:t>
              </w:r>
            </w:ins>
          </w:p>
        </w:tc>
        <w:tc>
          <w:tcPr>
            <w:tcW w:w="1583" w:type="dxa"/>
            <w:tcBorders>
              <w:left w:val="double" w:sz="4" w:space="0" w:color="auto"/>
              <w:bottom w:val="single" w:sz="4" w:space="0" w:color="auto"/>
            </w:tcBorders>
            <w:vAlign w:val="center"/>
            <w:tcPrChange w:id="1109" w:author="Ingr Jiri" w:date="2025-05-28T08:11:00Z" w16du:dateUtc="2025-05-28T06:11:00Z">
              <w:tcPr>
                <w:tcW w:w="1583" w:type="dxa"/>
                <w:gridSpan w:val="2"/>
                <w:tcBorders>
                  <w:left w:val="double" w:sz="4" w:space="0" w:color="auto"/>
                  <w:bottom w:val="single" w:sz="4" w:space="0" w:color="auto"/>
                </w:tcBorders>
                <w:vAlign w:val="center"/>
              </w:tcPr>
            </w:tcPrChange>
          </w:tcPr>
          <w:p w14:paraId="07DB33BE" w14:textId="77777777" w:rsidR="00AA03EF" w:rsidRDefault="00AA03EF" w:rsidP="000F3AA2">
            <w:pPr>
              <w:pStyle w:val="Textvtabulce"/>
              <w:rPr>
                <w:ins w:id="1110" w:author="Ingr Jiri" w:date="2025-05-27T22:35:00Z" w16du:dateUtc="2025-05-27T20:35:00Z"/>
              </w:rPr>
            </w:pPr>
            <w:ins w:id="1111" w:author="Ingr Jiri" w:date="2025-05-27T22:35:00Z" w16du:dateUtc="2025-05-27T20:35:00Z">
              <w:r>
                <w:t>část 9</w:t>
              </w:r>
            </w:ins>
          </w:p>
        </w:tc>
        <w:tc>
          <w:tcPr>
            <w:tcW w:w="1417" w:type="dxa"/>
            <w:tcBorders>
              <w:bottom w:val="single" w:sz="4" w:space="0" w:color="auto"/>
            </w:tcBorders>
            <w:vAlign w:val="center"/>
            <w:tcPrChange w:id="1112" w:author="Ingr Jiri" w:date="2025-05-28T08:11:00Z" w16du:dateUtc="2025-05-28T06:11:00Z">
              <w:tcPr>
                <w:tcW w:w="1417" w:type="dxa"/>
                <w:gridSpan w:val="2"/>
                <w:tcBorders>
                  <w:bottom w:val="single" w:sz="4" w:space="0" w:color="auto"/>
                </w:tcBorders>
                <w:vAlign w:val="center"/>
              </w:tcPr>
            </w:tcPrChange>
          </w:tcPr>
          <w:p w14:paraId="7F5CA350" w14:textId="77777777" w:rsidR="00AA03EF" w:rsidRDefault="00AA03EF" w:rsidP="000F3AA2">
            <w:pPr>
              <w:pStyle w:val="Textvtabulce"/>
              <w:jc w:val="center"/>
              <w:rPr>
                <w:ins w:id="1113" w:author="Ingr Jiri" w:date="2025-05-27T22:35:00Z" w16du:dateUtc="2025-05-27T20:35:00Z"/>
              </w:rPr>
            </w:pPr>
            <w:ins w:id="1114" w:author="Ingr Jiri" w:date="2025-05-27T22:35:00Z" w16du:dateUtc="2025-05-27T20:35:00Z">
              <w:r>
                <w:t>1589</w:t>
              </w:r>
            </w:ins>
          </w:p>
        </w:tc>
        <w:tc>
          <w:tcPr>
            <w:tcW w:w="1417" w:type="dxa"/>
            <w:tcBorders>
              <w:bottom w:val="single" w:sz="4" w:space="0" w:color="auto"/>
              <w:right w:val="single" w:sz="12" w:space="0" w:color="auto"/>
            </w:tcBorders>
            <w:vAlign w:val="center"/>
            <w:tcPrChange w:id="1115" w:author="Ingr Jiri" w:date="2025-05-28T08:11:00Z" w16du:dateUtc="2025-05-28T06:11:00Z">
              <w:tcPr>
                <w:tcW w:w="1417" w:type="dxa"/>
                <w:gridSpan w:val="2"/>
                <w:tcBorders>
                  <w:bottom w:val="single" w:sz="4" w:space="0" w:color="auto"/>
                </w:tcBorders>
                <w:vAlign w:val="center"/>
              </w:tcPr>
            </w:tcPrChange>
          </w:tcPr>
          <w:p w14:paraId="1FF2231C" w14:textId="77777777" w:rsidR="00AA03EF" w:rsidRDefault="00AA03EF" w:rsidP="000F3AA2">
            <w:pPr>
              <w:pStyle w:val="Textvtabulce"/>
              <w:jc w:val="center"/>
              <w:rPr>
                <w:ins w:id="1116" w:author="Ingr Jiri" w:date="2025-05-27T22:35:00Z" w16du:dateUtc="2025-05-27T20:35:00Z"/>
              </w:rPr>
            </w:pPr>
            <w:ins w:id="1117" w:author="Ingr Jiri" w:date="2025-05-27T22:35:00Z" w16du:dateUtc="2025-05-27T20:35:00Z">
              <w:r>
                <w:t>1</w:t>
              </w:r>
            </w:ins>
          </w:p>
        </w:tc>
      </w:tr>
      <w:tr w:rsidR="00AA03EF" w14:paraId="1420CD56" w14:textId="77777777" w:rsidTr="00A66BEE">
        <w:trPr>
          <w:trHeight w:val="397"/>
          <w:jc w:val="center"/>
          <w:ins w:id="1118" w:author="Ingr Jiri" w:date="2025-05-27T22:35:00Z"/>
          <w:trPrChange w:id="1119" w:author="Ingr Jiri" w:date="2025-05-28T08:11:00Z" w16du:dateUtc="2025-05-28T06:11:00Z">
            <w:trPr>
              <w:gridAfter w:val="0"/>
              <w:trHeight w:val="510"/>
              <w:jc w:val="center"/>
            </w:trPr>
          </w:trPrChange>
        </w:trPr>
        <w:tc>
          <w:tcPr>
            <w:tcW w:w="1582" w:type="dxa"/>
            <w:tcBorders>
              <w:left w:val="single" w:sz="12" w:space="0" w:color="auto"/>
              <w:bottom w:val="single" w:sz="12" w:space="0" w:color="auto"/>
            </w:tcBorders>
            <w:vAlign w:val="center"/>
            <w:tcPrChange w:id="1120" w:author="Ingr Jiri" w:date="2025-05-28T08:11:00Z" w16du:dateUtc="2025-05-28T06:11:00Z">
              <w:tcPr>
                <w:tcW w:w="1582" w:type="dxa"/>
                <w:gridSpan w:val="2"/>
                <w:vAlign w:val="center"/>
              </w:tcPr>
            </w:tcPrChange>
          </w:tcPr>
          <w:p w14:paraId="695AD10B" w14:textId="77777777" w:rsidR="00AA03EF" w:rsidRDefault="00AA03EF" w:rsidP="000F3AA2">
            <w:pPr>
              <w:pStyle w:val="Textvtabulce"/>
              <w:rPr>
                <w:ins w:id="1121" w:author="Ingr Jiri" w:date="2025-05-27T22:35:00Z" w16du:dateUtc="2025-05-27T20:35:00Z"/>
              </w:rPr>
            </w:pPr>
            <w:ins w:id="1122" w:author="Ingr Jiri" w:date="2025-05-27T22:35:00Z" w16du:dateUtc="2025-05-27T20:35:00Z">
              <w:r>
                <w:t>část 5</w:t>
              </w:r>
            </w:ins>
          </w:p>
        </w:tc>
        <w:tc>
          <w:tcPr>
            <w:tcW w:w="1417" w:type="dxa"/>
            <w:tcBorders>
              <w:bottom w:val="single" w:sz="12" w:space="0" w:color="auto"/>
            </w:tcBorders>
            <w:vAlign w:val="center"/>
            <w:tcPrChange w:id="1123" w:author="Ingr Jiri" w:date="2025-05-28T08:11:00Z" w16du:dateUtc="2025-05-28T06:11:00Z">
              <w:tcPr>
                <w:tcW w:w="1417" w:type="dxa"/>
                <w:gridSpan w:val="2"/>
                <w:vAlign w:val="center"/>
              </w:tcPr>
            </w:tcPrChange>
          </w:tcPr>
          <w:p w14:paraId="5C127646" w14:textId="77777777" w:rsidR="00AA03EF" w:rsidRDefault="00AA03EF" w:rsidP="000F3AA2">
            <w:pPr>
              <w:pStyle w:val="Textvtabulce"/>
              <w:jc w:val="center"/>
              <w:rPr>
                <w:ins w:id="1124" w:author="Ingr Jiri" w:date="2025-05-27T22:35:00Z" w16du:dateUtc="2025-05-27T20:35:00Z"/>
              </w:rPr>
            </w:pPr>
            <w:ins w:id="1125" w:author="Ingr Jiri" w:date="2025-05-27T22:35:00Z" w16du:dateUtc="2025-05-27T20:35:00Z">
              <w:r>
                <w:t>1028</w:t>
              </w:r>
            </w:ins>
          </w:p>
        </w:tc>
        <w:tc>
          <w:tcPr>
            <w:tcW w:w="1417" w:type="dxa"/>
            <w:tcBorders>
              <w:bottom w:val="single" w:sz="12" w:space="0" w:color="auto"/>
              <w:right w:val="double" w:sz="4" w:space="0" w:color="auto"/>
            </w:tcBorders>
            <w:vAlign w:val="center"/>
            <w:tcPrChange w:id="1126" w:author="Ingr Jiri" w:date="2025-05-28T08:11:00Z" w16du:dateUtc="2025-05-28T06:11:00Z">
              <w:tcPr>
                <w:tcW w:w="1417" w:type="dxa"/>
                <w:gridSpan w:val="2"/>
                <w:tcBorders>
                  <w:right w:val="double" w:sz="4" w:space="0" w:color="auto"/>
                </w:tcBorders>
                <w:vAlign w:val="center"/>
              </w:tcPr>
            </w:tcPrChange>
          </w:tcPr>
          <w:p w14:paraId="4B504F1E" w14:textId="77777777" w:rsidR="00AA03EF" w:rsidRDefault="00AA03EF" w:rsidP="000F3AA2">
            <w:pPr>
              <w:pStyle w:val="Textvtabulce"/>
              <w:jc w:val="center"/>
              <w:rPr>
                <w:ins w:id="1127" w:author="Ingr Jiri" w:date="2025-05-27T22:35:00Z" w16du:dateUtc="2025-05-27T20:35:00Z"/>
              </w:rPr>
            </w:pPr>
            <w:ins w:id="1128" w:author="Ingr Jiri" w:date="2025-05-27T22:35:00Z" w16du:dateUtc="2025-05-27T20:35:00Z">
              <w:r>
                <w:t>2</w:t>
              </w:r>
            </w:ins>
          </w:p>
        </w:tc>
        <w:tc>
          <w:tcPr>
            <w:tcW w:w="1583" w:type="dxa"/>
            <w:tcBorders>
              <w:top w:val="single" w:sz="4" w:space="0" w:color="auto"/>
              <w:left w:val="double" w:sz="4" w:space="0" w:color="auto"/>
              <w:bottom w:val="single" w:sz="12" w:space="0" w:color="auto"/>
            </w:tcBorders>
            <w:vAlign w:val="center"/>
            <w:tcPrChange w:id="1129" w:author="Ingr Jiri" w:date="2025-05-28T08:11:00Z" w16du:dateUtc="2025-05-28T06:11:00Z">
              <w:tcPr>
                <w:tcW w:w="1583" w:type="dxa"/>
                <w:gridSpan w:val="2"/>
                <w:tcBorders>
                  <w:top w:val="single" w:sz="4" w:space="0" w:color="auto"/>
                  <w:left w:val="double" w:sz="4" w:space="0" w:color="auto"/>
                  <w:bottom w:val="single" w:sz="4" w:space="0" w:color="auto"/>
                </w:tcBorders>
                <w:vAlign w:val="center"/>
              </w:tcPr>
            </w:tcPrChange>
          </w:tcPr>
          <w:p w14:paraId="62F81D1E" w14:textId="77777777" w:rsidR="00AA03EF" w:rsidRDefault="00AA03EF" w:rsidP="000F3AA2">
            <w:pPr>
              <w:pStyle w:val="Textvtabulce"/>
              <w:rPr>
                <w:ins w:id="1130" w:author="Ingr Jiri" w:date="2025-05-27T22:35:00Z" w16du:dateUtc="2025-05-27T20:35:00Z"/>
              </w:rPr>
            </w:pPr>
            <w:ins w:id="1131" w:author="Ingr Jiri" w:date="2025-05-27T22:35:00Z" w16du:dateUtc="2025-05-27T20:35:00Z">
              <w:r>
                <w:t>Testovací část</w:t>
              </w:r>
            </w:ins>
          </w:p>
        </w:tc>
        <w:tc>
          <w:tcPr>
            <w:tcW w:w="1417" w:type="dxa"/>
            <w:tcBorders>
              <w:top w:val="single" w:sz="4" w:space="0" w:color="auto"/>
              <w:bottom w:val="single" w:sz="12" w:space="0" w:color="auto"/>
            </w:tcBorders>
            <w:vAlign w:val="center"/>
            <w:tcPrChange w:id="1132" w:author="Ingr Jiri" w:date="2025-05-28T08:11:00Z" w16du:dateUtc="2025-05-28T06:11:00Z">
              <w:tcPr>
                <w:tcW w:w="1417" w:type="dxa"/>
                <w:gridSpan w:val="2"/>
                <w:tcBorders>
                  <w:top w:val="single" w:sz="4" w:space="0" w:color="auto"/>
                  <w:bottom w:val="single" w:sz="4" w:space="0" w:color="auto"/>
                </w:tcBorders>
                <w:vAlign w:val="center"/>
              </w:tcPr>
            </w:tcPrChange>
          </w:tcPr>
          <w:p w14:paraId="63820554" w14:textId="77777777" w:rsidR="00AA03EF" w:rsidRDefault="00AA03EF" w:rsidP="000F3AA2">
            <w:pPr>
              <w:pStyle w:val="Textvtabulce"/>
              <w:jc w:val="center"/>
              <w:rPr>
                <w:ins w:id="1133" w:author="Ingr Jiri" w:date="2025-05-27T22:35:00Z" w16du:dateUtc="2025-05-27T20:35:00Z"/>
              </w:rPr>
            </w:pPr>
            <w:ins w:id="1134" w:author="Ingr Jiri" w:date="2025-05-27T22:35:00Z" w16du:dateUtc="2025-05-27T20:35:00Z">
              <w:r>
                <w:t>1247</w:t>
              </w:r>
            </w:ins>
          </w:p>
        </w:tc>
        <w:tc>
          <w:tcPr>
            <w:tcW w:w="1417" w:type="dxa"/>
            <w:tcBorders>
              <w:top w:val="single" w:sz="4" w:space="0" w:color="auto"/>
              <w:bottom w:val="single" w:sz="12" w:space="0" w:color="auto"/>
              <w:right w:val="single" w:sz="12" w:space="0" w:color="auto"/>
            </w:tcBorders>
            <w:vAlign w:val="center"/>
            <w:tcPrChange w:id="1135" w:author="Ingr Jiri" w:date="2025-05-28T08:11:00Z" w16du:dateUtc="2025-05-28T06:11:00Z">
              <w:tcPr>
                <w:tcW w:w="1417" w:type="dxa"/>
                <w:gridSpan w:val="2"/>
                <w:tcBorders>
                  <w:top w:val="single" w:sz="4" w:space="0" w:color="auto"/>
                  <w:bottom w:val="single" w:sz="4" w:space="0" w:color="auto"/>
                </w:tcBorders>
                <w:vAlign w:val="center"/>
              </w:tcPr>
            </w:tcPrChange>
          </w:tcPr>
          <w:p w14:paraId="0E1343E8" w14:textId="77777777" w:rsidR="00AA03EF" w:rsidRDefault="00AA03EF" w:rsidP="000F3AA2">
            <w:pPr>
              <w:pStyle w:val="Textvtabulce"/>
              <w:jc w:val="center"/>
              <w:rPr>
                <w:ins w:id="1136" w:author="Ingr Jiri" w:date="2025-05-27T22:35:00Z" w16du:dateUtc="2025-05-27T20:35:00Z"/>
              </w:rPr>
            </w:pPr>
            <w:ins w:id="1137" w:author="Ingr Jiri" w:date="2025-05-27T22:35:00Z" w16du:dateUtc="2025-05-27T20:35:00Z">
              <w:r>
                <w:t>3</w:t>
              </w:r>
            </w:ins>
          </w:p>
        </w:tc>
      </w:tr>
    </w:tbl>
    <w:p w14:paraId="2D7DB0A6" w14:textId="27BC9CFF" w:rsidR="00B22C79" w:rsidDel="00AA03EF" w:rsidRDefault="00C057CE" w:rsidP="00B22C79">
      <w:pPr>
        <w:rPr>
          <w:del w:id="1138" w:author="Ingr Jiri" w:date="2025-05-27T22:35:00Z" w16du:dateUtc="2025-05-27T20:35:00Z"/>
        </w:rPr>
      </w:pPr>
      <w:del w:id="1139" w:author="Ingr Jiri" w:date="2025-05-27T22:35:00Z" w16du:dateUtc="2025-05-27T20:35:00Z">
        <w:r w:rsidDel="00AA03EF">
          <w:delText>Poté</w:delText>
        </w:r>
        <w:r w:rsidR="009905BA" w:rsidDel="00AA03EF">
          <w:delText xml:space="preserve"> se vytvoří d</w:delText>
        </w:r>
        <w:r w:rsidDel="00AA03EF">
          <w:delText>evět</w:delText>
        </w:r>
        <w:r w:rsidR="009905BA" w:rsidDel="00AA03EF">
          <w:delText xml:space="preserve"> </w:delText>
        </w:r>
        <w:r w:rsidR="001B0A85" w:rsidDel="00AA03EF">
          <w:delText>verzí datasetu</w:delText>
        </w:r>
        <w:r w:rsidR="009905BA" w:rsidDel="00AA03EF">
          <w:delText xml:space="preserve">, </w:delText>
        </w:r>
        <w:r w:rsidR="00844789" w:rsidDel="00AA03EF">
          <w:delText xml:space="preserve">které </w:delText>
        </w:r>
        <w:r w:rsidDel="00AA03EF">
          <w:delText>použijí postupně každou část jako validační data a do trénovacích dat zahrnou zbylých 8 částí</w:delText>
        </w:r>
        <w:r w:rsidR="000421A9" w:rsidDel="00AA03EF">
          <w:delText xml:space="preserve"> (</w:delText>
        </w:r>
        <w:r w:rsidR="000421A9" w:rsidDel="00AA03EF">
          <w:fldChar w:fldCharType="begin"/>
        </w:r>
        <w:r w:rsidR="000421A9" w:rsidDel="00AA03EF">
          <w:delInstrText xml:space="preserve"> REF _Ref196853586 \h </w:delInstrText>
        </w:r>
        <w:r w:rsidR="000421A9" w:rsidDel="00AA03EF">
          <w:fldChar w:fldCharType="separate"/>
        </w:r>
        <w:r w:rsidR="00C409DD" w:rsidDel="00AA03EF">
          <w:rPr>
            <w:b/>
            <w:bCs/>
          </w:rPr>
          <w:delText>O</w:delText>
        </w:r>
        <w:r w:rsidR="00C409DD" w:rsidRPr="00AD1B2E" w:rsidDel="00AA03EF">
          <w:rPr>
            <w:b/>
            <w:bCs/>
          </w:rPr>
          <w:delText xml:space="preserve">br. </w:delText>
        </w:r>
        <w:r w:rsidR="00C409DD" w:rsidDel="00AA03EF">
          <w:rPr>
            <w:b/>
            <w:bCs/>
            <w:noProof/>
          </w:rPr>
          <w:delText>33</w:delText>
        </w:r>
        <w:r w:rsidR="000421A9" w:rsidDel="00AA03EF">
          <w:fldChar w:fldCharType="end"/>
        </w:r>
        <w:r w:rsidR="000421A9" w:rsidDel="00AA03EF">
          <w:delText>)</w:delText>
        </w:r>
        <w:r w:rsidDel="00AA03EF">
          <w:delText>.</w:delText>
        </w:r>
        <w:r w:rsidR="001B0A85" w:rsidDel="00AA03EF">
          <w:delText xml:space="preserve"> </w:delText>
        </w:r>
      </w:del>
      <w:del w:id="1140" w:author="Ingr Jiri" w:date="2025-05-27T22:09:00Z" w16du:dateUtc="2025-05-27T20:09:00Z">
        <w:r w:rsidR="001B0A85" w:rsidDel="00B77487">
          <w:delText>Vznikne tedy 9 obdobných datasetů se stejnými testovacími daty, ale jiným rozložením snímků mezi validační a trénovací část</w:delText>
        </w:r>
        <w:r w:rsidR="005D20B0" w:rsidDel="00B77487">
          <w:delText>í</w:delText>
        </w:r>
        <w:r w:rsidR="001B0A85" w:rsidDel="00B77487">
          <w:delText xml:space="preserve">. Po natrénovaní modelu na každém z těchto datasetů se jako </w:delText>
        </w:r>
        <w:r w:rsidR="00955E4B" w:rsidDel="00B77487">
          <w:delText>finální</w:delText>
        </w:r>
        <w:r w:rsidR="001B0A85" w:rsidDel="00B77487">
          <w:delText xml:space="preserve"> výkonost </w:delText>
        </w:r>
        <w:r w:rsidR="00955E4B" w:rsidDel="00B77487">
          <w:delText xml:space="preserve">modelu </w:delText>
        </w:r>
        <w:r w:rsidR="001B0A85" w:rsidDel="00B77487">
          <w:delText>použije metrika spočítaná zprůměrováním je</w:delText>
        </w:r>
        <w:r w:rsidR="00955E4B" w:rsidDel="00B77487">
          <w:delText>d</w:delText>
        </w:r>
        <w:r w:rsidR="001B0A85" w:rsidDel="00B77487">
          <w:delText>no</w:delText>
        </w:r>
        <w:r w:rsidR="00955E4B" w:rsidDel="00B77487">
          <w:delText>t</w:delText>
        </w:r>
        <w:r w:rsidR="001B0A85" w:rsidDel="00B77487">
          <w:delText>livých výsledků.</w:delText>
        </w:r>
      </w:del>
    </w:p>
    <w:p w14:paraId="7C93A9FD" w14:textId="3B614B20" w:rsidR="0073196C" w:rsidDel="00AA03EF" w:rsidRDefault="0073196C" w:rsidP="00AD1B2E">
      <w:pPr>
        <w:keepNext/>
        <w:rPr>
          <w:del w:id="1141" w:author="Ingr Jiri" w:date="2025-05-27T22:36:00Z" w16du:dateUtc="2025-05-27T20:36:00Z"/>
        </w:rPr>
      </w:pPr>
      <w:del w:id="1142" w:author="Ingr Jiri" w:date="2025-05-27T22:36:00Z" w16du:dateUtc="2025-05-27T20:36:00Z">
        <w:r w:rsidDel="00AA03EF">
          <w:rPr>
            <w:noProof/>
            <w:lang w:eastAsia="cs-CZ"/>
          </w:rPr>
          <w:drawing>
            <wp:inline distT="0" distB="0" distL="0" distR="0" wp14:anchorId="43253255" wp14:editId="00B73B96">
              <wp:extent cx="5753100" cy="2621280"/>
              <wp:effectExtent l="0" t="0" r="0" b="7620"/>
              <wp:docPr id="1977658460"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2621280"/>
                      </a:xfrm>
                      <a:prstGeom prst="rect">
                        <a:avLst/>
                      </a:prstGeom>
                      <a:noFill/>
                      <a:ln>
                        <a:noFill/>
                      </a:ln>
                    </pic:spPr>
                  </pic:pic>
                </a:graphicData>
              </a:graphic>
            </wp:inline>
          </w:drawing>
        </w:r>
      </w:del>
    </w:p>
    <w:p w14:paraId="6B158424" w14:textId="7070E686" w:rsidR="00B77487" w:rsidRDefault="0073196C">
      <w:pPr>
        <w:spacing w:before="160"/>
        <w:rPr>
          <w:ins w:id="1143" w:author="Ingr Jiri" w:date="2025-05-27T22:36:00Z" w16du:dateUtc="2025-05-27T20:36:00Z"/>
        </w:rPr>
        <w:pPrChange w:id="1144" w:author="Ingr Jiri" w:date="2025-05-27T22:36:00Z" w16du:dateUtc="2025-05-27T20:36:00Z">
          <w:pPr/>
        </w:pPrChange>
      </w:pPr>
      <w:bookmarkStart w:id="1145" w:name="_Ref198851862"/>
      <w:bookmarkStart w:id="1146" w:name="_Ref196853586"/>
      <w:del w:id="1147" w:author="Ingr Jiri" w:date="2025-05-27T22:36:00Z" w16du:dateUtc="2025-05-27T20:36:00Z">
        <w:r w:rsidDel="00AA03EF">
          <w:rPr>
            <w:b/>
          </w:rPr>
          <w:delText>O</w:delText>
        </w:r>
        <w:r w:rsidRPr="00AD1B2E" w:rsidDel="00AA03EF">
          <w:rPr>
            <w:b/>
          </w:rPr>
          <w:delText xml:space="preserve">br. </w:delText>
        </w:r>
      </w:del>
      <w:bookmarkEnd w:id="1145"/>
      <w:del w:id="1148" w:author="Ingr Jiri" w:date="2025-05-21T17:03:00Z" w16du:dateUtc="2025-05-21T15:03:00Z">
        <w:r w:rsidR="00F626E8" w:rsidDel="00827436">
          <w:rPr>
            <w:b/>
            <w:bCs/>
          </w:rPr>
          <w:fldChar w:fldCharType="begin"/>
        </w:r>
        <w:r w:rsidR="00F626E8" w:rsidDel="00827436">
          <w:rPr>
            <w:b/>
          </w:rPr>
          <w:delInstrText xml:space="preserve"> STYLEREF 1 \s </w:delInstrText>
        </w:r>
        <w:r w:rsidR="00F626E8" w:rsidDel="00827436">
          <w:rPr>
            <w:b/>
            <w:bCs/>
          </w:rPr>
          <w:fldChar w:fldCharType="separate"/>
        </w:r>
        <w:r w:rsidR="00F626E8" w:rsidDel="00827436">
          <w:rPr>
            <w:b/>
            <w:noProof/>
          </w:rPr>
          <w:delText>3</w:delText>
        </w:r>
        <w:r w:rsidR="00F626E8" w:rsidDel="00827436">
          <w:rPr>
            <w:b/>
            <w:bCs/>
          </w:rPr>
          <w:fldChar w:fldCharType="end"/>
        </w:r>
        <w:r w:rsidR="00F626E8" w:rsidDel="00827436">
          <w:rPr>
            <w:b/>
          </w:rPr>
          <w:delText>.</w:delText>
        </w:r>
        <w:r w:rsidR="00F626E8" w:rsidDel="00827436">
          <w:rPr>
            <w:b/>
            <w:bCs/>
          </w:rPr>
          <w:fldChar w:fldCharType="begin"/>
        </w:r>
        <w:r w:rsidR="00F626E8" w:rsidDel="00827436">
          <w:rPr>
            <w:b/>
          </w:rPr>
          <w:delInstrText xml:space="preserve"> SEQ obr. \* ARABIC \s 1 </w:delInstrText>
        </w:r>
        <w:r w:rsidR="00F626E8" w:rsidDel="00827436">
          <w:rPr>
            <w:b/>
            <w:bCs/>
          </w:rPr>
          <w:fldChar w:fldCharType="separate"/>
        </w:r>
        <w:r w:rsidR="00F626E8" w:rsidDel="00827436">
          <w:rPr>
            <w:b/>
            <w:noProof/>
          </w:rPr>
          <w:delText>3</w:delText>
        </w:r>
        <w:r w:rsidR="00F626E8" w:rsidDel="00827436">
          <w:rPr>
            <w:b/>
            <w:bCs/>
          </w:rPr>
          <w:fldChar w:fldCharType="end"/>
        </w:r>
      </w:del>
      <w:bookmarkEnd w:id="1146"/>
      <w:del w:id="1149" w:author="Ingr Jiri" w:date="2025-05-27T22:36:00Z" w16du:dateUtc="2025-05-27T20:36:00Z">
        <w:r w:rsidDel="00AA03EF">
          <w:delText>: Schéma trénování modelu AI pomocí křížové validace</w:delText>
        </w:r>
      </w:del>
      <w:ins w:id="1150" w:author="Ingr Jiri" w:date="2025-05-27T22:35:00Z" w16du:dateUtc="2025-05-27T20:35:00Z">
        <w:r w:rsidR="00AA03EF">
          <w:t>Poté se vytvoří devět verzí datasetu, které použijí postupně každou část jako validační data a do trénovacích dat zahrnou zbylých 8 částí (</w:t>
        </w:r>
        <w:r w:rsidR="00AA03EF">
          <w:fldChar w:fldCharType="begin"/>
        </w:r>
        <w:r w:rsidR="00AA03EF">
          <w:instrText xml:space="preserve"> REF _Ref196853586 \h </w:instrText>
        </w:r>
      </w:ins>
      <w:ins w:id="1151" w:author="Ingr Jiri" w:date="2025-05-27T22:35:00Z" w16du:dateUtc="2025-05-27T20:35:00Z">
        <w:r w:rsidR="00AA03EF">
          <w:fldChar w:fldCharType="separate"/>
        </w:r>
        <w:r w:rsidR="00AA03EF">
          <w:rPr>
            <w:b/>
            <w:bCs/>
          </w:rPr>
          <w:t>O</w:t>
        </w:r>
        <w:r w:rsidR="00AA03EF" w:rsidRPr="00AD1B2E">
          <w:rPr>
            <w:b/>
            <w:bCs/>
          </w:rPr>
          <w:t xml:space="preserve">br. </w:t>
        </w:r>
        <w:r w:rsidR="00AA03EF">
          <w:rPr>
            <w:b/>
            <w:bCs/>
            <w:noProof/>
          </w:rPr>
          <w:t>3</w:t>
        </w:r>
        <w:r w:rsidR="00AA03EF">
          <w:rPr>
            <w:b/>
            <w:bCs/>
          </w:rPr>
          <w:t>.</w:t>
        </w:r>
        <w:r w:rsidR="00AA03EF">
          <w:rPr>
            <w:b/>
            <w:bCs/>
            <w:noProof/>
          </w:rPr>
          <w:t>3</w:t>
        </w:r>
        <w:r w:rsidR="00AA03EF">
          <w:fldChar w:fldCharType="end"/>
        </w:r>
        <w:r w:rsidR="00AA03EF">
          <w:t xml:space="preserve">). </w:t>
        </w:r>
      </w:ins>
      <w:ins w:id="1152" w:author="Ingr Jiri" w:date="2025-05-27T22:10:00Z" w16du:dateUtc="2025-05-27T20:10:00Z">
        <w:r w:rsidR="00B77487">
          <w:t>Vznikne tedy 9 obdobných datasetů se stejnými testovacími daty, ale jiným rozložením snímků mezi validační a trénovací částí</w:t>
        </w:r>
      </w:ins>
      <w:ins w:id="1153" w:author="Ingr Jiri" w:date="2025-05-27T22:31:00Z" w16du:dateUtc="2025-05-27T20:31:00Z">
        <w:r w:rsidR="00F067DF">
          <w:t>.</w:t>
        </w:r>
      </w:ins>
      <w:ins w:id="1154" w:author="Ingr Jiri" w:date="2025-05-27T22:10:00Z" w16du:dateUtc="2025-05-27T20:10:00Z">
        <w:r w:rsidR="00B77487">
          <w:t xml:space="preserve"> Po natrénovaní modelu na každém z těchto datasetů se jako finální výkonost modelu použije metrika spočítaná zprůměrováním jednotlivých výsledků.</w:t>
        </w:r>
      </w:ins>
    </w:p>
    <w:p w14:paraId="28DF6FD3" w14:textId="77777777" w:rsidR="00AA03EF" w:rsidRDefault="00AA03EF" w:rsidP="00AA03EF">
      <w:pPr>
        <w:keepNext/>
        <w:rPr>
          <w:ins w:id="1155" w:author="Ingr Jiri" w:date="2025-05-27T22:36:00Z" w16du:dateUtc="2025-05-27T20:36:00Z"/>
        </w:rPr>
      </w:pPr>
      <w:ins w:id="1156" w:author="Ingr Jiri" w:date="2025-05-27T22:36:00Z" w16du:dateUtc="2025-05-27T20:36:00Z">
        <w:r>
          <w:rPr>
            <w:noProof/>
            <w:lang w:eastAsia="cs-CZ"/>
          </w:rPr>
          <w:drawing>
            <wp:inline distT="0" distB="0" distL="0" distR="0" wp14:anchorId="70D499D0" wp14:editId="14118F68">
              <wp:extent cx="5753100" cy="2621280"/>
              <wp:effectExtent l="0" t="0" r="0" b="7620"/>
              <wp:docPr id="695133332" name="Obrázek 7" descr="Obsah obrázku text, snímek obrazovky, diagram,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33332" name="Obrázek 7" descr="Obsah obrázku text, snímek obrazovky, diagram, řada/pruh&#10;&#10;Obsah vygenerovaný umělou inteligencí může být nesprávný."/>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2621280"/>
                      </a:xfrm>
                      <a:prstGeom prst="rect">
                        <a:avLst/>
                      </a:prstGeom>
                      <a:noFill/>
                      <a:ln>
                        <a:noFill/>
                      </a:ln>
                    </pic:spPr>
                  </pic:pic>
                </a:graphicData>
              </a:graphic>
            </wp:inline>
          </w:drawing>
        </w:r>
      </w:ins>
    </w:p>
    <w:p w14:paraId="7EEEC080" w14:textId="39B1F27A" w:rsidR="00AA03EF" w:rsidRDefault="00AA03EF">
      <w:pPr>
        <w:pStyle w:val="Titulek"/>
        <w:rPr>
          <w:ins w:id="1157" w:author="Ingr Jiri" w:date="2025-05-27T22:10:00Z" w16du:dateUtc="2025-05-27T20:10:00Z"/>
        </w:rPr>
        <w:pPrChange w:id="1158" w:author="Ingr Jiri" w:date="2025-05-27T22:36:00Z" w16du:dateUtc="2025-05-27T20:36:00Z">
          <w:pPr/>
        </w:pPrChange>
      </w:pPr>
      <w:ins w:id="1159" w:author="Ingr Jiri" w:date="2025-05-27T22:36:00Z" w16du:dateUtc="2025-05-27T20:36:00Z">
        <w:r>
          <w:rPr>
            <w:b/>
            <w:bCs w:val="0"/>
          </w:rPr>
          <w:t>O</w:t>
        </w:r>
        <w:r w:rsidRPr="00AD1B2E">
          <w:rPr>
            <w:b/>
            <w:bCs w:val="0"/>
          </w:rPr>
          <w:t xml:space="preserve">br. </w:t>
        </w:r>
        <w:r>
          <w:rPr>
            <w:b/>
            <w:bCs w:val="0"/>
          </w:rPr>
          <w:fldChar w:fldCharType="begin"/>
        </w:r>
        <w:r>
          <w:rPr>
            <w:b/>
            <w:bCs w:val="0"/>
          </w:rPr>
          <w:instrText xml:space="preserve"> STYLEREF 1 \s </w:instrText>
        </w:r>
        <w:r>
          <w:rPr>
            <w:b/>
            <w:bCs w:val="0"/>
          </w:rPr>
          <w:fldChar w:fldCharType="separate"/>
        </w:r>
        <w:r>
          <w:rPr>
            <w:b/>
            <w:bCs w:val="0"/>
            <w:noProof/>
          </w:rPr>
          <w:t>3</w:t>
        </w:r>
        <w:r>
          <w:rPr>
            <w:b/>
            <w:bCs w:val="0"/>
          </w:rPr>
          <w:fldChar w:fldCharType="end"/>
        </w:r>
        <w:r>
          <w:rPr>
            <w:b/>
            <w:bCs w:val="0"/>
          </w:rPr>
          <w:t>.</w:t>
        </w:r>
        <w:r>
          <w:rPr>
            <w:b/>
            <w:bCs w:val="0"/>
          </w:rPr>
          <w:fldChar w:fldCharType="begin"/>
        </w:r>
        <w:r>
          <w:rPr>
            <w:b/>
            <w:bCs w:val="0"/>
          </w:rPr>
          <w:instrText xml:space="preserve"> SEQ Obr. \* ARABIC \s 1 </w:instrText>
        </w:r>
        <w:r>
          <w:rPr>
            <w:b/>
            <w:bCs w:val="0"/>
          </w:rPr>
          <w:fldChar w:fldCharType="separate"/>
        </w:r>
        <w:r>
          <w:rPr>
            <w:b/>
            <w:bCs w:val="0"/>
            <w:noProof/>
          </w:rPr>
          <w:t>3</w:t>
        </w:r>
        <w:r>
          <w:rPr>
            <w:b/>
            <w:bCs w:val="0"/>
          </w:rPr>
          <w:fldChar w:fldCharType="end"/>
        </w:r>
        <w:r>
          <w:t>: Schéma přípravy dílčích datasetů pro trénování modelu AI pomocí křížové validace</w:t>
        </w:r>
      </w:ins>
    </w:p>
    <w:p w14:paraId="0C147CE9" w14:textId="18A72C8A" w:rsidR="00B77487" w:rsidRPr="00B77487" w:rsidDel="00AA03EF" w:rsidRDefault="00B77487">
      <w:pPr>
        <w:rPr>
          <w:del w:id="1160" w:author="Ingr Jiri" w:date="2025-05-27T22:35:00Z" w16du:dateUtc="2025-05-27T20:35:00Z"/>
        </w:rPr>
        <w:pPrChange w:id="1161" w:author="Ingr Jiri" w:date="2025-05-27T22:10:00Z" w16du:dateUtc="2025-05-27T20:10:00Z">
          <w:pPr>
            <w:pStyle w:val="Titulek"/>
          </w:pPr>
        </w:pPrChange>
      </w:pPr>
    </w:p>
    <w:p w14:paraId="2EA2FF47" w14:textId="52A61205" w:rsidR="002C66FE" w:rsidRDefault="0012018C" w:rsidP="0012018C">
      <w:pPr>
        <w:pStyle w:val="Nadpis2"/>
      </w:pPr>
      <w:bookmarkStart w:id="1162" w:name="_Toc198115588"/>
      <w:r>
        <w:t>Trénování modelu</w:t>
      </w:r>
      <w:bookmarkEnd w:id="1162"/>
    </w:p>
    <w:p w14:paraId="656CD8F2" w14:textId="18831F82" w:rsidR="0012018C" w:rsidRDefault="00AD2EC2" w:rsidP="0012018C">
      <w:r>
        <w:t>K vytvoření modelu pro detekci částí hlasivek v obrazech z laryngoskopického vyšetření byl použit algoritmus YOLO, konktrétně různé varianty YOLOv11.</w:t>
      </w:r>
      <w:r w:rsidR="001A21A6">
        <w:t xml:space="preserve"> Model byl trénován </w:t>
      </w:r>
      <w:r w:rsidR="004D7FED">
        <w:t xml:space="preserve">na </w:t>
      </w:r>
      <w:r w:rsidR="001B0A85">
        <w:t xml:space="preserve">velikostech </w:t>
      </w:r>
      <w:r w:rsidR="001A21A6">
        <w:t>YOLOv11n</w:t>
      </w:r>
      <w:r w:rsidR="001B0A85">
        <w:t xml:space="preserve">, </w:t>
      </w:r>
      <w:r w:rsidR="001A21A6">
        <w:t>YOLOv11s</w:t>
      </w:r>
      <w:r w:rsidR="001B0A85">
        <w:t>,</w:t>
      </w:r>
      <w:r w:rsidR="001A21A6">
        <w:t xml:space="preserve"> </w:t>
      </w:r>
      <w:r w:rsidR="00667F5C">
        <w:t xml:space="preserve">YOLOv11m </w:t>
      </w:r>
      <w:r w:rsidR="001A21A6">
        <w:t>a YOLOv11</w:t>
      </w:r>
      <w:r w:rsidR="00667F5C">
        <w:t>l</w:t>
      </w:r>
      <w:r w:rsidR="001B0A85">
        <w:t xml:space="preserve">. </w:t>
      </w:r>
      <w:r w:rsidR="00873DE6">
        <w:t xml:space="preserve">Pro </w:t>
      </w:r>
      <w:r w:rsidR="00667F5C">
        <w:t xml:space="preserve">správné natrénování modelu </w:t>
      </w:r>
      <w:r w:rsidR="00873DE6">
        <w:t xml:space="preserve">je třeba vhodně nastavit řadu </w:t>
      </w:r>
      <w:proofErr w:type="spellStart"/>
      <w:r w:rsidR="00873DE6">
        <w:t>hyperparametrů</w:t>
      </w:r>
      <w:proofErr w:type="spellEnd"/>
      <w:r w:rsidR="00873DE6">
        <w:t xml:space="preserve">, jejichž hodnoty mohou značně ovlivnit výslednou </w:t>
      </w:r>
      <w:r w:rsidR="004D7FED">
        <w:t xml:space="preserve">přesnost detekce </w:t>
      </w:r>
      <w:r w:rsidR="00873DE6">
        <w:t xml:space="preserve">modelu. Dále jsou </w:t>
      </w:r>
      <w:del w:id="1163" w:author="Ingr Jiri" w:date="2025-05-19T22:55:00Z" w16du:dateUtc="2025-05-19T20:55:00Z">
        <w:r w:rsidR="00873DE6" w:rsidDel="00F10F04">
          <w:delText>v </w:delText>
        </w:r>
      </w:del>
      <w:r w:rsidR="00873DE6">
        <w:t xml:space="preserve">pro ukázku vysvětleny </w:t>
      </w:r>
      <w:r w:rsidR="00EB631F">
        <w:t>n</w:t>
      </w:r>
      <w:r w:rsidR="00AD1B2E">
        <w:t>ě</w:t>
      </w:r>
      <w:r w:rsidR="00EB631F">
        <w:t>které ze základních</w:t>
      </w:r>
      <w:r w:rsidR="00873DE6">
        <w:t xml:space="preserve"> </w:t>
      </w:r>
      <w:proofErr w:type="spellStart"/>
      <w:r w:rsidR="00873DE6">
        <w:t>hyperparametrů</w:t>
      </w:r>
      <w:proofErr w:type="spellEnd"/>
      <w:r w:rsidR="00873DE6">
        <w:t>.</w:t>
      </w:r>
    </w:p>
    <w:p w14:paraId="7D720473" w14:textId="748043C6" w:rsidR="00332E15" w:rsidRDefault="00332E15" w:rsidP="00332E15">
      <w:pPr>
        <w:pStyle w:val="Nadpis3"/>
      </w:pPr>
      <w:bookmarkStart w:id="1164" w:name="_Toc198115589"/>
      <w:r>
        <w:lastRenderedPageBreak/>
        <w:t>Počet epoch</w:t>
      </w:r>
      <w:bookmarkEnd w:id="1164"/>
    </w:p>
    <w:p w14:paraId="25280FA6" w14:textId="4F893A0C" w:rsidR="009E3D5C" w:rsidRDefault="009E3D5C" w:rsidP="009E3D5C">
      <w:r>
        <w:t>Jedna epocha představuje kompletní průchod dat a zpětnou propagaci</w:t>
      </w:r>
      <w:r w:rsidR="004627E2">
        <w:t xml:space="preserve"> chyb</w:t>
      </w:r>
      <w:r>
        <w:t xml:space="preserve"> </w:t>
      </w:r>
      <w:r w:rsidR="004627E2">
        <w:t xml:space="preserve">skrze </w:t>
      </w:r>
      <w:r>
        <w:t xml:space="preserve">neuronovou síť. Počet epoch tedy udává, kolikrát model projde celým trénovacím </w:t>
      </w:r>
      <w:proofErr w:type="spellStart"/>
      <w:r>
        <w:t>datasetem</w:t>
      </w:r>
      <w:proofErr w:type="spellEnd"/>
      <w:r>
        <w:t xml:space="preserve">. V průběhu epoch dochází k optimalizaci vah a </w:t>
      </w:r>
      <w:proofErr w:type="spellStart"/>
      <w:r>
        <w:t>biasů</w:t>
      </w:r>
      <w:proofErr w:type="spellEnd"/>
      <w:r>
        <w:t xml:space="preserve"> </w:t>
      </w:r>
      <w:r w:rsidR="00B32818">
        <w:t>modelu</w:t>
      </w:r>
      <w:r>
        <w:t>, který se postupně optimalizuje na míru předloženým datům. Při nastavení nedostatečného počtu epoch model nemá dostatek času naučit se správně reprezentovat data, při nastavení příliš vysokého počtu epoch může docházet k přeučení na trénovací data. V této práci byla zjištěna jako optimální hodnota počtu epoch 300</w:t>
      </w:r>
      <w:r w:rsidR="00555D74">
        <w:t xml:space="preserve"> s přidáním doplňujícího </w:t>
      </w:r>
      <w:proofErr w:type="spellStart"/>
      <w:r w:rsidR="00555D74">
        <w:t>hyperparametrů</w:t>
      </w:r>
      <w:proofErr w:type="spellEnd"/>
      <w:r w:rsidR="00555D74">
        <w:t xml:space="preserve"> </w:t>
      </w:r>
      <w:proofErr w:type="spellStart"/>
      <w:r w:rsidR="00555D74">
        <w:t>patience</w:t>
      </w:r>
      <w:proofErr w:type="spellEnd"/>
      <w:r w:rsidR="004627E2">
        <w:t xml:space="preserve"> (</w:t>
      </w:r>
      <w:r w:rsidR="004627E2">
        <w:fldChar w:fldCharType="begin"/>
      </w:r>
      <w:r w:rsidR="004627E2">
        <w:instrText xml:space="preserve"> REF _Ref197014222 \r \h </w:instrText>
      </w:r>
      <w:r w:rsidR="004627E2">
        <w:fldChar w:fldCharType="separate"/>
      </w:r>
      <w:r w:rsidR="00C409DD">
        <w:t>3.2.2</w:t>
      </w:r>
      <w:r w:rsidR="004627E2">
        <w:fldChar w:fldCharType="end"/>
      </w:r>
      <w:r w:rsidR="004627E2">
        <w:t>)</w:t>
      </w:r>
      <w:r>
        <w:t>.</w:t>
      </w:r>
    </w:p>
    <w:p w14:paraId="41438BE5" w14:textId="708E5F2B" w:rsidR="009E3D5C" w:rsidRDefault="009E3D5C" w:rsidP="009E3D5C">
      <w:pPr>
        <w:pStyle w:val="Nadpis3"/>
      </w:pPr>
      <w:bookmarkStart w:id="1165" w:name="_Ref197014222"/>
      <w:bookmarkStart w:id="1166" w:name="_Toc198115590"/>
      <w:proofErr w:type="spellStart"/>
      <w:r>
        <w:t>Patience</w:t>
      </w:r>
      <w:bookmarkEnd w:id="1165"/>
      <w:bookmarkEnd w:id="1166"/>
      <w:proofErr w:type="spellEnd"/>
    </w:p>
    <w:p w14:paraId="2F1C695A" w14:textId="02B760CC" w:rsidR="009E3D5C" w:rsidRDefault="00555D74" w:rsidP="009E3D5C">
      <w:proofErr w:type="spellStart"/>
      <w:r>
        <w:t>Hyperparametr</w:t>
      </w:r>
      <w:proofErr w:type="spellEnd"/>
      <w:r>
        <w:t xml:space="preserve"> </w:t>
      </w:r>
      <w:proofErr w:type="spellStart"/>
      <w:r>
        <w:t>patience</w:t>
      </w:r>
      <w:proofErr w:type="spellEnd"/>
      <w:r>
        <w:t xml:space="preserve"> je použit v kombinaci s počtem epoch. Slouží k ukončení tréninku v případě, že </w:t>
      </w:r>
      <w:r w:rsidR="00353E89">
        <w:t xml:space="preserve">se </w:t>
      </w:r>
      <w:r>
        <w:t xml:space="preserve">model po určitou dobu nezlepšuje na validačních datech. Parametr pomáhá zabránit přeučení modelu a zároveň šetří výpočetní čas. Pro model hlasivek byla hodnota </w:t>
      </w:r>
      <w:proofErr w:type="spellStart"/>
      <w:r>
        <w:t>patience</w:t>
      </w:r>
      <w:proofErr w:type="spellEnd"/>
      <w:r>
        <w:t xml:space="preserve"> nastavena na 50, trénink tedy byl v případě stagnace </w:t>
      </w:r>
      <w:del w:id="1167" w:author="Ingr Jiri" w:date="2025-05-26T23:42:00Z" w16du:dateUtc="2025-05-26T21:42:00Z">
        <w:r w:rsidDel="002C6E69">
          <w:delText xml:space="preserve">výkonosti </w:delText>
        </w:r>
      </w:del>
      <w:ins w:id="1168" w:author="Ingr Jiri" w:date="2025-05-26T23:42:00Z" w16du:dateUtc="2025-05-26T21:42:00Z">
        <w:r w:rsidR="002C6E69">
          <w:t xml:space="preserve">přesnosti detekce </w:t>
        </w:r>
      </w:ins>
      <w:r>
        <w:t>během posledních 50 epoch ukončen.</w:t>
      </w:r>
    </w:p>
    <w:p w14:paraId="33079C15" w14:textId="5FDE6724" w:rsidR="00563E42" w:rsidRDefault="00563E42" w:rsidP="00563E42">
      <w:pPr>
        <w:pStyle w:val="Nadpis3"/>
      </w:pPr>
      <w:bookmarkStart w:id="1169" w:name="_Toc198115591"/>
      <w:r>
        <w:t>Optimalizační algoritmus</w:t>
      </w:r>
      <w:bookmarkEnd w:id="1169"/>
    </w:p>
    <w:p w14:paraId="5124EEB0" w14:textId="56770AC2" w:rsidR="00563E42" w:rsidRPr="00563E42" w:rsidRDefault="00E3669B" w:rsidP="00563E42">
      <w:r>
        <w:t xml:space="preserve">Optimalizační algoritmus </w:t>
      </w:r>
      <w:r w:rsidR="004627E2">
        <w:t>(</w:t>
      </w:r>
      <w:r>
        <w:t>též optimalizátor</w:t>
      </w:r>
      <w:r w:rsidR="004627E2">
        <w:t>)</w:t>
      </w:r>
      <w:r>
        <w:t xml:space="preserve"> se stará o</w:t>
      </w:r>
      <w:r w:rsidR="004627E2">
        <w:t xml:space="preserve"> průběžnou</w:t>
      </w:r>
      <w:r>
        <w:t xml:space="preserve"> aktualizaci v</w:t>
      </w:r>
      <w:r w:rsidR="004627E2">
        <w:t>á</w:t>
      </w:r>
      <w:r>
        <w:t>h</w:t>
      </w:r>
      <w:r w:rsidR="004627E2">
        <w:t>ových koeficientů</w:t>
      </w:r>
      <w:r>
        <w:t xml:space="preserve"> a </w:t>
      </w:r>
      <w:proofErr w:type="spellStart"/>
      <w:r>
        <w:t>biasů</w:t>
      </w:r>
      <w:proofErr w:type="spellEnd"/>
      <w:r>
        <w:t xml:space="preserve"> při zpětné propagaci</w:t>
      </w:r>
      <w:r w:rsidR="004627E2">
        <w:t xml:space="preserve"> chyb</w:t>
      </w:r>
      <w:r>
        <w:t xml:space="preserve"> na základě vypočtené chyby. </w:t>
      </w:r>
      <w:r w:rsidR="004627E2" w:rsidRPr="004627E2">
        <w:t xml:space="preserve">Výběr vhodného optimalizátoru má zásadní vliv na rychlost </w:t>
      </w:r>
      <w:r w:rsidR="004627E2">
        <w:t>konvergence</w:t>
      </w:r>
      <w:r w:rsidR="004627E2" w:rsidRPr="004627E2">
        <w:t xml:space="preserve"> modelu ke správnému řešení i na jeho stabilitu</w:t>
      </w:r>
      <w:r>
        <w:t>, pro každou úlohu je tedy třeba vybrat co nejvhodnější optimalizační metodu. YOLO umožňuje použití optimalizační</w:t>
      </w:r>
      <w:r w:rsidR="00966354">
        <w:t>ch</w:t>
      </w:r>
      <w:r>
        <w:t xml:space="preserve"> algoritm</w:t>
      </w:r>
      <w:r w:rsidR="00966354">
        <w:t>ů</w:t>
      </w:r>
      <w:r w:rsidR="004627E2">
        <w:t xml:space="preserve">, mezi něž patří např. </w:t>
      </w:r>
      <w:proofErr w:type="spellStart"/>
      <w:ins w:id="1170" w:author="Ingr Jiri" w:date="2025-05-19T22:55:00Z">
        <w:r w:rsidR="00D009CB" w:rsidRPr="00D009CB">
          <w:t>Stochastic</w:t>
        </w:r>
      </w:ins>
      <w:proofErr w:type="spellEnd"/>
      <w:del w:id="1171" w:author="Ingr Jiri" w:date="2025-05-19T22:55:00Z" w16du:dateUtc="2025-05-19T20:55:00Z">
        <w:r w:rsidR="00966354" w:rsidDel="00D009CB">
          <w:delText>Scholastic</w:delText>
        </w:r>
      </w:del>
      <w:r w:rsidR="00966354">
        <w:t xml:space="preserve"> </w:t>
      </w:r>
      <w:ins w:id="1172" w:author="Kateřina Rulfová" w:date="2025-05-27T22:54:00Z" w16du:dateUtc="2025-05-27T20:54:00Z">
        <w:r w:rsidR="000772A9">
          <w:t>G</w:t>
        </w:r>
      </w:ins>
      <w:del w:id="1173" w:author="Kateřina Rulfová" w:date="2025-05-27T22:54:00Z" w16du:dateUtc="2025-05-27T20:54:00Z">
        <w:r w:rsidR="00966354" w:rsidDel="000772A9">
          <w:delText>g</w:delText>
        </w:r>
      </w:del>
      <w:r w:rsidR="00966354">
        <w:t xml:space="preserve">radient </w:t>
      </w:r>
      <w:proofErr w:type="spellStart"/>
      <w:ins w:id="1174" w:author="Kateřina Rulfová" w:date="2025-05-27T22:54:00Z" w16du:dateUtc="2025-05-27T20:54:00Z">
        <w:r w:rsidR="000772A9">
          <w:t>D</w:t>
        </w:r>
      </w:ins>
      <w:del w:id="1175" w:author="Kateřina Rulfová" w:date="2025-05-27T22:54:00Z" w16du:dateUtc="2025-05-27T20:54:00Z">
        <w:r w:rsidR="00966354" w:rsidDel="000772A9">
          <w:delText>d</w:delText>
        </w:r>
      </w:del>
      <w:r w:rsidR="00966354">
        <w:t>escent</w:t>
      </w:r>
      <w:proofErr w:type="spellEnd"/>
      <w:r w:rsidR="00966354">
        <w:t xml:space="preserve"> (SGD)</w:t>
      </w:r>
      <w:r>
        <w:t xml:space="preserve">, </w:t>
      </w:r>
      <w:proofErr w:type="spellStart"/>
      <w:r w:rsidR="00966354" w:rsidRPr="00966354">
        <w:t>Root</w:t>
      </w:r>
      <w:proofErr w:type="spellEnd"/>
      <w:r w:rsidR="00966354" w:rsidRPr="00966354">
        <w:t xml:space="preserve"> </w:t>
      </w:r>
      <w:proofErr w:type="spellStart"/>
      <w:r w:rsidR="00966354" w:rsidRPr="00966354">
        <w:t>Mean</w:t>
      </w:r>
      <w:proofErr w:type="spellEnd"/>
      <w:r w:rsidR="00966354" w:rsidRPr="00966354">
        <w:t xml:space="preserve"> Square </w:t>
      </w:r>
      <w:proofErr w:type="spellStart"/>
      <w:r w:rsidR="00966354" w:rsidRPr="00966354">
        <w:t>Propagation</w:t>
      </w:r>
      <w:proofErr w:type="spellEnd"/>
      <w:r w:rsidR="00966354">
        <w:t xml:space="preserve"> (</w:t>
      </w:r>
      <w:proofErr w:type="spellStart"/>
      <w:r w:rsidR="00966354">
        <w:t>RMSProp</w:t>
      </w:r>
      <w:proofErr w:type="spellEnd"/>
      <w:r w:rsidR="00966354">
        <w:t>)</w:t>
      </w:r>
      <w:r>
        <w:t xml:space="preserve">, </w:t>
      </w:r>
      <w:proofErr w:type="spellStart"/>
      <w:r w:rsidR="00966354" w:rsidRPr="00AD1B2E">
        <w:t>Adaptive</w:t>
      </w:r>
      <w:proofErr w:type="spellEnd"/>
      <w:r w:rsidR="00966354" w:rsidRPr="00AD1B2E">
        <w:t xml:space="preserve"> Moment </w:t>
      </w:r>
      <w:proofErr w:type="spellStart"/>
      <w:r w:rsidR="00966354" w:rsidRPr="00AD1B2E">
        <w:t>Estimation</w:t>
      </w:r>
      <w:proofErr w:type="spellEnd"/>
      <w:r w:rsidR="00966354">
        <w:t xml:space="preserve"> (Adam)</w:t>
      </w:r>
      <w:r>
        <w:t xml:space="preserve">, </w:t>
      </w:r>
      <w:proofErr w:type="spellStart"/>
      <w:r>
        <w:t>AdamW</w:t>
      </w:r>
      <w:proofErr w:type="spellEnd"/>
      <w:r w:rsidR="004627E2">
        <w:t xml:space="preserve">, což je modifikovaná </w:t>
      </w:r>
      <w:r w:rsidR="00966354">
        <w:t xml:space="preserve">verze optimalizátoru Adam, který </w:t>
      </w:r>
      <w:r w:rsidR="004627E2">
        <w:t>efektivněji</w:t>
      </w:r>
      <w:r w:rsidR="00966354">
        <w:t xml:space="preserve"> pracuje s</w:t>
      </w:r>
      <w:r w:rsidR="004627E2">
        <w:t xml:space="preserve"> regularizačním </w:t>
      </w:r>
      <w:proofErr w:type="spellStart"/>
      <w:r w:rsidR="00966354">
        <w:t>hyperparametrem</w:t>
      </w:r>
      <w:proofErr w:type="spellEnd"/>
      <w:r w:rsidR="00966354">
        <w:t xml:space="preserve"> </w:t>
      </w:r>
      <w:proofErr w:type="spellStart"/>
      <w:r w:rsidR="00966354">
        <w:t>weight</w:t>
      </w:r>
      <w:proofErr w:type="spellEnd"/>
      <w:r w:rsidR="00966354">
        <w:t xml:space="preserve"> </w:t>
      </w:r>
      <w:proofErr w:type="spellStart"/>
      <w:r w:rsidR="00966354">
        <w:t>decay</w:t>
      </w:r>
      <w:proofErr w:type="spellEnd"/>
      <w:r>
        <w:t>.</w:t>
      </w:r>
    </w:p>
    <w:p w14:paraId="354F760F" w14:textId="38E1EEFD" w:rsidR="00332E15" w:rsidRDefault="00332E15" w:rsidP="00332E15">
      <w:pPr>
        <w:pStyle w:val="Nadpis3"/>
      </w:pPr>
      <w:bookmarkStart w:id="1176" w:name="_Toc198115592"/>
      <w:r>
        <w:t>Rychlost učení</w:t>
      </w:r>
      <w:bookmarkEnd w:id="1176"/>
    </w:p>
    <w:p w14:paraId="0C1C7E25" w14:textId="0480AECD" w:rsidR="00332E15" w:rsidRDefault="00EB060D" w:rsidP="00332E15">
      <w:r>
        <w:t xml:space="preserve">Při </w:t>
      </w:r>
      <w:r w:rsidR="001F6CF5">
        <w:t xml:space="preserve">každé </w:t>
      </w:r>
      <w:r>
        <w:t xml:space="preserve">aktualizaci </w:t>
      </w:r>
      <w:r w:rsidR="001F6CF5">
        <w:t xml:space="preserve">vektoru </w:t>
      </w:r>
      <w:r>
        <w:t xml:space="preserve">vah a </w:t>
      </w:r>
      <w:proofErr w:type="spellStart"/>
      <w:r>
        <w:t>biasů</w:t>
      </w:r>
      <w:proofErr w:type="spellEnd"/>
      <w:r>
        <w:t xml:space="preserve"> je </w:t>
      </w:r>
      <w:r w:rsidR="001F6CF5">
        <w:t xml:space="preserve">vypočtená </w:t>
      </w:r>
      <w:r>
        <w:t xml:space="preserve">změna násobena velikostí </w:t>
      </w:r>
      <w:proofErr w:type="spellStart"/>
      <w:r>
        <w:t>hyperparametru</w:t>
      </w:r>
      <w:proofErr w:type="spellEnd"/>
      <w:r>
        <w:t xml:space="preserve"> rychlosti učení. </w:t>
      </w:r>
      <w:r w:rsidR="001F6CF5">
        <w:t>Tento parametr určuje</w:t>
      </w:r>
      <w:r>
        <w:t>, jak velký</w:t>
      </w:r>
      <w:r w:rsidR="001F6CF5">
        <w:t>m</w:t>
      </w:r>
      <w:r>
        <w:t xml:space="preserve"> krok</w:t>
      </w:r>
      <w:r w:rsidR="001F6CF5">
        <w:t>em</w:t>
      </w:r>
      <w:r>
        <w:t xml:space="preserve"> se mají parametry modelu měnit ve směru vypočítané</w:t>
      </w:r>
      <w:r w:rsidR="001F6CF5">
        <w:t>ho</w:t>
      </w:r>
      <w:r>
        <w:t xml:space="preserve"> </w:t>
      </w:r>
      <w:r w:rsidR="001F6CF5">
        <w:t>gradientu</w:t>
      </w:r>
      <w:r>
        <w:t xml:space="preserve">. </w:t>
      </w:r>
      <w:r w:rsidR="001F6CF5">
        <w:t>Nastavení</w:t>
      </w:r>
      <w:r>
        <w:t xml:space="preserve"> příliš nízké rychlosti učení </w:t>
      </w:r>
      <w:r w:rsidR="001F6CF5">
        <w:t xml:space="preserve">způsobuje pomalou konvergenci modelu </w:t>
      </w:r>
      <w:r>
        <w:t xml:space="preserve">k optimálnímu řešení, </w:t>
      </w:r>
      <w:r w:rsidR="001F6CF5">
        <w:t xml:space="preserve">což vede k prodloužení tréninkového </w:t>
      </w:r>
      <w:r>
        <w:t>čas</w:t>
      </w:r>
      <w:r w:rsidR="001F6CF5">
        <w:t>u,</w:t>
      </w:r>
      <w:r>
        <w:t xml:space="preserve"> </w:t>
      </w:r>
      <w:r w:rsidR="001F6CF5">
        <w:t xml:space="preserve">případně </w:t>
      </w:r>
      <w:r>
        <w:t>ideální</w:t>
      </w:r>
      <w:r w:rsidR="001F6CF5">
        <w:t>ho</w:t>
      </w:r>
      <w:r>
        <w:t xml:space="preserve"> výsledku </w:t>
      </w:r>
      <w:r w:rsidR="001F6CF5">
        <w:t xml:space="preserve">není dosaženo </w:t>
      </w:r>
      <w:r>
        <w:t xml:space="preserve">vůbec. </w:t>
      </w:r>
      <w:r w:rsidR="001F6CF5">
        <w:t xml:space="preserve">V některých případech se model může </w:t>
      </w:r>
      <w:r>
        <w:t xml:space="preserve">ustálit v lokálním minimu ztrátové funkce, které není nejlepším řešením. </w:t>
      </w:r>
      <w:r w:rsidR="001F6CF5">
        <w:t xml:space="preserve">Naopak příliš vysoká rychlost učení </w:t>
      </w:r>
      <w:r w:rsidR="00D050C7">
        <w:t xml:space="preserve">způsobuje velké změny v parametrech modelu, což se </w:t>
      </w:r>
      <w:r w:rsidR="00D050C7">
        <w:lastRenderedPageBreak/>
        <w:t>p</w:t>
      </w:r>
      <w:r>
        <w:t>rojev</w:t>
      </w:r>
      <w:r w:rsidR="00D050C7">
        <w:t>uje</w:t>
      </w:r>
      <w:r>
        <w:t xml:space="preserve"> </w:t>
      </w:r>
      <w:r w:rsidR="00D050C7">
        <w:t xml:space="preserve">zvýšenou </w:t>
      </w:r>
      <w:r>
        <w:t xml:space="preserve">nestabilitou tréninku a model </w:t>
      </w:r>
      <w:r w:rsidR="00D050C7">
        <w:t>nemusí konvergovat k ideálnímu řešení problému</w:t>
      </w:r>
      <w:r>
        <w:t>.</w:t>
      </w:r>
      <w:r w:rsidR="00442A20">
        <w:t xml:space="preserve"> Hodnota rychlosti učení je během tréninku modelu zakomponována</w:t>
      </w:r>
      <w:r w:rsidR="005829DE">
        <w:t>,</w:t>
      </w:r>
      <w:r w:rsidR="00442A20">
        <w:t xml:space="preserve"> </w:t>
      </w:r>
      <w:r w:rsidR="005829DE">
        <w:t xml:space="preserve">v závislosti na zvoleném optimalizačním algoritmu, v rovnici pro výpočet </w:t>
      </w:r>
      <w:r w:rsidR="00D050C7">
        <w:t>aktualizace</w:t>
      </w:r>
      <w:r w:rsidR="005829DE">
        <w:t xml:space="preserve"> vektoru va</w:t>
      </w:r>
      <w:r w:rsidR="000107EE">
        <w:t>h. V</w:t>
      </w:r>
      <w:r w:rsidR="005829DE">
        <w:t xml:space="preserve"> případě této práce se vyskytuje </w:t>
      </w:r>
      <w:r w:rsidR="000107EE">
        <w:t xml:space="preserve">jako konstanta </w:t>
      </w:r>
      <m:oMath>
        <m:r>
          <w:rPr>
            <w:rFonts w:ascii="Cambria Math" w:hAnsi="Cambria Math"/>
          </w:rPr>
          <m:t>η</m:t>
        </m:r>
      </m:oMath>
      <w:r w:rsidR="005829DE">
        <w:t xml:space="preserve"> </w:t>
      </w:r>
      <w:r w:rsidR="000107EE">
        <w:t xml:space="preserve">ve výpočtu vektoru vah pomocí optimalizátoru </w:t>
      </w:r>
      <w:proofErr w:type="spellStart"/>
      <w:r w:rsidR="000107EE">
        <w:t>AdamW</w:t>
      </w:r>
      <w:proofErr w:type="spellEnd"/>
      <w:r w:rsidR="000107EE">
        <w:t xml:space="preserve"> (</w:t>
      </w:r>
      <w:r w:rsidR="005829DE">
        <w:t>rovnic</w:t>
      </w:r>
      <w:r w:rsidR="000107EE">
        <w:t>e</w:t>
      </w:r>
      <w:r w:rsidR="005829DE">
        <w:t xml:space="preserve"> 3.5).</w:t>
      </w:r>
    </w:p>
    <w:p w14:paraId="31B77093" w14:textId="1F41E6C2" w:rsidR="00332E15" w:rsidRDefault="00332E15" w:rsidP="00332E15">
      <w:pPr>
        <w:pStyle w:val="Nadpis3"/>
      </w:pPr>
      <w:bookmarkStart w:id="1177" w:name="_Toc198115593"/>
      <w:proofErr w:type="spellStart"/>
      <w:r>
        <w:t>Batch</w:t>
      </w:r>
      <w:proofErr w:type="spellEnd"/>
      <w:r>
        <w:t xml:space="preserve"> </w:t>
      </w:r>
      <w:proofErr w:type="spellStart"/>
      <w:r>
        <w:t>size</w:t>
      </w:r>
      <w:bookmarkEnd w:id="1177"/>
      <w:proofErr w:type="spellEnd"/>
    </w:p>
    <w:p w14:paraId="7855873D" w14:textId="59F1C833" w:rsidR="00332E15" w:rsidRDefault="000101A5" w:rsidP="00332E15">
      <w:proofErr w:type="spellStart"/>
      <w:r>
        <w:t>Batch</w:t>
      </w:r>
      <w:proofErr w:type="spellEnd"/>
      <w:r>
        <w:t xml:space="preserve"> </w:t>
      </w:r>
      <w:proofErr w:type="spellStart"/>
      <w:r>
        <w:t>size</w:t>
      </w:r>
      <w:proofErr w:type="spellEnd"/>
      <w:r>
        <w:t xml:space="preserve"> určuje, kolik </w:t>
      </w:r>
      <w:r w:rsidR="00D050C7">
        <w:t xml:space="preserve">vzorků </w:t>
      </w:r>
      <w:r>
        <w:t xml:space="preserve">z datasetu se zpracuje najednou při jednom dopředném průchodu neuronovou sítí, než </w:t>
      </w:r>
      <w:r w:rsidR="00D050C7">
        <w:t>dojde k</w:t>
      </w:r>
      <w:r>
        <w:t xml:space="preserve"> aktualiz</w:t>
      </w:r>
      <w:r w:rsidR="00D050C7">
        <w:t>aci</w:t>
      </w:r>
      <w:r>
        <w:t xml:space="preserve"> parametr</w:t>
      </w:r>
      <w:r w:rsidR="00D050C7">
        <w:t>ů</w:t>
      </w:r>
      <w:r>
        <w:t xml:space="preserve"> modelu. </w:t>
      </w:r>
      <w:r w:rsidR="00D050C7">
        <w:t xml:space="preserve">Zpracování </w:t>
      </w:r>
      <w:r>
        <w:t>cel</w:t>
      </w:r>
      <w:r w:rsidR="00483E98">
        <w:t>ého</w:t>
      </w:r>
      <w:r>
        <w:t xml:space="preserve"> dataset</w:t>
      </w:r>
      <w:r w:rsidR="00483E98">
        <w:t>u</w:t>
      </w:r>
      <w:r>
        <w:t xml:space="preserve"> zároveň by bylo příliš paměťově náročné</w:t>
      </w:r>
      <w:r w:rsidR="00D050C7">
        <w:t>, zatímco p</w:t>
      </w:r>
      <w:r>
        <w:t>ři procházení snímků jednotlivě</w:t>
      </w:r>
      <w:r w:rsidR="00353E89">
        <w:t xml:space="preserve"> by se zvyšovala </w:t>
      </w:r>
      <w:r>
        <w:t>výpočetní náročnost a nestabilit</w:t>
      </w:r>
      <w:r w:rsidR="00483E98">
        <w:t>a</w:t>
      </w:r>
      <w:r>
        <w:t xml:space="preserve"> tréninku kvůli častým aktualizacím vah. </w:t>
      </w:r>
      <w:proofErr w:type="spellStart"/>
      <w:r>
        <w:t>Batch</w:t>
      </w:r>
      <w:proofErr w:type="spellEnd"/>
      <w:r>
        <w:t xml:space="preserve"> </w:t>
      </w:r>
      <w:proofErr w:type="spellStart"/>
      <w:r>
        <w:t>size</w:t>
      </w:r>
      <w:proofErr w:type="spellEnd"/>
      <w:r>
        <w:t xml:space="preserve"> </w:t>
      </w:r>
      <w:r w:rsidR="00D050C7">
        <w:t>představuje</w:t>
      </w:r>
      <w:r>
        <w:t xml:space="preserve"> kompromis mezi těmito </w:t>
      </w:r>
      <w:r w:rsidR="00D050C7">
        <w:t xml:space="preserve">dvěma </w:t>
      </w:r>
      <w:r>
        <w:t>extrémy</w:t>
      </w:r>
      <w:r w:rsidR="00483E98">
        <w:t>, optimalizuje výkon modelu i dobu tréninku v závislosti na dostupném výpočetním hardwaru.</w:t>
      </w:r>
    </w:p>
    <w:p w14:paraId="15DC82B0" w14:textId="26359512" w:rsidR="00332E15" w:rsidRDefault="00332E15" w:rsidP="00332E15">
      <w:pPr>
        <w:pStyle w:val="Nadpis3"/>
      </w:pPr>
      <w:bookmarkStart w:id="1178" w:name="_Toc198115594"/>
      <w:r>
        <w:t>Augmentace</w:t>
      </w:r>
      <w:bookmarkEnd w:id="1178"/>
    </w:p>
    <w:p w14:paraId="475EC69F" w14:textId="6A9AE94C" w:rsidR="00635A94" w:rsidRDefault="00D050C7" w:rsidP="00635A94">
      <w:r>
        <w:t>Augmentace dat představuje soubor technik, které slouží k</w:t>
      </w:r>
      <w:r w:rsidR="00C26F0C">
        <w:t xml:space="preserve"> rozš</w:t>
      </w:r>
      <w:r>
        <w:t>íření</w:t>
      </w:r>
      <w:r w:rsidR="00C26F0C">
        <w:t xml:space="preserve"> a obohac</w:t>
      </w:r>
      <w:r>
        <w:t>ení</w:t>
      </w:r>
      <w:r w:rsidR="00C26F0C">
        <w:t xml:space="preserve"> dataset</w:t>
      </w:r>
      <w:r>
        <w:t>u</w:t>
      </w:r>
      <w:r w:rsidR="00C26F0C">
        <w:t xml:space="preserve"> aplikací </w:t>
      </w:r>
      <w:r>
        <w:t xml:space="preserve">různých </w:t>
      </w:r>
      <w:r w:rsidR="00C26F0C">
        <w:t xml:space="preserve">transformací na snímky. Mezi obvyklé </w:t>
      </w:r>
      <w:r w:rsidR="00BF407C">
        <w:t>techniky</w:t>
      </w:r>
      <w:r w:rsidR="00C26F0C">
        <w:t xml:space="preserve"> augmentace patří např. změna měřítka, rotace, horizontální a vertikální zrcadlení, změna jasu, či přidání šumu. Cílem augmentace je zvýšit </w:t>
      </w:r>
      <w:r w:rsidR="00BF407C">
        <w:t xml:space="preserve">schopnost modelu </w:t>
      </w:r>
      <w:r w:rsidR="00C26F0C">
        <w:t>generali</w:t>
      </w:r>
      <w:r w:rsidR="00BF407C">
        <w:t>zovat, tedy nauč</w:t>
      </w:r>
      <w:ins w:id="1179" w:author="Ingr Jiri" w:date="2025-05-26T23:46:00Z" w16du:dateUtc="2025-05-26T21:46:00Z">
        <w:r w:rsidR="002C6E69">
          <w:t>it</w:t>
        </w:r>
      </w:ins>
      <w:del w:id="1180" w:author="Ingr Jiri" w:date="2025-05-26T23:46:00Z" w16du:dateUtc="2025-05-26T21:46:00Z">
        <w:r w:rsidR="00BF407C" w:rsidDel="002C6E69">
          <w:delText>ení</w:delText>
        </w:r>
      </w:del>
      <w:r w:rsidR="00BF407C">
        <w:t xml:space="preserve"> model</w:t>
      </w:r>
      <w:del w:id="1181" w:author="Ingr Jiri" w:date="2025-05-26T23:46:00Z" w16du:dateUtc="2025-05-26T21:46:00Z">
        <w:r w:rsidR="00BF407C" w:rsidDel="002C6E69">
          <w:delText>u</w:delText>
        </w:r>
      </w:del>
      <w:r w:rsidR="00BF407C">
        <w:t xml:space="preserve"> správně </w:t>
      </w:r>
      <w:r w:rsidR="00C26F0C">
        <w:t>rozpoznávat objekty i v situacích, které nejsou přesně zastoupeny v datasetu. Tyto úpravy obrázků simulují různorodé reálné podmínky a pomáhají se adaptovat na variabilitu dat v praxi, čímž se také snižuje riziko přeučení modelu.</w:t>
      </w:r>
    </w:p>
    <w:p w14:paraId="54000BEB" w14:textId="4468C9FF" w:rsidR="00E543B9" w:rsidRDefault="00BF407C" w:rsidP="00E543B9">
      <w:r>
        <w:t xml:space="preserve">Specifickou </w:t>
      </w:r>
      <w:r w:rsidR="00B61EB1">
        <w:t xml:space="preserve">formou augmentace dat pro algoritmy YOLO je </w:t>
      </w:r>
      <w:r>
        <w:t xml:space="preserve">tzv. </w:t>
      </w:r>
      <w:r w:rsidR="00B61EB1">
        <w:t xml:space="preserve">mozaiková augmentace. Tato technika </w:t>
      </w:r>
      <w:r>
        <w:t xml:space="preserve">náhodně </w:t>
      </w:r>
      <w:r w:rsidR="00B61EB1">
        <w:t>vyb</w:t>
      </w:r>
      <w:r>
        <w:t>írá</w:t>
      </w:r>
      <w:r w:rsidR="00B61EB1">
        <w:t xml:space="preserve"> 4 snímky z trénovacích dat</w:t>
      </w:r>
      <w:r>
        <w:t xml:space="preserve">, na které aplikuje běžné </w:t>
      </w:r>
      <w:r w:rsidR="00B61EB1">
        <w:t>augment</w:t>
      </w:r>
      <w:r>
        <w:t>ační transformace</w:t>
      </w:r>
      <w:r w:rsidR="00B61EB1">
        <w:t xml:space="preserve"> jako oříznutí, změna měřítka atd. </w:t>
      </w:r>
      <w:r>
        <w:t xml:space="preserve">a následně </w:t>
      </w:r>
      <w:r w:rsidR="00B61EB1">
        <w:t xml:space="preserve">je spojí do jednoho obrázku </w:t>
      </w:r>
      <w:r>
        <w:t xml:space="preserve">ve </w:t>
      </w:r>
      <w:r w:rsidR="00B61EB1">
        <w:t>form</w:t>
      </w:r>
      <w:r>
        <w:t>ě</w:t>
      </w:r>
      <w:r w:rsidR="00B61EB1">
        <w:t xml:space="preserve"> mřížky o rozměrech 2 </w:t>
      </w:r>
      <w:r w:rsidR="00B61EB1" w:rsidRPr="006F26FB">
        <w:t>×</w:t>
      </w:r>
      <w:r w:rsidR="00B61EB1">
        <w:t> 2</w:t>
      </w:r>
      <w:r w:rsidR="00043ADF">
        <w:t xml:space="preserve"> (</w:t>
      </w:r>
      <w:r w:rsidR="00043ADF">
        <w:fldChar w:fldCharType="begin"/>
      </w:r>
      <w:r w:rsidR="00043ADF">
        <w:instrText xml:space="preserve"> REF _Ref196914661 \h </w:instrText>
      </w:r>
      <w:r w:rsidR="00043ADF">
        <w:fldChar w:fldCharType="separate"/>
      </w:r>
      <w:r w:rsidR="00C409DD">
        <w:rPr>
          <w:b/>
          <w:bCs/>
        </w:rPr>
        <w:t>O</w:t>
      </w:r>
      <w:r w:rsidR="00C409DD" w:rsidRPr="00AD1B2E">
        <w:rPr>
          <w:b/>
          <w:bCs/>
        </w:rPr>
        <w:t xml:space="preserve">br. </w:t>
      </w:r>
      <w:r w:rsidR="00C409DD">
        <w:rPr>
          <w:b/>
          <w:bCs/>
          <w:noProof/>
        </w:rPr>
        <w:t>3</w:t>
      </w:r>
      <w:ins w:id="1182" w:author="Ingr Jiri" w:date="2025-05-21T23:08:00Z" w16du:dateUtc="2025-05-21T21:08:00Z">
        <w:r w:rsidR="00C409DD">
          <w:rPr>
            <w:b/>
            <w:bCs/>
          </w:rPr>
          <w:t>.</w:t>
        </w:r>
      </w:ins>
      <w:r w:rsidR="00C409DD">
        <w:rPr>
          <w:b/>
          <w:bCs/>
          <w:noProof/>
        </w:rPr>
        <w:t>4</w:t>
      </w:r>
      <w:r w:rsidR="00043ADF">
        <w:fldChar w:fldCharType="end"/>
      </w:r>
      <w:r w:rsidR="00043ADF">
        <w:t>)</w:t>
      </w:r>
      <w:r w:rsidR="00B61EB1">
        <w:t>.</w:t>
      </w:r>
      <w:r w:rsidR="00FD1B95">
        <w:t xml:space="preserve"> Mozaiková augmentace zvyšuje robustnost modelu, protože umožňuje trénovat model na nezvyklých kompozicích či při částečném zakrytí objektů, zároveň zvyšuje rozmanitost pozadí. </w:t>
      </w:r>
      <w:r>
        <w:t>U</w:t>
      </w:r>
      <w:r w:rsidR="00FD1B95">
        <w:t xml:space="preserve">možňuje </w:t>
      </w:r>
      <w:r>
        <w:t xml:space="preserve">také </w:t>
      </w:r>
      <w:r w:rsidR="00FD1B95">
        <w:t xml:space="preserve">efektivní trénink i při nutnosti nastavení nižší hodnoty </w:t>
      </w:r>
      <w:proofErr w:type="spellStart"/>
      <w:r w:rsidR="00FD1B95">
        <w:t>batch</w:t>
      </w:r>
      <w:proofErr w:type="spellEnd"/>
      <w:r w:rsidR="00FD1B95">
        <w:t xml:space="preserve"> </w:t>
      </w:r>
      <w:proofErr w:type="spellStart"/>
      <w:r w:rsidR="00FD1B95">
        <w:t>size</w:t>
      </w:r>
      <w:proofErr w:type="spellEnd"/>
      <w:r w:rsidR="00FD1B95">
        <w:t>.</w:t>
      </w:r>
    </w:p>
    <w:p w14:paraId="5B514860" w14:textId="77777777" w:rsidR="00BB4856" w:rsidRDefault="00BB4856">
      <w:pPr>
        <w:keepNext/>
        <w:spacing w:after="0"/>
        <w:pPrChange w:id="1183" w:author="Ingr Jiri" w:date="2025-05-26T23:47:00Z" w16du:dateUtc="2025-05-26T21:47:00Z">
          <w:pPr>
            <w:keepNext/>
          </w:pPr>
        </w:pPrChange>
      </w:pPr>
      <w:r>
        <w:rPr>
          <w:noProof/>
          <w:lang w:eastAsia="cs-CZ"/>
        </w:rPr>
        <w:lastRenderedPageBreak/>
        <w:drawing>
          <wp:inline distT="0" distB="0" distL="0" distR="0" wp14:anchorId="0CCCE3B5" wp14:editId="62313029">
            <wp:extent cx="5753100" cy="2613660"/>
            <wp:effectExtent l="0" t="0" r="0" b="0"/>
            <wp:docPr id="1423684536"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3100" cy="2613660"/>
                    </a:xfrm>
                    <a:prstGeom prst="rect">
                      <a:avLst/>
                    </a:prstGeom>
                    <a:noFill/>
                    <a:ln>
                      <a:noFill/>
                    </a:ln>
                  </pic:spPr>
                </pic:pic>
              </a:graphicData>
            </a:graphic>
          </wp:inline>
        </w:drawing>
      </w:r>
    </w:p>
    <w:p w14:paraId="248422F0" w14:textId="5F5AECC0" w:rsidR="00BB4856" w:rsidRDefault="00BB4856">
      <w:pPr>
        <w:pStyle w:val="Titulek"/>
        <w:spacing w:before="0"/>
        <w:pPrChange w:id="1184" w:author="Ingr Jiri" w:date="2025-05-26T23:47:00Z" w16du:dateUtc="2025-05-26T21:47:00Z">
          <w:pPr>
            <w:pStyle w:val="Titulek"/>
          </w:pPr>
        </w:pPrChange>
      </w:pPr>
      <w:bookmarkStart w:id="1185" w:name="_Ref196914661"/>
      <w:r>
        <w:rPr>
          <w:b/>
          <w:bCs w:val="0"/>
        </w:rPr>
        <w:t>O</w:t>
      </w:r>
      <w:r w:rsidRPr="00AD1B2E">
        <w:rPr>
          <w:b/>
          <w:bCs w:val="0"/>
        </w:rPr>
        <w:t xml:space="preserve">br. </w:t>
      </w:r>
      <w:ins w:id="1186"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3</w:t>
      </w:r>
      <w:ins w:id="1187"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1188" w:author="Ingr Jiri" w:date="2025-05-26T22:51:00Z" w16du:dateUtc="2025-05-26T20:51:00Z">
        <w:r w:rsidR="00E360BF">
          <w:rPr>
            <w:b/>
            <w:bCs w:val="0"/>
            <w:noProof/>
          </w:rPr>
          <w:t>4</w:t>
        </w:r>
        <w:r w:rsidR="00E360BF">
          <w:rPr>
            <w:b/>
            <w:bCs w:val="0"/>
          </w:rPr>
          <w:fldChar w:fldCharType="end"/>
        </w:r>
      </w:ins>
      <w:del w:id="1189" w:author="Ingr Jiri" w:date="2025-05-21T17:03:00Z" w16du:dateUtc="2025-05-21T15:03:00Z">
        <w:r w:rsidR="00F626E8" w:rsidDel="00827436">
          <w:rPr>
            <w:b/>
            <w:bCs w:val="0"/>
          </w:rPr>
          <w:fldChar w:fldCharType="begin"/>
        </w:r>
        <w:r w:rsidR="00F626E8" w:rsidDel="00827436">
          <w:rPr>
            <w:b/>
            <w:bCs w:val="0"/>
          </w:rPr>
          <w:delInstrText xml:space="preserve"> STYLEREF 1 \s </w:delInstrText>
        </w:r>
        <w:r w:rsidR="00F626E8" w:rsidDel="00827436">
          <w:rPr>
            <w:b/>
            <w:bCs w:val="0"/>
          </w:rPr>
          <w:fldChar w:fldCharType="separate"/>
        </w:r>
        <w:r w:rsidR="00F626E8" w:rsidDel="00827436">
          <w:rPr>
            <w:b/>
            <w:bCs w:val="0"/>
            <w:noProof/>
          </w:rPr>
          <w:delText>3</w:delText>
        </w:r>
        <w:r w:rsidR="00F626E8" w:rsidDel="00827436">
          <w:rPr>
            <w:b/>
            <w:bCs w:val="0"/>
          </w:rPr>
          <w:fldChar w:fldCharType="end"/>
        </w:r>
        <w:r w:rsidR="00F626E8" w:rsidDel="00827436">
          <w:rPr>
            <w:b/>
            <w:bCs w:val="0"/>
          </w:rPr>
          <w:delText>.</w:delText>
        </w:r>
        <w:r w:rsidR="00F626E8" w:rsidDel="00827436">
          <w:rPr>
            <w:b/>
            <w:bCs w:val="0"/>
          </w:rPr>
          <w:fldChar w:fldCharType="begin"/>
        </w:r>
        <w:r w:rsidR="00F626E8" w:rsidDel="00827436">
          <w:rPr>
            <w:b/>
            <w:bCs w:val="0"/>
          </w:rPr>
          <w:delInstrText xml:space="preserve"> SEQ obr. \* ARABIC \s 1 </w:delInstrText>
        </w:r>
        <w:r w:rsidR="00F626E8" w:rsidDel="00827436">
          <w:rPr>
            <w:b/>
            <w:bCs w:val="0"/>
          </w:rPr>
          <w:fldChar w:fldCharType="separate"/>
        </w:r>
        <w:r w:rsidR="00F626E8" w:rsidDel="00827436">
          <w:rPr>
            <w:b/>
            <w:bCs w:val="0"/>
            <w:noProof/>
          </w:rPr>
          <w:delText>4</w:delText>
        </w:r>
        <w:r w:rsidR="00F626E8" w:rsidDel="00827436">
          <w:rPr>
            <w:b/>
            <w:bCs w:val="0"/>
          </w:rPr>
          <w:fldChar w:fldCharType="end"/>
        </w:r>
      </w:del>
      <w:bookmarkEnd w:id="1185"/>
      <w:r>
        <w:t xml:space="preserve">: </w:t>
      </w:r>
      <w:proofErr w:type="spellStart"/>
      <w:r>
        <w:t>Oanotované</w:t>
      </w:r>
      <w:proofErr w:type="spellEnd"/>
      <w:r>
        <w:t xml:space="preserve"> snímky modelem YOLO vytvořené pomocí mozaikové augmentace</w:t>
      </w:r>
    </w:p>
    <w:p w14:paraId="1AC699C6" w14:textId="23BE8770" w:rsidR="00A3494E" w:rsidRDefault="00A3494E" w:rsidP="00A3494E">
      <w:pPr>
        <w:pStyle w:val="Nadpis3"/>
      </w:pPr>
      <w:bookmarkStart w:id="1190" w:name="_Toc198115595"/>
      <w:bookmarkStart w:id="1191" w:name="_Ref198851379"/>
      <w:r>
        <w:t>Testování velikostí YOLO modelů</w:t>
      </w:r>
      <w:bookmarkEnd w:id="1190"/>
      <w:bookmarkEnd w:id="1191"/>
    </w:p>
    <w:p w14:paraId="6C9FF2DF" w14:textId="11CCA038" w:rsidR="00CA4249" w:rsidRDefault="00455D08">
      <w:pPr>
        <w:keepNext/>
        <w:spacing w:after="0"/>
        <w:rPr>
          <w:ins w:id="1192" w:author="Ingr Jiri" w:date="2025-05-21T17:43:00Z" w16du:dateUtc="2025-05-21T15:43:00Z"/>
        </w:rPr>
        <w:pPrChange w:id="1193" w:author="Ingr Jiri" w:date="2025-05-26T23:50:00Z" w16du:dateUtc="2025-05-26T21:50:00Z">
          <w:pPr>
            <w:keepNext/>
          </w:pPr>
        </w:pPrChange>
      </w:pPr>
      <w:r>
        <w:t xml:space="preserve">K vytvoření dobře fungujícího modelu je třeba zvolit vhodnou velikost YOLO </w:t>
      </w:r>
      <w:r w:rsidR="00353E89">
        <w:t>modelu</w:t>
      </w:r>
      <w:r>
        <w:t xml:space="preserve">, proto bylo </w:t>
      </w:r>
      <w:r w:rsidR="00C93428">
        <w:t xml:space="preserve">vytvořeno </w:t>
      </w:r>
      <w:r>
        <w:t xml:space="preserve">5 modelů všech dostupných velikostí (n, s, m, l a x) YOLO11 a jejich výsledné metriky </w:t>
      </w:r>
      <m:oMath>
        <m:r>
          <w:rPr>
            <w:rFonts w:ascii="Cambria Math" w:hAnsi="Cambria Math"/>
          </w:rPr>
          <m:t>@mAP50</m:t>
        </m:r>
      </m:oMath>
      <w:r>
        <w:t xml:space="preserve"> a </w:t>
      </w:r>
      <m:oMath>
        <m:r>
          <w:rPr>
            <w:rFonts w:ascii="Cambria Math" w:hAnsi="Cambria Math"/>
          </w:rPr>
          <m:t>@mAP</m:t>
        </m:r>
        <m:r>
          <w:ins w:id="1194" w:author="Ingr Jiri" w:date="2025-05-26T23:48:00Z" w16du:dateUtc="2025-05-26T21:48:00Z">
            <w:rPr>
              <w:rFonts w:ascii="Cambria Math" w:hAnsi="Cambria Math"/>
            </w:rPr>
            <m:t>[</m:t>
          </w:ins>
        </m:r>
        <m:r>
          <w:rPr>
            <w:rFonts w:ascii="Cambria Math" w:hAnsi="Cambria Math"/>
          </w:rPr>
          <m:t>50:95</m:t>
        </m:r>
        <m:r>
          <w:ins w:id="1195" w:author="Ingr Jiri" w:date="2025-05-26T23:48:00Z" w16du:dateUtc="2025-05-26T21:48:00Z">
            <w:rPr>
              <w:rFonts w:ascii="Cambria Math" w:hAnsi="Cambria Math"/>
            </w:rPr>
            <m:t>]</m:t>
          </w:ins>
        </m:r>
      </m:oMath>
      <w:r>
        <w:t xml:space="preserve"> byly porovnány na</w:t>
      </w:r>
      <w:del w:id="1196" w:author="Ingr Jiri" w:date="2025-05-21T17:44:00Z" w16du:dateUtc="2025-05-21T15:44:00Z">
        <w:r w:rsidDel="00CA4249">
          <w:delText xml:space="preserve"> </w:delText>
        </w:r>
      </w:del>
      <w:ins w:id="1197" w:author="Ingr Jiri" w:date="2025-05-21T17:44:00Z" w16du:dateUtc="2025-05-21T15:44:00Z">
        <w:r w:rsidR="00CA4249">
          <w:t xml:space="preserve"> </w:t>
        </w:r>
        <w:r w:rsidR="00CA4249">
          <w:fldChar w:fldCharType="begin"/>
        </w:r>
        <w:r w:rsidR="00CA4249">
          <w:instrText xml:space="preserve"> REF _Ref198741888 \h </w:instrText>
        </w:r>
      </w:ins>
      <w:ins w:id="1198" w:author="Ingr Jiri" w:date="2025-05-21T17:44:00Z" w16du:dateUtc="2025-05-21T15:44:00Z">
        <w:r w:rsidR="00CA4249">
          <w:fldChar w:fldCharType="separate"/>
        </w:r>
      </w:ins>
      <w:ins w:id="1199" w:author="Ingr Jiri" w:date="2025-05-21T17:43:00Z" w16du:dateUtc="2025-05-21T15:43:00Z">
        <w:r w:rsidR="00C409DD" w:rsidRPr="00CA4249">
          <w:rPr>
            <w:b/>
            <w:rPrChange w:id="1200" w:author="Ingr Jiri" w:date="2025-05-21T17:43:00Z" w16du:dateUtc="2025-05-21T15:43:00Z">
              <w:rPr/>
            </w:rPrChange>
          </w:rPr>
          <w:t xml:space="preserve">Obr. </w:t>
        </w:r>
      </w:ins>
      <w:r w:rsidR="00C409DD">
        <w:rPr>
          <w:b/>
          <w:bCs/>
          <w:noProof/>
        </w:rPr>
        <w:t>3</w:t>
      </w:r>
      <w:ins w:id="1201" w:author="Ingr Jiri" w:date="2025-05-21T23:08:00Z" w16du:dateUtc="2025-05-21T21:08:00Z">
        <w:r w:rsidR="00C409DD">
          <w:rPr>
            <w:b/>
            <w:bCs/>
          </w:rPr>
          <w:t>.</w:t>
        </w:r>
      </w:ins>
      <w:r w:rsidR="00C409DD">
        <w:rPr>
          <w:b/>
          <w:bCs/>
          <w:noProof/>
        </w:rPr>
        <w:t>5</w:t>
      </w:r>
      <w:ins w:id="1202" w:author="Ingr Jiri" w:date="2025-05-21T17:44:00Z" w16du:dateUtc="2025-05-21T15:44:00Z">
        <w:r w:rsidR="00CA4249">
          <w:fldChar w:fldCharType="end"/>
        </w:r>
      </w:ins>
      <w:del w:id="1203" w:author="Ingr Jiri" w:date="2025-05-21T17:44:00Z" w16du:dateUtc="2025-05-21T15:44:00Z">
        <w:r w:rsidR="00C93428" w:rsidDel="00CA4249">
          <w:fldChar w:fldCharType="begin"/>
        </w:r>
        <w:r w:rsidR="00C93428" w:rsidDel="00CA4249">
          <w:delInstrText xml:space="preserve"> REF _Ref196424510 \h </w:delInstrText>
        </w:r>
        <w:r w:rsidR="00C93428" w:rsidDel="00CA4249">
          <w:fldChar w:fldCharType="separate"/>
        </w:r>
        <w:r w:rsidR="00512920" w:rsidDel="00CA4249">
          <w:rPr>
            <w:b/>
            <w:bCs/>
          </w:rPr>
          <w:delText>O</w:delText>
        </w:r>
        <w:r w:rsidR="00512920" w:rsidRPr="00455D08" w:rsidDel="00CA4249">
          <w:rPr>
            <w:b/>
            <w:bCs/>
          </w:rPr>
          <w:delText xml:space="preserve">br. </w:delText>
        </w:r>
        <w:r w:rsidR="00512920" w:rsidDel="00CA4249">
          <w:rPr>
            <w:b/>
            <w:bCs/>
            <w:noProof/>
          </w:rPr>
          <w:delText>3</w:delText>
        </w:r>
        <w:r w:rsidR="00512920" w:rsidDel="00CA4249">
          <w:rPr>
            <w:b/>
            <w:bCs/>
          </w:rPr>
          <w:delText>.</w:delText>
        </w:r>
        <w:r w:rsidR="00512920" w:rsidDel="00CA4249">
          <w:rPr>
            <w:b/>
            <w:bCs/>
            <w:noProof/>
          </w:rPr>
          <w:delText>5</w:delText>
        </w:r>
        <w:r w:rsidR="00C93428" w:rsidDel="00CA4249">
          <w:fldChar w:fldCharType="end"/>
        </w:r>
      </w:del>
      <w:r w:rsidR="00EC3A88">
        <w:t>. Trénování</w:t>
      </w:r>
      <w:r w:rsidR="00C93428">
        <w:t xml:space="preserve"> </w:t>
      </w:r>
      <w:r w:rsidR="00EC3A88">
        <w:t xml:space="preserve">všech modelů probíhalo </w:t>
      </w:r>
      <w:r w:rsidR="00C93428">
        <w:t xml:space="preserve">na </w:t>
      </w:r>
      <w:r w:rsidR="00EC3A88">
        <w:t xml:space="preserve">stejném </w:t>
      </w:r>
      <w:r w:rsidR="00C93428">
        <w:t xml:space="preserve">datasetu </w:t>
      </w:r>
      <w:r w:rsidR="00EC3A88">
        <w:t>(</w:t>
      </w:r>
      <w:r w:rsidR="00C93428">
        <w:t xml:space="preserve">viz </w:t>
      </w:r>
      <w:r w:rsidR="00C93428">
        <w:fldChar w:fldCharType="begin"/>
      </w:r>
      <w:r w:rsidR="00C93428">
        <w:instrText xml:space="preserve"> REF _Ref196424666 \r \h </w:instrText>
      </w:r>
      <w:r w:rsidR="00C93428">
        <w:fldChar w:fldCharType="separate"/>
      </w:r>
      <w:r w:rsidR="00C409DD">
        <w:t>3.1</w:t>
      </w:r>
      <w:r w:rsidR="00C93428">
        <w:fldChar w:fldCharType="end"/>
      </w:r>
      <w:r w:rsidR="00EC3A88">
        <w:t>)</w:t>
      </w:r>
      <w:r w:rsidR="00C93428">
        <w:t xml:space="preserve"> za identického nastavení </w:t>
      </w:r>
      <w:proofErr w:type="spellStart"/>
      <w:r w:rsidR="00C93428">
        <w:t>hyperparametrů</w:t>
      </w:r>
      <w:proofErr w:type="spellEnd"/>
      <w:r w:rsidR="00C93428">
        <w:t xml:space="preserve">. </w:t>
      </w:r>
      <w:r w:rsidR="001B6EEE" w:rsidRPr="001B6EEE">
        <w:t xml:space="preserve">Z grafu je patrné, že výsledné metriky různých velikostí modelu dosáhly velmi podobné úrovně výkonnosti. Všechny testované varianty modelů tedy vykazují schopnost relativně přesně a konzistentně reprezentovat vlastnosti trénovacích dat. Nejlepších hodnot metrik </w:t>
      </w:r>
      <m:oMath>
        <m:r>
          <w:rPr>
            <w:rFonts w:ascii="Cambria Math" w:hAnsi="Cambria Math"/>
          </w:rPr>
          <m:t>@mAP50</m:t>
        </m:r>
      </m:oMath>
      <w:r w:rsidR="001B6EEE" w:rsidRPr="001B6EEE">
        <w:t xml:space="preserve"> a </w:t>
      </w:r>
      <m:oMath>
        <m:r>
          <w:rPr>
            <w:rFonts w:ascii="Cambria Math" w:hAnsi="Cambria Math"/>
          </w:rPr>
          <m:t xml:space="preserve">@mAP50:95 </m:t>
        </m:r>
      </m:oMath>
      <w:r w:rsidR="001B6EEE">
        <w:t xml:space="preserve">však </w:t>
      </w:r>
      <w:r w:rsidR="001B6EEE" w:rsidRPr="001B6EEE">
        <w:t xml:space="preserve">dosáhl model YOLOv11m, což odpovídá očekávání, neboť tato velikost modelu představuje rovnováhu mezi složitostí architektury a množstvím dostupných trénovacích dat (přibližně 13 000 snímků). </w:t>
      </w:r>
      <w:r w:rsidR="001B6EEE" w:rsidRPr="00EC3A88">
        <w:t xml:space="preserve">Tento výsledek podporuje hypotézu, že volba modelu přiměřené velikosti vzhledem </w:t>
      </w:r>
      <w:del w:id="1204" w:author="Ingr Jiri" w:date="2025-05-19T22:58:00Z" w16du:dateUtc="2025-05-19T20:58:00Z">
        <w:r w:rsidR="001B6EEE" w:rsidRPr="00EC3A88" w:rsidDel="000E1CA0">
          <w:delText>k</w:delText>
        </w:r>
      </w:del>
      <w:ins w:id="1205" w:author="Ingr Jiri" w:date="2025-05-19T22:58:00Z" w16du:dateUtc="2025-05-19T20:58:00Z">
        <w:r w:rsidR="000E1CA0" w:rsidRPr="000E1CA0">
          <w:t xml:space="preserve"> </w:t>
        </w:r>
        <w:r w:rsidR="000E1CA0" w:rsidRPr="00EC3A88">
          <w:t>k</w:t>
        </w:r>
        <w:r w:rsidR="000E1CA0">
          <w:t xml:space="preserve">e složitosti problému </w:t>
        </w:r>
      </w:ins>
      <w:ins w:id="1206" w:author="Ingr Jiri" w:date="2025-05-19T22:57:00Z" w16du:dateUtc="2025-05-19T20:57:00Z">
        <w:r w:rsidR="000E1CA0">
          <w:t xml:space="preserve">a </w:t>
        </w:r>
      </w:ins>
      <w:del w:id="1207" w:author="Ingr Jiri" w:date="2025-05-19T22:57:00Z" w16du:dateUtc="2025-05-19T20:57:00Z">
        <w:r w:rsidR="001B6EEE" w:rsidRPr="00EC3A88" w:rsidDel="000E1CA0">
          <w:delText xml:space="preserve"> </w:delText>
        </w:r>
      </w:del>
      <w:r w:rsidR="001B6EEE" w:rsidRPr="00EC3A88">
        <w:t>datovému objemu je klíčová pro dosažení optimálního</w:t>
      </w:r>
      <w:del w:id="1208" w:author="Ingr Jiri" w:date="2025-05-19T22:57:00Z" w16du:dateUtc="2025-05-19T20:57:00Z">
        <w:r w:rsidR="001B6EEE" w:rsidRPr="00EC3A88" w:rsidDel="000E1CA0">
          <w:delText xml:space="preserve"> </w:delText>
        </w:r>
      </w:del>
      <w:ins w:id="1209" w:author="Ingr Jiri" w:date="2025-05-19T22:57:00Z" w16du:dateUtc="2025-05-19T20:57:00Z">
        <w:r w:rsidR="000E1CA0">
          <w:t xml:space="preserve"> </w:t>
        </w:r>
      </w:ins>
      <w:r w:rsidR="001B6EEE" w:rsidRPr="00EC3A88">
        <w:t>výkonu.</w:t>
      </w:r>
      <w:r w:rsidR="00DE22DB">
        <w:rPr>
          <w:noProof/>
          <w:lang w:eastAsia="cs-CZ"/>
        </w:rPr>
        <w:drawing>
          <wp:inline distT="0" distB="0" distL="0" distR="0" wp14:anchorId="6F31D233" wp14:editId="5808C641">
            <wp:extent cx="5753100" cy="1920240"/>
            <wp:effectExtent l="0" t="0" r="0" b="3810"/>
            <wp:docPr id="428267225"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1920240"/>
                    </a:xfrm>
                    <a:prstGeom prst="rect">
                      <a:avLst/>
                    </a:prstGeom>
                    <a:noFill/>
                    <a:ln>
                      <a:noFill/>
                    </a:ln>
                  </pic:spPr>
                </pic:pic>
              </a:graphicData>
            </a:graphic>
          </wp:inline>
        </w:drawing>
      </w:r>
      <w:bookmarkStart w:id="1210" w:name="_Ref196424510"/>
    </w:p>
    <w:p w14:paraId="4D620F28" w14:textId="1E4122BE" w:rsidR="00A3494E" w:rsidRDefault="00CA4249">
      <w:pPr>
        <w:pStyle w:val="Titulek"/>
        <w:spacing w:before="0"/>
        <w:pPrChange w:id="1211" w:author="Ingr Jiri" w:date="2025-05-26T23:50:00Z" w16du:dateUtc="2025-05-26T21:50:00Z">
          <w:pPr/>
        </w:pPrChange>
      </w:pPr>
      <w:bookmarkStart w:id="1212" w:name="_Ref198741888"/>
      <w:ins w:id="1213" w:author="Ingr Jiri" w:date="2025-05-21T17:43:00Z" w16du:dateUtc="2025-05-21T15:43:00Z">
        <w:r w:rsidRPr="00CA4249">
          <w:rPr>
            <w:b/>
            <w:bCs w:val="0"/>
            <w:rPrChange w:id="1214" w:author="Ingr Jiri" w:date="2025-05-21T17:43:00Z" w16du:dateUtc="2025-05-21T15:43:00Z">
              <w:rPr>
                <w:bCs/>
              </w:rPr>
            </w:rPrChange>
          </w:rPr>
          <w:t xml:space="preserve">Obr. </w:t>
        </w:r>
      </w:ins>
      <w:ins w:id="1215"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3</w:t>
      </w:r>
      <w:ins w:id="1216"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1217" w:author="Ingr Jiri" w:date="2025-05-26T22:51:00Z" w16du:dateUtc="2025-05-26T20:51:00Z">
        <w:r w:rsidR="00E360BF">
          <w:rPr>
            <w:b/>
            <w:bCs w:val="0"/>
            <w:noProof/>
          </w:rPr>
          <w:t>5</w:t>
        </w:r>
        <w:r w:rsidR="00E360BF">
          <w:rPr>
            <w:b/>
            <w:bCs w:val="0"/>
          </w:rPr>
          <w:fldChar w:fldCharType="end"/>
        </w:r>
      </w:ins>
      <w:bookmarkEnd w:id="1212"/>
      <w:ins w:id="1218" w:author="Ingr Jiri" w:date="2025-05-21T17:43:00Z" w16du:dateUtc="2025-05-21T15:43:00Z">
        <w:r>
          <w:t xml:space="preserve">: </w:t>
        </w:r>
        <w:r w:rsidRPr="006804B7">
          <w:t>Porovnání metrik různých velikostí modelů YOLOv11 spočítaných na testovacích datech</w:t>
        </w:r>
      </w:ins>
      <w:del w:id="1219" w:author="Ingr Jiri" w:date="2025-05-21T17:43:00Z" w16du:dateUtc="2025-05-21T15:43:00Z">
        <w:r w:rsidR="00455D08" w:rsidDel="00CA4249">
          <w:rPr>
            <w:b/>
          </w:rPr>
          <w:delText>O</w:delText>
        </w:r>
        <w:r w:rsidR="00455D08" w:rsidRPr="00455D08" w:rsidDel="00CA4249">
          <w:rPr>
            <w:b/>
          </w:rPr>
          <w:delText xml:space="preserve">br. </w:delText>
        </w:r>
      </w:del>
      <w:del w:id="1220" w:author="Ingr Jiri" w:date="2025-05-21T17:03:00Z" w16du:dateUtc="2025-05-21T15:03:00Z">
        <w:r w:rsidR="00F626E8" w:rsidDel="00827436">
          <w:rPr>
            <w:b/>
            <w:bCs w:val="0"/>
          </w:rPr>
          <w:fldChar w:fldCharType="begin"/>
        </w:r>
        <w:r w:rsidR="00F626E8" w:rsidDel="00827436">
          <w:rPr>
            <w:b/>
          </w:rPr>
          <w:delInstrText xml:space="preserve"> STYLEREF 1 \s </w:delInstrText>
        </w:r>
        <w:r w:rsidR="00F626E8" w:rsidDel="00827436">
          <w:rPr>
            <w:b/>
            <w:bCs w:val="0"/>
          </w:rPr>
          <w:fldChar w:fldCharType="separate"/>
        </w:r>
        <w:r w:rsidR="00F626E8" w:rsidDel="00827436">
          <w:rPr>
            <w:b/>
            <w:noProof/>
          </w:rPr>
          <w:delText>3</w:delText>
        </w:r>
        <w:r w:rsidR="00F626E8" w:rsidDel="00827436">
          <w:rPr>
            <w:b/>
            <w:bCs w:val="0"/>
          </w:rPr>
          <w:fldChar w:fldCharType="end"/>
        </w:r>
        <w:r w:rsidR="00F626E8" w:rsidDel="00827436">
          <w:rPr>
            <w:b/>
          </w:rPr>
          <w:delText>.</w:delText>
        </w:r>
        <w:r w:rsidR="00F626E8" w:rsidDel="00827436">
          <w:rPr>
            <w:b/>
            <w:bCs w:val="0"/>
          </w:rPr>
          <w:fldChar w:fldCharType="begin"/>
        </w:r>
        <w:r w:rsidR="00F626E8" w:rsidDel="00827436">
          <w:rPr>
            <w:b/>
          </w:rPr>
          <w:delInstrText xml:space="preserve"> SEQ obr. \* ARABIC \s 1 </w:delInstrText>
        </w:r>
        <w:r w:rsidR="00F626E8" w:rsidDel="00827436">
          <w:rPr>
            <w:b/>
            <w:bCs w:val="0"/>
          </w:rPr>
          <w:fldChar w:fldCharType="separate"/>
        </w:r>
        <w:r w:rsidR="00F626E8" w:rsidDel="00827436">
          <w:rPr>
            <w:b/>
            <w:noProof/>
          </w:rPr>
          <w:delText>5</w:delText>
        </w:r>
        <w:r w:rsidR="00F626E8" w:rsidDel="00827436">
          <w:rPr>
            <w:b/>
            <w:bCs w:val="0"/>
          </w:rPr>
          <w:fldChar w:fldCharType="end"/>
        </w:r>
      </w:del>
      <w:bookmarkEnd w:id="1210"/>
      <w:del w:id="1221" w:author="Ingr Jiri" w:date="2025-05-21T17:43:00Z" w16du:dateUtc="2025-05-21T15:43:00Z">
        <w:r w:rsidR="00455D08" w:rsidDel="00CA4249">
          <w:delText xml:space="preserve">: Porovnání </w:delText>
        </w:r>
        <w:r w:rsidR="00EC3A88" w:rsidDel="00CA4249">
          <w:delText xml:space="preserve">metrik </w:delText>
        </w:r>
        <w:r w:rsidR="00512920" w:rsidDel="00CA4249">
          <w:delText>různých</w:delText>
        </w:r>
        <w:r w:rsidR="00455D08" w:rsidDel="00CA4249">
          <w:delText xml:space="preserve"> velikostí modelů YOLO</w:delText>
        </w:r>
        <w:r w:rsidR="000521D4" w:rsidDel="00CA4249">
          <w:delText>v</w:delText>
        </w:r>
        <w:r w:rsidR="00455D08" w:rsidDel="00CA4249">
          <w:delText>11</w:delText>
        </w:r>
        <w:r w:rsidR="00EC3A88" w:rsidDel="00CA4249">
          <w:delText xml:space="preserve"> spočítaných na testovacích datech</w:delText>
        </w:r>
      </w:del>
    </w:p>
    <w:p w14:paraId="633C5C87" w14:textId="69E94CE2" w:rsidR="00966354" w:rsidRDefault="00966354" w:rsidP="00966354">
      <w:pPr>
        <w:pStyle w:val="Nadpis3"/>
      </w:pPr>
      <w:bookmarkStart w:id="1222" w:name="_Toc198115596"/>
      <w:r>
        <w:lastRenderedPageBreak/>
        <w:t>Volba optimalizačního algoritmu</w:t>
      </w:r>
      <w:bookmarkEnd w:id="1222"/>
    </w:p>
    <w:p w14:paraId="7494368B" w14:textId="22638053" w:rsidR="00966354" w:rsidRDefault="00966354" w:rsidP="00966354">
      <w:r>
        <w:t>Při výběru nejvhodnějšího optimalizátoru byl</w:t>
      </w:r>
      <w:r w:rsidR="009E1A62">
        <w:t xml:space="preserve">y testování optimalizační algoritmy SGD, Adam, </w:t>
      </w:r>
      <w:proofErr w:type="spellStart"/>
      <w:r w:rsidR="009E1A62">
        <w:t>AdamW</w:t>
      </w:r>
      <w:proofErr w:type="spellEnd"/>
      <w:r w:rsidR="009E1A62">
        <w:t xml:space="preserve"> a </w:t>
      </w:r>
      <w:proofErr w:type="spellStart"/>
      <w:r w:rsidR="009E1A62">
        <w:t>RMSProp</w:t>
      </w:r>
      <w:proofErr w:type="spellEnd"/>
      <w:r w:rsidR="009E1A62">
        <w:t xml:space="preserve">. Jako optimalizační algoritmus pro tuto úlohu byl zvolen </w:t>
      </w:r>
      <w:proofErr w:type="spellStart"/>
      <w:r w:rsidR="009E1A62">
        <w:t>AdamW</w:t>
      </w:r>
      <w:proofErr w:type="spellEnd"/>
      <w:r w:rsidR="009E1A62">
        <w:t>, který poskytoval modely s nejvyšší přesností detekce. Zároveň</w:t>
      </w:r>
      <w:r w:rsidR="00C42FFD">
        <w:t>,</w:t>
      </w:r>
      <w:r w:rsidR="009E1A62">
        <w:t xml:space="preserve"> při použití toho algoritmu</w:t>
      </w:r>
      <w:r w:rsidR="00C42FFD">
        <w:t>,</w:t>
      </w:r>
      <w:r w:rsidR="009E1A62">
        <w:t xml:space="preserve"> model konvergoval k optimálnímu řešení nejrychleji v porovnání s jinými testovanými optimalizátory.</w:t>
      </w:r>
      <w:r w:rsidR="00B62CD9">
        <w:t xml:space="preserve"> </w:t>
      </w:r>
      <w:proofErr w:type="spellStart"/>
      <w:r w:rsidR="00B62CD9">
        <w:t>AdamW</w:t>
      </w:r>
      <w:proofErr w:type="spellEnd"/>
      <w:r w:rsidR="00B62CD9">
        <w:t xml:space="preserve"> optimalizuje váhy modelu následovně. Nejprve je vypočítán gradient ztrátové funkc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B62CD9">
        <w:t xml:space="preserve">, z něj je získán první moment gradientu ztrátové funkc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B62CD9">
        <w:t xml:space="preserve"> v čase </w:t>
      </w:r>
      <m:oMath>
        <m:r>
          <w:rPr>
            <w:rFonts w:ascii="Cambria Math" w:hAnsi="Cambria Math"/>
          </w:rPr>
          <m:t>t</m:t>
        </m:r>
      </m:oMath>
      <w:r w:rsidR="00B62CD9">
        <w:t xml:space="preserve">, který je počítán jako průměr aktuálního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B62CD9">
        <w:t xml:space="preserve"> a předchozího prvního momentu vážený hyperparametrem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B62CD9">
        <w:t>, který udává</w:t>
      </w:r>
      <w:r w:rsidR="009C390A">
        <w:t>, jakou váhu přikládáme minulým gradientům ztrátové funkce</w:t>
      </w:r>
      <w:r w:rsidR="00B62CD9">
        <w:t xml:space="preserve"> (rovnice 3.1).</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62CD9" w14:paraId="30C7E9E0" w14:textId="77777777" w:rsidTr="00FF4849">
        <w:trPr>
          <w:trHeight w:val="293"/>
        </w:trPr>
        <w:tc>
          <w:tcPr>
            <w:tcW w:w="7933" w:type="dxa"/>
            <w:vAlign w:val="center"/>
          </w:tcPr>
          <w:p w14:paraId="2243ADC5" w14:textId="77777777" w:rsidR="00B62CD9"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tc>
        <w:tc>
          <w:tcPr>
            <w:tcW w:w="1127" w:type="dxa"/>
            <w:vAlign w:val="center"/>
          </w:tcPr>
          <w:p w14:paraId="196E1FD5" w14:textId="77777777" w:rsidR="00B62CD9" w:rsidRDefault="00B62CD9" w:rsidP="00FF4849">
            <w:pPr>
              <w:jc w:val="center"/>
            </w:pPr>
            <w:r>
              <w:t>(3.1)</w:t>
            </w:r>
          </w:p>
        </w:tc>
      </w:tr>
    </w:tbl>
    <w:p w14:paraId="65149704" w14:textId="7D19838D" w:rsidR="00B62CD9" w:rsidRDefault="00E220DE" w:rsidP="00966354">
      <w:r>
        <w:t xml:space="preserve">Dále je obdobně vypočítán druhý moment ztrátové funkce (anglicky </w:t>
      </w:r>
      <w:proofErr w:type="spellStart"/>
      <w:ins w:id="1223" w:author="Kateřina Rulfová" w:date="2025-05-27T22:53:00Z" w16du:dateUtc="2025-05-27T20:53:00Z">
        <w:r w:rsidR="006442E5">
          <w:t>R</w:t>
        </w:r>
      </w:ins>
      <w:del w:id="1224" w:author="Kateřina Rulfová" w:date="2025-05-27T22:53:00Z" w16du:dateUtc="2025-05-27T20:53:00Z">
        <w:r w:rsidDel="006442E5">
          <w:delText>r</w:delText>
        </w:r>
      </w:del>
      <w:r>
        <w:t>oot</w:t>
      </w:r>
      <w:proofErr w:type="spellEnd"/>
      <w:r>
        <w:t xml:space="preserve"> </w:t>
      </w:r>
      <w:proofErr w:type="spellStart"/>
      <w:ins w:id="1225" w:author="Kateřina Rulfová" w:date="2025-05-27T22:53:00Z" w16du:dateUtc="2025-05-27T20:53:00Z">
        <w:r w:rsidR="006442E5">
          <w:t>M</w:t>
        </w:r>
      </w:ins>
      <w:del w:id="1226" w:author="Kateřina Rulfová" w:date="2025-05-27T22:53:00Z" w16du:dateUtc="2025-05-27T20:53:00Z">
        <w:r w:rsidDel="006442E5">
          <w:delText>m</w:delText>
        </w:r>
      </w:del>
      <w:r>
        <w:t>ean</w:t>
      </w:r>
      <w:proofErr w:type="spellEnd"/>
      <w:r>
        <w:t xml:space="preserve"> </w:t>
      </w:r>
      <w:ins w:id="1227" w:author="Kateřina Rulfová" w:date="2025-05-27T22:53:00Z" w16du:dateUtc="2025-05-27T20:53:00Z">
        <w:r w:rsidR="006442E5">
          <w:t>S</w:t>
        </w:r>
      </w:ins>
      <w:del w:id="1228" w:author="Kateřina Rulfová" w:date="2025-05-27T22:53:00Z" w16du:dateUtc="2025-05-27T20:53:00Z">
        <w:r w:rsidDel="006442E5">
          <w:delText>s</w:delText>
        </w:r>
      </w:del>
      <w:r>
        <w:t xml:space="preserve">quare </w:t>
      </w:r>
      <w:proofErr w:type="spellStart"/>
      <w:ins w:id="1229" w:author="Kateřina Rulfová" w:date="2025-05-27T22:53:00Z" w16du:dateUtc="2025-05-27T20:53:00Z">
        <w:r w:rsidR="006442E5">
          <w:t>P</w:t>
        </w:r>
      </w:ins>
      <w:del w:id="1230" w:author="Kateřina Rulfová" w:date="2025-05-27T22:53:00Z" w16du:dateUtc="2025-05-27T20:53:00Z">
        <w:r w:rsidDel="006442E5">
          <w:delText>p</w:delText>
        </w:r>
      </w:del>
      <w:r>
        <w:t>ropagation</w:t>
      </w:r>
      <w:proofErr w:type="spellEnd"/>
      <w: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 xml:space="preserve">v čase </w:t>
      </w:r>
      <m:oMath>
        <m:r>
          <w:rPr>
            <w:rFonts w:ascii="Cambria Math" w:hAnsi="Cambria Math"/>
          </w:rPr>
          <m:t>t</m:t>
        </m:r>
      </m:oMath>
      <w:r>
        <w:t xml:space="preserve"> jako vážený průměr druhého momentu gradientu ztrátové funkce a předchozích druhých momentů vážených parametrem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který ovlivňuje vliv předchozích druhých momentů na nově vypočtený (rovnice 3.2).</w:t>
      </w:r>
    </w:p>
    <w:tbl>
      <w:tblPr>
        <w:tblStyle w:val="Mkatabulky"/>
        <w:tblW w:w="0" w:type="auto"/>
        <w:tblLook w:val="04A0" w:firstRow="1" w:lastRow="0" w:firstColumn="1" w:lastColumn="0" w:noHBand="0" w:noVBand="1"/>
      </w:tblPr>
      <w:tblGrid>
        <w:gridCol w:w="7933"/>
        <w:gridCol w:w="1127"/>
      </w:tblGrid>
      <w:tr w:rsidR="00E220DE" w14:paraId="57E7E756" w14:textId="77777777" w:rsidTr="00FF4849">
        <w:trPr>
          <w:trHeight w:val="293"/>
        </w:trPr>
        <w:tc>
          <w:tcPr>
            <w:tcW w:w="7933" w:type="dxa"/>
            <w:tcBorders>
              <w:top w:val="nil"/>
              <w:left w:val="nil"/>
              <w:bottom w:val="nil"/>
              <w:right w:val="nil"/>
            </w:tcBorders>
          </w:tcPr>
          <w:p w14:paraId="5569E755" w14:textId="77777777" w:rsidR="00E220DE"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tc>
        <w:tc>
          <w:tcPr>
            <w:tcW w:w="1127" w:type="dxa"/>
            <w:tcBorders>
              <w:top w:val="nil"/>
              <w:left w:val="nil"/>
              <w:bottom w:val="nil"/>
              <w:right w:val="nil"/>
            </w:tcBorders>
          </w:tcPr>
          <w:p w14:paraId="5ADC7E58" w14:textId="77777777" w:rsidR="00E220DE" w:rsidRDefault="00E220DE" w:rsidP="00FF4849">
            <w:pPr>
              <w:jc w:val="center"/>
            </w:pPr>
            <w:r>
              <w:t>(3.2)</w:t>
            </w:r>
          </w:p>
        </w:tc>
      </w:tr>
    </w:tbl>
    <w:p w14:paraId="6F39FAE1" w14:textId="59B99C92" w:rsidR="00E220DE" w:rsidRDefault="00E34B2E" w:rsidP="00966354">
      <w:r>
        <w:t xml:space="preserve">V čase </w:t>
      </w:r>
      <m:oMath>
        <m:r>
          <w:rPr>
            <w:rFonts w:ascii="Cambria Math" w:hAnsi="Cambria Math"/>
          </w:rPr>
          <m:t>t=0</m:t>
        </m:r>
      </m:oMath>
      <w:r>
        <w:t xml:space="preserve"> je hodnota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inicializována v 0. Počáteční odhady jsou tedy směrem k nule zkresleny, proto se používá následující korekce (viz rovnice 3.3 a 3.4) potlačující závislost na inicializační hodnotě a dále se pracuje s korigovanými hodnotami prvního a druhého momentu gradientu ztrátové funkce </w:t>
      </w:r>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oMath>
      <w:r>
        <w:t xml:space="preserve"> a </w:t>
      </w:r>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oMath>
      <w:r>
        <w:t>.</w:t>
      </w:r>
    </w:p>
    <w:tbl>
      <w:tblPr>
        <w:tblStyle w:val="Mkatabulky"/>
        <w:tblW w:w="0" w:type="auto"/>
        <w:tblLook w:val="04A0" w:firstRow="1" w:lastRow="0" w:firstColumn="1" w:lastColumn="0" w:noHBand="0" w:noVBand="1"/>
      </w:tblPr>
      <w:tblGrid>
        <w:gridCol w:w="7933"/>
        <w:gridCol w:w="1127"/>
      </w:tblGrid>
      <w:tr w:rsidR="00E34B2E" w14:paraId="1FC6B44E" w14:textId="77777777" w:rsidTr="00FF4849">
        <w:trPr>
          <w:trHeight w:val="293"/>
        </w:trPr>
        <w:tc>
          <w:tcPr>
            <w:tcW w:w="7933" w:type="dxa"/>
            <w:tcBorders>
              <w:top w:val="nil"/>
              <w:left w:val="nil"/>
              <w:bottom w:val="nil"/>
              <w:right w:val="nil"/>
            </w:tcBorders>
          </w:tcPr>
          <w:p w14:paraId="07418C91" w14:textId="77777777" w:rsidR="00E34B2E" w:rsidRPr="00FD4E65" w:rsidRDefault="00000000" w:rsidP="00FF4849">
            <w:pPr>
              <w:jc w:val="center"/>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tc>
        <w:tc>
          <w:tcPr>
            <w:tcW w:w="1127" w:type="dxa"/>
            <w:tcBorders>
              <w:top w:val="nil"/>
              <w:left w:val="nil"/>
              <w:bottom w:val="nil"/>
              <w:right w:val="nil"/>
            </w:tcBorders>
          </w:tcPr>
          <w:p w14:paraId="78BA57C9" w14:textId="77777777" w:rsidR="00E34B2E" w:rsidRDefault="00E34B2E" w:rsidP="00FF4849">
            <w:pPr>
              <w:jc w:val="center"/>
            </w:pPr>
            <w:r>
              <w:t>(3.3)</w:t>
            </w:r>
          </w:p>
        </w:tc>
      </w:tr>
      <w:tr w:rsidR="00E34B2E" w14:paraId="5AF9A6B2" w14:textId="77777777" w:rsidTr="00FF4849">
        <w:trPr>
          <w:trHeight w:val="293"/>
        </w:trPr>
        <w:tc>
          <w:tcPr>
            <w:tcW w:w="7933" w:type="dxa"/>
            <w:tcBorders>
              <w:top w:val="nil"/>
              <w:left w:val="nil"/>
              <w:bottom w:val="nil"/>
              <w:right w:val="nil"/>
            </w:tcBorders>
          </w:tcPr>
          <w:p w14:paraId="24FFD899" w14:textId="77777777" w:rsidR="00E34B2E" w:rsidRPr="00FD4E65" w:rsidRDefault="00000000" w:rsidP="00FF4849">
            <w:pPr>
              <w:jc w:val="center"/>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tc>
        <w:tc>
          <w:tcPr>
            <w:tcW w:w="1127" w:type="dxa"/>
            <w:tcBorders>
              <w:top w:val="nil"/>
              <w:left w:val="nil"/>
              <w:bottom w:val="nil"/>
              <w:right w:val="nil"/>
            </w:tcBorders>
          </w:tcPr>
          <w:p w14:paraId="06252B45" w14:textId="77777777" w:rsidR="00E34B2E" w:rsidRDefault="00E34B2E" w:rsidP="00FF4849">
            <w:pPr>
              <w:jc w:val="center"/>
            </w:pPr>
            <w:r>
              <w:t>(3.4)</w:t>
            </w:r>
          </w:p>
        </w:tc>
      </w:tr>
    </w:tbl>
    <w:p w14:paraId="0AA69AA6" w14:textId="60893D20" w:rsidR="00B62CD9" w:rsidRDefault="008D7858" w:rsidP="00966354">
      <w:r>
        <w:t xml:space="preserve">Z těchto hodnot jsou </w:t>
      </w:r>
      <w:r w:rsidR="004A1C40">
        <w:t xml:space="preserve">je vypočten nový vektor optimalizovaných vah modelu </w:t>
      </w:r>
      <m:oMath>
        <m:sSub>
          <m:sSubPr>
            <m:ctrlPr>
              <w:rPr>
                <w:rFonts w:ascii="Cambria Math" w:hAnsi="Cambria Math"/>
                <w:i/>
              </w:rPr>
            </m:ctrlPr>
          </m:sSubPr>
          <m:e>
            <m:r>
              <w:rPr>
                <w:rFonts w:ascii="Cambria Math" w:hAnsi="Cambria Math"/>
              </w:rPr>
              <m:t>θ</m:t>
            </m:r>
          </m:e>
          <m:sub>
            <m:r>
              <w:rPr>
                <w:rFonts w:ascii="Cambria Math" w:hAnsi="Cambria Math"/>
              </w:rPr>
              <m:t>t+1</m:t>
            </m:r>
          </m:sub>
        </m:sSub>
      </m:oMath>
      <w:r w:rsidR="004A1C40">
        <w:t xml:space="preserve"> (rovnice 3.5). Výpočet se skládá ze tří členu, kdy vektor vah z minulé iterac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004A1C40">
        <w:t xml:space="preserve"> je pomocí druhého členu posunut k novému optimálnějšímu výsledku (kde </w:t>
      </w:r>
      <m:oMath>
        <m:r>
          <w:rPr>
            <w:rFonts w:ascii="Cambria Math" w:hAnsi="Cambria Math"/>
          </w:rPr>
          <m:t>ϵ</m:t>
        </m:r>
      </m:oMath>
      <w:r w:rsidR="004A1C40">
        <w:t xml:space="preserve"> je malá konstanta zajišťující stabilitu dělení). Třetí člen je specifický pro optimalizátor AdamW, kde koeficient </w:t>
      </w:r>
      <m:oMath>
        <m:r>
          <w:rPr>
            <w:rFonts w:ascii="Cambria Math" w:hAnsi="Cambria Math"/>
          </w:rPr>
          <m:t>λ</m:t>
        </m:r>
      </m:oMath>
      <w:r w:rsidR="004A1C40">
        <w:t xml:space="preserve"> představuje hodnotu hyperparametru weight decay, který penalizuje příliš vysoké hodnoty vah modelu. Konstanta </w:t>
      </w:r>
      <m:oMath>
        <m:r>
          <w:rPr>
            <w:rFonts w:ascii="Cambria Math" w:hAnsi="Cambria Math"/>
          </w:rPr>
          <m:t>η</m:t>
        </m:r>
      </m:oMath>
      <w:r w:rsidR="004A1C40">
        <w:t xml:space="preserve"> značí nastavenou rychlost učení modelu</w:t>
      </w:r>
      <w:r w:rsidR="003D5A56">
        <w:t xml:space="preserve"> </w:t>
      </w:r>
      <w:r w:rsidR="004E4571">
        <w:fldChar w:fldCharType="begin"/>
      </w:r>
      <w:r w:rsidR="0044284B">
        <w:instrText xml:space="preserve"> ADDIN EN.CITE &lt;EndNote&gt;&lt;Cite&gt;&lt;Author&gt;Tian&lt;/Author&gt;&lt;Year&gt;2023&lt;/Year&gt;&lt;RecNum&gt;35&lt;/RecNum&gt;&lt;DisplayText&gt;[34]&lt;/DisplayText&gt;&lt;record&gt;&lt;rec-number&gt;35&lt;/rec-number&gt;&lt;foreign-keys&gt;&lt;key app="EN" db-id="epv0etvs2pfr99e5xxpv5027xe05stzr22vd" timestamp="1746007293"&gt;35&lt;/key&gt;&lt;/foreign-keys&gt;&lt;ref-type name="Journal Article"&gt;17&lt;/ref-type&gt;&lt;contributors&gt;&lt;authors&gt;&lt;author&gt;Tian, Yingjie&lt;/author&gt;&lt;author&gt;Zhang, Yuqi&lt;/author&gt;&lt;author&gt;Zhang, Haibin&lt;/author&gt;&lt;/authors&gt;&lt;/contributors&gt;&lt;titles&gt;&lt;title&gt;Recent Advances in Stochastic Gradient Descent in Deep Learning&lt;/title&gt;&lt;secondary-title&gt;Mathematics&lt;/secondary-title&gt;&lt;/titles&gt;&lt;periodical&gt;&lt;full-title&gt;Mathematics&lt;/full-title&gt;&lt;/periodical&gt;&lt;volume&gt;&lt;style face="normal" font="default" charset="238" size="100%"&gt;11&lt;/style&gt;&lt;/volume&gt;&lt;dates&gt;&lt;year&gt;&lt;style face="normal" font="default" charset="238" size="100%"&gt;2023&lt;/style&gt;&lt;/year&gt;&lt;/dates&gt;&lt;isbn&gt;2227-7390&lt;/isbn&gt;&lt;urls&gt;&lt;/urls&gt;&lt;custom7&gt;&lt;style face="normal" font="default" charset="238" size="100%"&gt;682&lt;/style&gt;&lt;/custom7&gt;&lt;electronic-resource-num&gt;10.3390/math11030682&lt;/electronic-resource-num&gt;&lt;/record&gt;&lt;/Cite&gt;&lt;/EndNote&gt;</w:instrText>
      </w:r>
      <w:r w:rsidR="004E4571">
        <w:fldChar w:fldCharType="separate"/>
      </w:r>
      <w:r w:rsidR="0044284B">
        <w:rPr>
          <w:noProof/>
        </w:rPr>
        <w:t>[34]</w:t>
      </w:r>
      <w:r w:rsidR="004E4571">
        <w:fldChar w:fldCharType="end"/>
      </w:r>
      <w:r w:rsidR="004A1C40">
        <w:t>.</w:t>
      </w:r>
    </w:p>
    <w:tbl>
      <w:tblPr>
        <w:tblStyle w:val="Mkatabulky"/>
        <w:tblW w:w="0" w:type="auto"/>
        <w:tblLook w:val="04A0" w:firstRow="1" w:lastRow="0" w:firstColumn="1" w:lastColumn="0" w:noHBand="0" w:noVBand="1"/>
      </w:tblPr>
      <w:tblGrid>
        <w:gridCol w:w="7933"/>
        <w:gridCol w:w="1127"/>
      </w:tblGrid>
      <w:tr w:rsidR="00FD4E65" w14:paraId="53E96AA1" w14:textId="77777777" w:rsidTr="00AD1B2E">
        <w:trPr>
          <w:trHeight w:val="293"/>
        </w:trPr>
        <w:tc>
          <w:tcPr>
            <w:tcW w:w="7933" w:type="dxa"/>
            <w:tcBorders>
              <w:top w:val="nil"/>
              <w:left w:val="nil"/>
              <w:bottom w:val="nil"/>
              <w:right w:val="nil"/>
            </w:tcBorders>
          </w:tcPr>
          <w:p w14:paraId="073968C2" w14:textId="42535194" w:rsidR="00FD4E65"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η</m:t>
                </m:r>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num>
                  <m:den>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e>
                    </m:rad>
                    <m:r>
                      <w:rPr>
                        <w:rFonts w:ascii="Cambria Math" w:hAnsi="Cambria Math"/>
                      </w:rPr>
                      <m:t>+ϵ</m:t>
                    </m:r>
                  </m:den>
                </m:f>
                <m:r>
                  <w:rPr>
                    <w:rFonts w:ascii="Cambria Math" w:hAnsi="Cambria Math"/>
                  </w:rPr>
                  <m:t>-ηλ</m:t>
                </m:r>
                <m:sSub>
                  <m:sSubPr>
                    <m:ctrlPr>
                      <w:rPr>
                        <w:rFonts w:ascii="Cambria Math" w:hAnsi="Cambria Math"/>
                        <w:i/>
                      </w:rPr>
                    </m:ctrlPr>
                  </m:sSubPr>
                  <m:e>
                    <m:r>
                      <w:rPr>
                        <w:rFonts w:ascii="Cambria Math" w:hAnsi="Cambria Math"/>
                      </w:rPr>
                      <m:t>θ</m:t>
                    </m:r>
                  </m:e>
                  <m:sub>
                    <m:r>
                      <w:rPr>
                        <w:rFonts w:ascii="Cambria Math" w:hAnsi="Cambria Math"/>
                      </w:rPr>
                      <m:t>t</m:t>
                    </m:r>
                  </m:sub>
                </m:sSub>
              </m:oMath>
            </m:oMathPara>
          </w:p>
        </w:tc>
        <w:tc>
          <w:tcPr>
            <w:tcW w:w="1127" w:type="dxa"/>
            <w:tcBorders>
              <w:top w:val="nil"/>
              <w:left w:val="nil"/>
              <w:bottom w:val="nil"/>
              <w:right w:val="nil"/>
            </w:tcBorders>
          </w:tcPr>
          <w:p w14:paraId="4074979E" w14:textId="634482DD" w:rsidR="00FD4E65" w:rsidRDefault="00FD4E65" w:rsidP="00FF4849">
            <w:pPr>
              <w:jc w:val="center"/>
            </w:pPr>
            <w:r>
              <w:t>(3.5)</w:t>
            </w:r>
          </w:p>
        </w:tc>
      </w:tr>
    </w:tbl>
    <w:p w14:paraId="29FBE1E9" w14:textId="77777777" w:rsidR="00FD4E65" w:rsidRPr="00966354" w:rsidRDefault="00FD4E65" w:rsidP="00AD1B2E"/>
    <w:p w14:paraId="51F34C1F" w14:textId="77777777" w:rsidR="00E543B9" w:rsidRDefault="00E543B9" w:rsidP="00913827">
      <w:pPr>
        <w:pStyle w:val="Nadpis3"/>
      </w:pPr>
      <w:bookmarkStart w:id="1231" w:name="_Toc196943510"/>
      <w:bookmarkStart w:id="1232" w:name="_Toc196943556"/>
      <w:bookmarkStart w:id="1233" w:name="_Toc196943605"/>
      <w:bookmarkStart w:id="1234" w:name="_Toc198115597"/>
      <w:bookmarkStart w:id="1235" w:name="_Toc198115598"/>
      <w:bookmarkStart w:id="1236" w:name="_Ref198210389"/>
      <w:bookmarkStart w:id="1237" w:name="_Ref198210617"/>
      <w:bookmarkStart w:id="1238" w:name="_Ref198851516"/>
      <w:bookmarkEnd w:id="1231"/>
      <w:bookmarkEnd w:id="1232"/>
      <w:bookmarkEnd w:id="1233"/>
      <w:bookmarkEnd w:id="1234"/>
      <w:r>
        <w:t xml:space="preserve">Testování </w:t>
      </w:r>
      <w:proofErr w:type="spellStart"/>
      <w:r>
        <w:t>hyperparametrů</w:t>
      </w:r>
      <w:bookmarkEnd w:id="1235"/>
      <w:bookmarkEnd w:id="1236"/>
      <w:bookmarkEnd w:id="1237"/>
      <w:bookmarkEnd w:id="1238"/>
      <w:proofErr w:type="spellEnd"/>
    </w:p>
    <w:p w14:paraId="2E825C13" w14:textId="5C82276D" w:rsidR="00913827" w:rsidRDefault="00913827" w:rsidP="00913827">
      <w:r>
        <w:t xml:space="preserve">Pro dosažení co nejlepší </w:t>
      </w:r>
      <w:r w:rsidR="00EC3A88">
        <w:t>přesnosti</w:t>
      </w:r>
      <w:r>
        <w:t xml:space="preserve"> model</w:t>
      </w:r>
      <w:r w:rsidR="00EC3A88">
        <w:t>u byl</w:t>
      </w:r>
      <w:r w:rsidR="000D5616">
        <w:t>a</w:t>
      </w:r>
      <w:r w:rsidR="00EC3A88">
        <w:t xml:space="preserve"> testován</w:t>
      </w:r>
      <w:r w:rsidR="000D5616">
        <w:t>a</w:t>
      </w:r>
      <w:r w:rsidR="00EC3A88">
        <w:t xml:space="preserve"> </w:t>
      </w:r>
      <w:r w:rsidR="000D5616">
        <w:t xml:space="preserve">řada </w:t>
      </w:r>
      <w:proofErr w:type="spellStart"/>
      <w:r>
        <w:t>hyperparametrů</w:t>
      </w:r>
      <w:proofErr w:type="spellEnd"/>
      <w:r>
        <w:t>.</w:t>
      </w:r>
      <w:r w:rsidR="008948CF">
        <w:t xml:space="preserve"> Každý z nich byl testován trénováním několika totožných modelů s rozdílem pouze v hodnotě daného parametru. </w:t>
      </w:r>
      <w:r w:rsidR="001A7408">
        <w:t>Všechny testy byly prováděny na velikosti modelu YOLO11s</w:t>
      </w:r>
      <w:r w:rsidR="00026410">
        <w:t xml:space="preserve"> a modely byly porovnány na základě nejvyšších dosažených hodnot metrik </w:t>
      </w:r>
      <m:oMath>
        <m:r>
          <w:rPr>
            <w:rFonts w:ascii="Cambria Math" w:hAnsi="Cambria Math"/>
          </w:rPr>
          <m:t>@mAP50</m:t>
        </m:r>
      </m:oMath>
      <w:r w:rsidR="00026410">
        <w:t xml:space="preserve"> a </w:t>
      </w:r>
      <m:oMath>
        <m:r>
          <w:rPr>
            <w:rFonts w:ascii="Cambria Math" w:hAnsi="Cambria Math"/>
          </w:rPr>
          <m:t>@mAP50:95</m:t>
        </m:r>
      </m:oMath>
      <w:r w:rsidR="00026410">
        <w:t xml:space="preserve"> v průběhu tréninku</w:t>
      </w:r>
      <w:r w:rsidR="001A7408">
        <w:t xml:space="preserve">. </w:t>
      </w:r>
      <w:r w:rsidR="008948CF">
        <w:t xml:space="preserve">Dále jsou uvedeny výsledky testování vybraných </w:t>
      </w:r>
      <w:proofErr w:type="spellStart"/>
      <w:r w:rsidR="008948CF">
        <w:t>hyperparametrů</w:t>
      </w:r>
      <w:proofErr w:type="spellEnd"/>
      <w:r w:rsidR="008948CF">
        <w:t>.</w:t>
      </w:r>
    </w:p>
    <w:p w14:paraId="215F2756" w14:textId="2FCFDD09" w:rsidR="008948CF" w:rsidRDefault="008948CF" w:rsidP="008948CF">
      <w:pPr>
        <w:pStyle w:val="Nadpis4"/>
      </w:pPr>
      <w:r>
        <w:t>Testování rychlosti učení</w:t>
      </w:r>
    </w:p>
    <w:p w14:paraId="2AFED8F7" w14:textId="4A635322" w:rsidR="00C56902" w:rsidRDefault="00566F26" w:rsidP="001431A9">
      <w:pPr>
        <w:keepNext/>
      </w:pPr>
      <w:r>
        <w:t>Rychlost učení byla testována na hodnotách v rozmezí od 10</w:t>
      </w:r>
      <w:r w:rsidRPr="00566F26">
        <w:rPr>
          <w:vertAlign w:val="superscript"/>
        </w:rPr>
        <w:t>-6</w:t>
      </w:r>
      <w:r>
        <w:t xml:space="preserve"> do 10</w:t>
      </w:r>
      <w:r w:rsidRPr="00566F26">
        <w:rPr>
          <w:vertAlign w:val="superscript"/>
        </w:rPr>
        <w:t>-1</w:t>
      </w:r>
      <w:r>
        <w:t xml:space="preserve"> viz (</w:t>
      </w:r>
      <w:ins w:id="1239" w:author="Ingr Jiri" w:date="2025-05-21T17:12:00Z" w16du:dateUtc="2025-05-21T15:12:00Z">
        <w:r w:rsidR="00E21991">
          <w:fldChar w:fldCharType="begin"/>
        </w:r>
        <w:r w:rsidR="00E21991">
          <w:instrText xml:space="preserve"> REF _Ref198739967 \h </w:instrText>
        </w:r>
      </w:ins>
      <w:ins w:id="1240" w:author="Ingr Jiri" w:date="2025-05-21T17:12:00Z" w16du:dateUtc="2025-05-21T15:12:00Z">
        <w:r w:rsidR="00E21991">
          <w:fldChar w:fldCharType="separate"/>
        </w:r>
      </w:ins>
      <w:ins w:id="1241" w:author="Ingr Jiri" w:date="2025-05-21T17:09:00Z" w16du:dateUtc="2025-05-21T15:09:00Z">
        <w:r w:rsidR="00C409DD" w:rsidRPr="00827436">
          <w:rPr>
            <w:b/>
            <w:rPrChange w:id="1242" w:author="Ingr Jiri" w:date="2025-05-21T17:09:00Z" w16du:dateUtc="2025-05-21T15:09:00Z">
              <w:rPr/>
            </w:rPrChange>
          </w:rPr>
          <w:t xml:space="preserve">Obr. </w:t>
        </w:r>
      </w:ins>
      <w:r w:rsidR="00C409DD">
        <w:rPr>
          <w:b/>
          <w:bCs/>
          <w:noProof/>
        </w:rPr>
        <w:t>3</w:t>
      </w:r>
      <w:ins w:id="1243" w:author="Ingr Jiri" w:date="2025-05-21T23:08:00Z" w16du:dateUtc="2025-05-21T21:08:00Z">
        <w:r w:rsidR="00C409DD">
          <w:rPr>
            <w:b/>
            <w:bCs/>
          </w:rPr>
          <w:t>.</w:t>
        </w:r>
      </w:ins>
      <w:r w:rsidR="00C409DD">
        <w:rPr>
          <w:b/>
          <w:bCs/>
          <w:noProof/>
        </w:rPr>
        <w:t>6</w:t>
      </w:r>
      <w:ins w:id="1244" w:author="Ingr Jiri" w:date="2025-05-21T17:12:00Z" w16du:dateUtc="2025-05-21T15:12:00Z">
        <w:r w:rsidR="00E21991">
          <w:fldChar w:fldCharType="end"/>
        </w:r>
        <w:r w:rsidR="00E21991" w:rsidRPr="00C176CB">
          <w:rPr>
            <w:b/>
            <w:bCs/>
            <w:rPrChange w:id="1245" w:author="Ingr Jiri" w:date="2025-05-21T17:18:00Z" w16du:dateUtc="2025-05-21T15:18:00Z">
              <w:rPr/>
            </w:rPrChange>
          </w:rPr>
          <w:t>a</w:t>
        </w:r>
      </w:ins>
      <w:del w:id="1246" w:author="Ingr Jiri" w:date="2025-05-21T17:11:00Z" w16du:dateUtc="2025-05-21T15:11:00Z">
        <w:r w:rsidDel="00E21991">
          <w:delText>obrázek</w:delText>
        </w:r>
      </w:del>
      <w:r>
        <w:t>). Závislost rychlosti učení na výkonnosti modelu vyšla podle předpokladu, kdy pro velmi nízké hodnoty trénink probíhal stabilně, ale v průběhu epoch nedocházelo k dostatečnému zlepšování. U vysokých hodnot docházelo k nestabilitě tréninku, což značně projevilo i na metrikách modelů. Nejlepší hodnoty bylo dosaženo při rychlosti učení 0,00</w:t>
      </w:r>
      <w:ins w:id="1247" w:author="Ingr Jiri" w:date="2025-05-26T23:55:00Z" w16du:dateUtc="2025-05-26T21:55:00Z">
        <w:r w:rsidR="0093324D">
          <w:t>6</w:t>
        </w:r>
      </w:ins>
      <w:del w:id="1248" w:author="Ingr Jiri" w:date="2025-05-26T23:55:00Z" w16du:dateUtc="2025-05-26T21:55:00Z">
        <w:r w:rsidR="00C56902" w:rsidDel="0093324D">
          <w:delText>5</w:delText>
        </w:r>
      </w:del>
      <w:r w:rsidR="00C56902">
        <w:t>.</w:t>
      </w:r>
    </w:p>
    <w:p w14:paraId="788977D5" w14:textId="77777777" w:rsidR="002C5E64" w:rsidRDefault="002C5E64" w:rsidP="002C5E64">
      <w:pPr>
        <w:pStyle w:val="Nadpis4"/>
      </w:pPr>
      <w:r>
        <w:t xml:space="preserve">Testování </w:t>
      </w:r>
      <w:proofErr w:type="spellStart"/>
      <w:r>
        <w:t>batch</w:t>
      </w:r>
      <w:proofErr w:type="spellEnd"/>
      <w:r>
        <w:t xml:space="preserve"> </w:t>
      </w:r>
      <w:proofErr w:type="spellStart"/>
      <w:r>
        <w:t>size</w:t>
      </w:r>
      <w:proofErr w:type="spellEnd"/>
    </w:p>
    <w:p w14:paraId="6A31F9D6" w14:textId="4130A86E" w:rsidR="002C5E64" w:rsidRDefault="004759CD" w:rsidP="002C5E64">
      <w:proofErr w:type="spellStart"/>
      <w:r>
        <w:t>Hyperparametr</w:t>
      </w:r>
      <w:proofErr w:type="spellEnd"/>
      <w:r>
        <w:t xml:space="preserve"> </w:t>
      </w:r>
      <w:proofErr w:type="spellStart"/>
      <w:r>
        <w:t>batch</w:t>
      </w:r>
      <w:proofErr w:type="spellEnd"/>
      <w:r>
        <w:t xml:space="preserve"> </w:t>
      </w:r>
      <w:proofErr w:type="spellStart"/>
      <w:r>
        <w:t>size</w:t>
      </w:r>
      <w:proofErr w:type="spellEnd"/>
      <w:r>
        <w:t xml:space="preserve"> byl testován </w:t>
      </w:r>
      <w:r w:rsidR="00961383">
        <w:t>v</w:t>
      </w:r>
      <w:r>
        <w:t xml:space="preserve"> hodnotách </w:t>
      </w:r>
      <m:oMath>
        <m:r>
          <w:rPr>
            <w:rFonts w:ascii="Cambria Math" w:hAnsi="Cambria Math"/>
          </w:rPr>
          <m:t>{8; 16; 32; 64}</m:t>
        </m:r>
      </m:oMath>
      <w:r>
        <w:t>. Použ</w:t>
      </w:r>
      <w:r w:rsidR="00961383">
        <w:t>ívání</w:t>
      </w:r>
      <w:r>
        <w:t xml:space="preserve"> hodnot</w:t>
      </w:r>
      <w:r w:rsidR="00961383">
        <w:t>, které jsou</w:t>
      </w:r>
      <w:r>
        <w:t xml:space="preserve"> mocnin</w:t>
      </w:r>
      <w:r w:rsidR="00961383">
        <w:t>ou</w:t>
      </w:r>
      <w:r>
        <w:t xml:space="preserve"> </w:t>
      </w:r>
      <w:r w:rsidR="00961383">
        <w:t>dvou,</w:t>
      </w:r>
      <w:r>
        <w:t xml:space="preserve"> je</w:t>
      </w:r>
      <w:r w:rsidR="00961383">
        <w:t xml:space="preserve"> při trénování modelů strojového pro zpracování obrazu učení běžnou praxí</w:t>
      </w:r>
      <w:r w:rsidR="00B85F4C">
        <w:t xml:space="preserve">, jelikož </w:t>
      </w:r>
      <w:r w:rsidR="00961383">
        <w:t>umožňuje ne</w:t>
      </w:r>
      <w:r w:rsidR="00B85F4C">
        <w:t xml:space="preserve">jefektivnějšímu využití </w:t>
      </w:r>
      <w:r w:rsidR="00961383">
        <w:t xml:space="preserve">výpočetních prostředků, zejména </w:t>
      </w:r>
      <w:r w:rsidR="00B85F4C">
        <w:t xml:space="preserve">GPU. Při trénování modelu je tedy vhodné používat tyto hodnoty pro ideální využití výkonu hardwaru při nastavení co možná nejvyšší hodnoty </w:t>
      </w:r>
      <w:proofErr w:type="spellStart"/>
      <w:r w:rsidR="00B85F4C">
        <w:t>batch</w:t>
      </w:r>
      <w:proofErr w:type="spellEnd"/>
      <w:r w:rsidR="00B85F4C">
        <w:t xml:space="preserve"> </w:t>
      </w:r>
      <w:proofErr w:type="spellStart"/>
      <w:r w:rsidR="00B85F4C">
        <w:t>size</w:t>
      </w:r>
      <w:proofErr w:type="spellEnd"/>
      <w:r w:rsidR="00B85F4C">
        <w:t xml:space="preserve">. Vyšší hodnoty </w:t>
      </w:r>
      <w:proofErr w:type="spellStart"/>
      <w:r w:rsidR="00B85F4C">
        <w:t>hyperparametru</w:t>
      </w:r>
      <w:proofErr w:type="spellEnd"/>
      <w:r w:rsidR="00961383">
        <w:t xml:space="preserve"> než 64</w:t>
      </w:r>
      <w:r w:rsidR="00B85F4C">
        <w:t xml:space="preserve"> nebyly testovány </w:t>
      </w:r>
      <w:r w:rsidR="00961383">
        <w:t>kvůli přílišné paměťové náročnosti</w:t>
      </w:r>
      <w:r w:rsidR="00B85F4C">
        <w:t>.</w:t>
      </w:r>
      <w:r w:rsidR="00EC5F12">
        <w:t xml:space="preserve"> Z</w:t>
      </w:r>
      <w:r w:rsidR="00961383">
        <w:t xml:space="preserve"> výsledků </w:t>
      </w:r>
      <w:r w:rsidR="00EC5F12">
        <w:t>(</w:t>
      </w:r>
      <w:ins w:id="1249" w:author="Ingr Jiri" w:date="2025-05-21T17:13:00Z" w16du:dateUtc="2025-05-21T15:13:00Z">
        <w:r w:rsidR="00D22A32">
          <w:fldChar w:fldCharType="begin"/>
        </w:r>
        <w:r w:rsidR="00D22A32">
          <w:instrText xml:space="preserve"> REF _Ref198739967 \h </w:instrText>
        </w:r>
      </w:ins>
      <w:ins w:id="1250" w:author="Ingr Jiri" w:date="2025-05-21T17:13:00Z" w16du:dateUtc="2025-05-21T15:13:00Z">
        <w:r w:rsidR="00D22A32">
          <w:fldChar w:fldCharType="separate"/>
        </w:r>
      </w:ins>
      <w:ins w:id="1251" w:author="Ingr Jiri" w:date="2025-05-21T17:09:00Z" w16du:dateUtc="2025-05-21T15:09:00Z">
        <w:r w:rsidR="00C409DD" w:rsidRPr="00827436">
          <w:rPr>
            <w:b/>
            <w:rPrChange w:id="1252" w:author="Ingr Jiri" w:date="2025-05-21T17:09:00Z" w16du:dateUtc="2025-05-21T15:09:00Z">
              <w:rPr/>
            </w:rPrChange>
          </w:rPr>
          <w:t xml:space="preserve">Obr. </w:t>
        </w:r>
      </w:ins>
      <w:r w:rsidR="00C409DD">
        <w:rPr>
          <w:b/>
          <w:bCs/>
          <w:noProof/>
        </w:rPr>
        <w:t>3</w:t>
      </w:r>
      <w:ins w:id="1253" w:author="Ingr Jiri" w:date="2025-05-21T23:08:00Z" w16du:dateUtc="2025-05-21T21:08:00Z">
        <w:r w:rsidR="00C409DD">
          <w:rPr>
            <w:b/>
            <w:bCs/>
          </w:rPr>
          <w:t>.</w:t>
        </w:r>
      </w:ins>
      <w:r w:rsidR="00C409DD">
        <w:rPr>
          <w:b/>
          <w:bCs/>
          <w:noProof/>
        </w:rPr>
        <w:t>6</w:t>
      </w:r>
      <w:ins w:id="1254" w:author="Ingr Jiri" w:date="2025-05-21T17:13:00Z" w16du:dateUtc="2025-05-21T15:13:00Z">
        <w:r w:rsidR="00D22A32">
          <w:fldChar w:fldCharType="end"/>
        </w:r>
        <w:r w:rsidR="00D22A32" w:rsidRPr="00C176CB">
          <w:rPr>
            <w:b/>
            <w:bCs/>
            <w:rPrChange w:id="1255" w:author="Ingr Jiri" w:date="2025-05-21T17:18:00Z" w16du:dateUtc="2025-05-21T15:18:00Z">
              <w:rPr/>
            </w:rPrChange>
          </w:rPr>
          <w:t>b</w:t>
        </w:r>
      </w:ins>
      <w:del w:id="1256" w:author="Ingr Jiri" w:date="2025-05-21T17:13:00Z" w16du:dateUtc="2025-05-21T15:13:00Z">
        <w:r w:rsidR="00EC5F12" w:rsidDel="00D22A32">
          <w:delText>obrázek</w:delText>
        </w:r>
      </w:del>
      <w:r w:rsidR="00EC5F12">
        <w:t xml:space="preserve">) je patrné, že nejlepších metrik </w:t>
      </w:r>
      <m:oMath>
        <m:r>
          <w:rPr>
            <w:rFonts w:ascii="Cambria Math" w:hAnsi="Cambria Math"/>
          </w:rPr>
          <m:t>mAP@50</m:t>
        </m:r>
      </m:oMath>
      <w:r w:rsidR="00EC5F12">
        <w:t xml:space="preserve"> a </w:t>
      </w:r>
      <m:oMath>
        <m:r>
          <w:rPr>
            <w:rFonts w:ascii="Cambria Math" w:hAnsi="Cambria Math"/>
          </w:rPr>
          <m:t>mAP@[50:95]</m:t>
        </m:r>
      </m:oMath>
      <w:r w:rsidR="00EC5F12">
        <w:t xml:space="preserve"> dosáhnul </w:t>
      </w:r>
      <w:r w:rsidR="00F96D91">
        <w:t xml:space="preserve">model trénovaný při hodnotě </w:t>
      </w:r>
      <w:proofErr w:type="spellStart"/>
      <w:r w:rsidR="00F96D91">
        <w:t>batch</w:t>
      </w:r>
      <w:proofErr w:type="spellEnd"/>
      <w:r w:rsidR="00F96D91">
        <w:t xml:space="preserve"> </w:t>
      </w:r>
      <w:proofErr w:type="spellStart"/>
      <w:r w:rsidR="00F96D91">
        <w:t>size</w:t>
      </w:r>
      <w:proofErr w:type="spellEnd"/>
      <w:r w:rsidR="00F96D91">
        <w:t xml:space="preserve"> </w:t>
      </w:r>
      <w:r w:rsidR="00AD4FED">
        <w:t xml:space="preserve">rovné </w:t>
      </w:r>
      <w:r w:rsidR="00F96D91">
        <w:t xml:space="preserve">16. </w:t>
      </w:r>
      <w:r w:rsidR="00AD4FED" w:rsidRPr="00AD4FED">
        <w:t xml:space="preserve">Očekávaná pozitivní korelace mezi velikostí </w:t>
      </w:r>
      <w:proofErr w:type="spellStart"/>
      <w:r w:rsidR="00AD4FED" w:rsidRPr="00AD1B2E">
        <w:t>batch</w:t>
      </w:r>
      <w:proofErr w:type="spellEnd"/>
      <w:r w:rsidR="00AD4FED" w:rsidRPr="00AD1B2E">
        <w:t xml:space="preserve"> </w:t>
      </w:r>
      <w:proofErr w:type="spellStart"/>
      <w:r w:rsidR="00AD4FED" w:rsidRPr="00AD1B2E">
        <w:t>size</w:t>
      </w:r>
      <w:proofErr w:type="spellEnd"/>
      <w:r w:rsidR="00AD4FED" w:rsidRPr="00AD1B2E">
        <w:t xml:space="preserve"> </w:t>
      </w:r>
      <w:r w:rsidR="00AD4FED" w:rsidRPr="00AD4FED">
        <w:t>a kvalitou výsledku se tak nepotvrdila</w:t>
      </w:r>
      <w:r w:rsidR="00F96D91">
        <w:t xml:space="preserve"> a závislost metrik modelu na </w:t>
      </w:r>
      <w:proofErr w:type="spellStart"/>
      <w:r w:rsidR="00F96D91">
        <w:t>hyperparametru</w:t>
      </w:r>
      <w:proofErr w:type="spellEnd"/>
      <w:r w:rsidR="00F96D91">
        <w:t xml:space="preserve"> </w:t>
      </w:r>
      <w:proofErr w:type="spellStart"/>
      <w:r w:rsidR="00F96D91">
        <w:t>batch</w:t>
      </w:r>
      <w:proofErr w:type="spellEnd"/>
      <w:r w:rsidR="00F96D91">
        <w:t xml:space="preserve"> </w:t>
      </w:r>
      <w:proofErr w:type="spellStart"/>
      <w:r w:rsidR="00F96D91">
        <w:t>size</w:t>
      </w:r>
      <w:proofErr w:type="spellEnd"/>
      <w:r w:rsidR="00F96D91">
        <w:t xml:space="preserve"> se v případě této úlohy neprojevila. </w:t>
      </w:r>
    </w:p>
    <w:p w14:paraId="54B053E2" w14:textId="2C939956" w:rsidR="00D3595E" w:rsidRDefault="00D3595E" w:rsidP="00D3595E">
      <w:pPr>
        <w:pStyle w:val="Nadpis4"/>
      </w:pPr>
      <w:r>
        <w:t>Testování rozlišení obrazů</w:t>
      </w:r>
    </w:p>
    <w:p w14:paraId="516A979C" w14:textId="43D334AD" w:rsidR="002C5E64" w:rsidRDefault="00D3595E" w:rsidP="002C5E64">
      <w:r>
        <w:t xml:space="preserve">Pro účel trénování modelu upraví YOLO algoritmus všechny snímky z datasetu na stejné rozlišení. </w:t>
      </w:r>
      <w:r w:rsidR="00201DBF">
        <w:t xml:space="preserve">Toto rozlišení lze pro jednotlivé modely nastavit pomocí </w:t>
      </w:r>
      <w:proofErr w:type="spellStart"/>
      <w:r w:rsidR="00201DBF">
        <w:t>hyperparametru</w:t>
      </w:r>
      <w:proofErr w:type="spellEnd"/>
      <w:r w:rsidR="00201DBF">
        <w:t xml:space="preserve"> </w:t>
      </w:r>
      <w:proofErr w:type="spellStart"/>
      <w:r w:rsidR="00201DBF" w:rsidRPr="00AD1B2E">
        <w:rPr>
          <w:i/>
          <w:iCs/>
        </w:rPr>
        <w:t>imgsz</w:t>
      </w:r>
      <w:proofErr w:type="spellEnd"/>
      <w:r w:rsidR="00201DBF" w:rsidRPr="00201DBF">
        <w:t>,</w:t>
      </w:r>
      <w:r w:rsidR="00201DBF">
        <w:t xml:space="preserve"> a obvykle se nastavuje na hodnoty násobků 32, v tomto případě byly testovány hodnoty </w:t>
      </w:r>
      <m:oMath>
        <m:r>
          <w:rPr>
            <w:rFonts w:ascii="Cambria Math" w:hAnsi="Cambria Math"/>
          </w:rPr>
          <w:lastRenderedPageBreak/>
          <m:t>{320; 640; 960}</m:t>
        </m:r>
      </m:oMath>
      <w:r w:rsidR="00201DBF">
        <w:t xml:space="preserve">, které udávají velikost snímku v px v obou rozměrech. Např hodnota 320 tedy značí, že obrazy budou převedeny na rozlišení 320 </w:t>
      </w:r>
      <w:r w:rsidR="00201DBF" w:rsidRPr="00CC0115">
        <w:t>×</w:t>
      </w:r>
      <w:r w:rsidR="00201DBF">
        <w:t> 320</w:t>
      </w:r>
      <w:ins w:id="1257" w:author="Ingr Jiri" w:date="2025-05-21T17:13:00Z" w16du:dateUtc="2025-05-21T15:13:00Z">
        <w:r w:rsidR="00D22A32">
          <w:t> </w:t>
        </w:r>
      </w:ins>
      <w:proofErr w:type="spellStart"/>
      <w:del w:id="1258" w:author="Ingr Jiri" w:date="2025-05-21T17:13:00Z" w16du:dateUtc="2025-05-21T15:13:00Z">
        <w:r w:rsidR="00201DBF" w:rsidDel="00D22A32">
          <w:delText xml:space="preserve"> </w:delText>
        </w:r>
      </w:del>
      <w:r w:rsidR="00201DBF">
        <w:t>px</w:t>
      </w:r>
      <w:proofErr w:type="spellEnd"/>
      <w:r w:rsidR="00201DBF">
        <w:t>. Při nastavení vyšší hodnoty rozlišení zachytí model jemnější detaily snímku a dochází k vyšší přesnosti detekce. S vyšším rozlišení ale výrazně stoupá paměťová náročnost tréninku. Při testování různých velikostí obrázk</w:t>
      </w:r>
      <w:r w:rsidR="00E32A12">
        <w:t>ů</w:t>
      </w:r>
      <w:r w:rsidR="00201DBF">
        <w:t xml:space="preserve"> dosáhl nejlepších výsledků model</w:t>
      </w:r>
      <w:r w:rsidR="00E32A12">
        <w:t xml:space="preserve"> s nastavením </w:t>
      </w:r>
      <w:proofErr w:type="spellStart"/>
      <w:r w:rsidR="00E32A12">
        <w:rPr>
          <w:i/>
          <w:iCs/>
        </w:rPr>
        <w:t>imgsz</w:t>
      </w:r>
      <w:proofErr w:type="spellEnd"/>
      <w:r w:rsidR="00E32A12">
        <w:t xml:space="preserve"> rovnému 640</w:t>
      </w:r>
      <w:ins w:id="1259" w:author="Ingr Jiri" w:date="2025-05-21T17:14:00Z" w16du:dateUtc="2025-05-21T15:14:00Z">
        <w:r w:rsidR="00D22A32">
          <w:t xml:space="preserve"> (</w:t>
        </w:r>
        <w:r w:rsidR="00D22A32">
          <w:fldChar w:fldCharType="begin"/>
        </w:r>
        <w:r w:rsidR="00D22A32">
          <w:instrText xml:space="preserve"> REF _Ref198739967 \h </w:instrText>
        </w:r>
      </w:ins>
      <w:ins w:id="1260" w:author="Ingr Jiri" w:date="2025-05-21T17:14:00Z" w16du:dateUtc="2025-05-21T15:14:00Z">
        <w:r w:rsidR="00D22A32">
          <w:fldChar w:fldCharType="separate"/>
        </w:r>
      </w:ins>
      <w:ins w:id="1261" w:author="Ingr Jiri" w:date="2025-05-21T17:09:00Z" w16du:dateUtc="2025-05-21T15:09:00Z">
        <w:r w:rsidR="00C409DD" w:rsidRPr="00827436">
          <w:rPr>
            <w:b/>
            <w:rPrChange w:id="1262" w:author="Ingr Jiri" w:date="2025-05-21T17:09:00Z" w16du:dateUtc="2025-05-21T15:09:00Z">
              <w:rPr/>
            </w:rPrChange>
          </w:rPr>
          <w:t xml:space="preserve">Obr. </w:t>
        </w:r>
      </w:ins>
      <w:r w:rsidR="00C409DD">
        <w:rPr>
          <w:b/>
          <w:bCs/>
          <w:noProof/>
        </w:rPr>
        <w:t>3</w:t>
      </w:r>
      <w:ins w:id="1263" w:author="Ingr Jiri" w:date="2025-05-21T23:08:00Z" w16du:dateUtc="2025-05-21T21:08:00Z">
        <w:r w:rsidR="00C409DD">
          <w:rPr>
            <w:b/>
            <w:bCs/>
          </w:rPr>
          <w:t>.</w:t>
        </w:r>
      </w:ins>
      <w:r w:rsidR="00C409DD">
        <w:rPr>
          <w:b/>
          <w:bCs/>
          <w:noProof/>
        </w:rPr>
        <w:t>6</w:t>
      </w:r>
      <w:ins w:id="1264" w:author="Ingr Jiri" w:date="2025-05-21T17:14:00Z" w16du:dateUtc="2025-05-21T15:14:00Z">
        <w:r w:rsidR="00D22A32">
          <w:fldChar w:fldCharType="end"/>
        </w:r>
        <w:r w:rsidR="00D22A32" w:rsidRPr="00C176CB">
          <w:rPr>
            <w:b/>
            <w:bCs/>
            <w:rPrChange w:id="1265" w:author="Ingr Jiri" w:date="2025-05-21T17:18:00Z" w16du:dateUtc="2025-05-21T15:18:00Z">
              <w:rPr/>
            </w:rPrChange>
          </w:rPr>
          <w:t>c</w:t>
        </w:r>
        <w:r w:rsidR="00D22A32">
          <w:t>)</w:t>
        </w:r>
      </w:ins>
      <w:r w:rsidR="00E32A12">
        <w:t xml:space="preserve">. Tento výsledek se neshoduje s předpokladem, že vyšší rozlišení vstupujících trénovacích dat zajišťuje vyšší přesnost modelu. Důvodem výsledku může být fakt, že YOLO modely jsou </w:t>
      </w:r>
      <w:proofErr w:type="spellStart"/>
      <w:r w:rsidR="00E32A12">
        <w:t>předtrénovány</w:t>
      </w:r>
      <w:proofErr w:type="spellEnd"/>
      <w:r w:rsidR="00E32A12">
        <w:t xml:space="preserve"> na výchozí hodnotě rozlišení, kterou je velikost 640 </w:t>
      </w:r>
      <w:r w:rsidR="00E32A12" w:rsidRPr="00CC0115">
        <w:t>×</w:t>
      </w:r>
      <w:r w:rsidR="00E32A12">
        <w:t xml:space="preserve"> 640 </w:t>
      </w:r>
      <w:proofErr w:type="spellStart"/>
      <w:r w:rsidR="00E32A12">
        <w:t>px</w:t>
      </w:r>
      <w:proofErr w:type="spellEnd"/>
      <w:r w:rsidR="00E32A12">
        <w:t>. Zároveň část snímků v datasetu sama nedisponuje ani rozlišení</w:t>
      </w:r>
      <w:ins w:id="1266" w:author="Ingr Jiri" w:date="2025-05-27T21:12:00Z" w16du:dateUtc="2025-05-27T19:12:00Z">
        <w:r w:rsidR="00F675F6">
          <w:t>m</w:t>
        </w:r>
      </w:ins>
      <w:r w:rsidR="00E32A12">
        <w:t xml:space="preserve"> 960 </w:t>
      </w:r>
      <w:r w:rsidR="00E32A12" w:rsidRPr="00CC0115">
        <w:t>×</w:t>
      </w:r>
      <w:r w:rsidR="00E32A12">
        <w:t xml:space="preserve"> 960 </w:t>
      </w:r>
      <w:proofErr w:type="spellStart"/>
      <w:r w:rsidR="00E32A12">
        <w:t>px</w:t>
      </w:r>
      <w:proofErr w:type="spellEnd"/>
      <w:r w:rsidR="00E32A12">
        <w:t xml:space="preserve"> a pře</w:t>
      </w:r>
      <w:ins w:id="1267" w:author="Ingr Jiri" w:date="2025-05-27T21:12:00Z" w16du:dateUtc="2025-05-27T19:12:00Z">
        <w:r w:rsidR="00F675F6">
          <w:t>d</w:t>
        </w:r>
      </w:ins>
      <w:r w:rsidR="00E32A12">
        <w:t xml:space="preserve"> tréninkem musí být uměle </w:t>
      </w:r>
      <w:proofErr w:type="spellStart"/>
      <w:r w:rsidR="00E32A12">
        <w:t>nadvzorkovány</w:t>
      </w:r>
      <w:proofErr w:type="spellEnd"/>
      <w:r w:rsidR="00E32A12">
        <w:t>.</w:t>
      </w:r>
    </w:p>
    <w:p w14:paraId="653033B9" w14:textId="77777777" w:rsidR="001842B5" w:rsidRDefault="001842B5" w:rsidP="001842B5">
      <w:pPr>
        <w:pStyle w:val="Nadpis4"/>
      </w:pPr>
      <w:r>
        <w:t xml:space="preserve">Testování </w:t>
      </w:r>
      <w:proofErr w:type="spellStart"/>
      <w:r>
        <w:t>hyperparametru</w:t>
      </w:r>
      <w:proofErr w:type="spellEnd"/>
      <w:r>
        <w:t xml:space="preserve"> </w:t>
      </w:r>
      <w:proofErr w:type="spellStart"/>
      <w:r>
        <w:t>scale</w:t>
      </w:r>
      <w:proofErr w:type="spellEnd"/>
    </w:p>
    <w:p w14:paraId="4A4D5513" w14:textId="45BC9F57" w:rsidR="00C30930" w:rsidRDefault="001842B5" w:rsidP="002C5E64">
      <w:r>
        <w:t xml:space="preserve">Pro ukázku vlivu augmentačních technik na výsledky modelu byl vybrán </w:t>
      </w:r>
      <w:proofErr w:type="spellStart"/>
      <w:r>
        <w:t>hyperparametr</w:t>
      </w:r>
      <w:proofErr w:type="spellEnd"/>
      <w:r>
        <w:t xml:space="preserve"> </w:t>
      </w:r>
      <w:proofErr w:type="spellStart"/>
      <w:r>
        <w:t>scale</w:t>
      </w:r>
      <w:proofErr w:type="spellEnd"/>
      <w:r w:rsidR="00A7558D">
        <w:t xml:space="preserve">. </w:t>
      </w:r>
      <w:r w:rsidR="00C30930">
        <w:t>Tento parametr simuluje změnu vzdálenosti objektů od kamery t</w:t>
      </w:r>
      <w:r w:rsidR="00D654CE">
        <w:t>ak</w:t>
      </w:r>
      <w:r w:rsidR="00C30930">
        <w:t>, že snímek přiblíží či oddálí</w:t>
      </w:r>
      <w:r w:rsidR="00875F96">
        <w:t xml:space="preserve">, </w:t>
      </w:r>
      <w:r w:rsidR="00D654CE">
        <w:t>přičemž velikosti bounding boxů jsou úměrně přepočteny</w:t>
      </w:r>
      <w:r w:rsidR="00C30930">
        <w:t xml:space="preserve">. Například při nastavení </w:t>
      </w:r>
      <w:proofErr w:type="spellStart"/>
      <w:r w:rsidR="00C30930">
        <w:t>scale</w:t>
      </w:r>
      <w:proofErr w:type="spellEnd"/>
      <w:r w:rsidR="00C30930">
        <w:t xml:space="preserve"> n</w:t>
      </w:r>
      <w:r w:rsidR="00C834D1">
        <w:t>a</w:t>
      </w:r>
      <w:r w:rsidR="00C30930">
        <w:t xml:space="preserve"> hodnotu 0,5 je</w:t>
      </w:r>
      <w:r w:rsidR="00C30930" w:rsidRPr="00C30930">
        <w:t xml:space="preserve"> </w:t>
      </w:r>
      <w:r w:rsidR="00C30930">
        <w:t xml:space="preserve">měřítko každého vzorku před průchodem skrze CNN vynásobeno náhodně vybranou hodnotou v rozmezí </w:t>
      </w:r>
      <m:oMath>
        <m:d>
          <m:dPr>
            <m:begChr m:val="〈"/>
            <m:endChr m:val="〉"/>
            <m:ctrlPr>
              <w:rPr>
                <w:rFonts w:ascii="Cambria Math" w:hAnsi="Cambria Math"/>
                <w:i/>
              </w:rPr>
            </m:ctrlPr>
          </m:dPr>
          <m:e>
            <m:r>
              <w:rPr>
                <w:rFonts w:ascii="Cambria Math" w:hAnsi="Cambria Math"/>
              </w:rPr>
              <m:t>0,5;1,5</m:t>
            </m:r>
          </m:e>
        </m:d>
      </m:oMath>
      <w:r w:rsidR="00C30930">
        <w:t>.</w:t>
      </w:r>
      <w:r w:rsidR="00DD3566">
        <w:t xml:space="preserve"> </w:t>
      </w:r>
      <w:r w:rsidR="00875F96" w:rsidRPr="00875F96">
        <w:t xml:space="preserve">Rozměry snímku nastavené parametrem </w:t>
      </w:r>
      <w:proofErr w:type="spellStart"/>
      <w:r w:rsidR="00875F96" w:rsidRPr="00875F96">
        <w:t>imgsz</w:t>
      </w:r>
      <w:proofErr w:type="spellEnd"/>
      <w:r w:rsidR="00875F96" w:rsidRPr="00875F96">
        <w:t xml:space="preserve"> přitom zůstávají zachovány</w:t>
      </w:r>
      <w:r w:rsidR="00875F96">
        <w:t xml:space="preserve">, takže </w:t>
      </w:r>
      <w:proofErr w:type="spellStart"/>
      <w:r w:rsidR="00875F96">
        <w:t>au</w:t>
      </w:r>
      <w:r w:rsidR="00DD3566">
        <w:t>gmentovaný</w:t>
      </w:r>
      <w:proofErr w:type="spellEnd"/>
      <w:r w:rsidR="00DD3566">
        <w:t xml:space="preserve"> obraz je buď ořezán nebo doplněn monochromatickým pozadím v závislosti na velikosti násobícího faktoru</w:t>
      </w:r>
      <w:r w:rsidR="00875F96">
        <w:t xml:space="preserve"> </w:t>
      </w:r>
      <w:del w:id="1268" w:author="Ingr Jiri" w:date="2025-05-21T17:33:00Z" w16du:dateUtc="2025-05-21T15:33:00Z">
        <w:r w:rsidR="00875F96" w:rsidDel="004F718A">
          <w:delText>(</w:delText>
        </w:r>
      </w:del>
      <w:r w:rsidR="002A5A3C">
        <w:fldChar w:fldCharType="begin"/>
      </w:r>
      <w:r w:rsidR="0044284B">
        <w:instrText xml:space="preserve"> ADDIN EN.CITE &lt;EndNote&gt;&lt;Cite&gt;&lt;Author&gt;Ultralytics&lt;/Author&gt;&lt;Year&gt;2025&lt;/Year&gt;&lt;RecNum&gt;39&lt;/RecNum&gt;&lt;DisplayText&gt;[35, 36]&lt;/DisplayText&gt;&lt;record&gt;&lt;rec-number&gt;39&lt;/rec-number&gt;&lt;foreign-keys&gt;&lt;key app="EN" db-id="epv0etvs2pfr99e5xxpv5027xe05stzr22vd" timestamp="1747841228"&gt;39&lt;/key&gt;&lt;/foreign-keys&gt;&lt;ref-type name="Web Page"&gt;12&lt;/ref-type&gt;&lt;contributors&gt;&lt;authors&gt;&lt;author&gt;Ultralytics&lt;/author&gt;&lt;/authors&gt;&lt;/contributors&gt;&lt;titles&gt;&lt;title&gt;Data Augmentation using Ultralytics YOLO&lt;/title&gt;&lt;/titles&gt;&lt;volume&gt;2025&lt;/volume&gt;&lt;number&gt;&lt;style face="normal" font="default" charset="238" size="100%"&gt;21. 5.&lt;/style&gt;&lt;/number&gt;&lt;dates&gt;&lt;year&gt;2025&lt;/year&gt;&lt;/dates&gt;&lt;publisher&gt;Ultralytics&lt;/publisher&gt;&lt;urls&gt;&lt;related-urls&gt;&lt;url&gt;https://docs.ultralytics.com/guides/yolo-data-augmentation/&lt;/url&gt;&lt;/related-urls&gt;&lt;/urls&gt;&lt;/record&gt;&lt;/Cite&gt;&lt;Cite&gt;&lt;Author&gt;Ultralytics&lt;/Author&gt;&lt;Year&gt;2025&lt;/Year&gt;&lt;RecNum&gt;40&lt;/RecNum&gt;&lt;record&gt;&lt;rec-number&gt;40&lt;/rec-number&gt;&lt;foreign-keys&gt;&lt;key app="EN" db-id="epv0etvs2pfr99e5xxpv5027xe05stzr22vd" timestamp="1747841521"&gt;40&lt;/key&gt;&lt;/foreign-keys&gt;&lt;ref-type name="Web Page"&gt;12&lt;/ref-type&gt;&lt;contributors&gt;&lt;authors&gt;&lt;author&gt;&lt;style face="normal" font="default" charset="238" size="100%"&gt;Ultralytics&lt;/style&gt;&lt;/author&gt;&lt;/authors&gt;&lt;/contributors&gt;&lt;titles&gt;&lt;title&gt;Configuration&lt;/title&gt;&lt;/titles&gt;&lt;volume&gt;&lt;style face="normal" font="default" charset="238" size="100%"&gt;2025&lt;/style&gt;&lt;/volume&gt;&lt;number&gt;&lt;style face="normal" font="default" charset="238" size="100%"&gt;21. 5.&lt;/style&gt;&lt;/number&gt;&lt;dates&gt;&lt;year&gt;&lt;style face="normal" font="default" charset="238" size="100%"&gt;2025&lt;/style&gt;&lt;/year&gt;&lt;/dates&gt;&lt;publisher&gt;&lt;style face="normal" font="default" charset="238" size="100%"&gt;Ultralytics&lt;/style&gt;&lt;/publisher&gt;&lt;urls&gt;&lt;related-urls&gt;&lt;url&gt;https://docs.ultralytics.com/usage/cfg/&lt;/url&gt;&lt;/related-urls&gt;&lt;/urls&gt;&lt;/record&gt;&lt;/Cite&gt;&lt;/EndNote&gt;</w:instrText>
      </w:r>
      <w:r w:rsidR="002A5A3C">
        <w:fldChar w:fldCharType="separate"/>
      </w:r>
      <w:r w:rsidR="0044284B">
        <w:rPr>
          <w:noProof/>
        </w:rPr>
        <w:t>[35, 36]</w:t>
      </w:r>
      <w:r w:rsidR="002A5A3C">
        <w:fldChar w:fldCharType="end"/>
      </w:r>
      <w:del w:id="1269" w:author="Ingr Jiri" w:date="2025-05-21T17:27:00Z" w16du:dateUtc="2025-05-21T15:27:00Z">
        <w:r w:rsidR="00875F96" w:rsidDel="002A5A3C">
          <w:delText xml:space="preserve">citace dokumentace hyperparametrů </w:delText>
        </w:r>
      </w:del>
      <w:del w:id="1270" w:author="Ingr Jiri" w:date="2025-05-21T17:28:00Z" w16du:dateUtc="2025-05-21T15:28:00Z">
        <w:r w:rsidR="00875F96" w:rsidDel="002A5A3C">
          <w:delText>i augmentace</w:delText>
        </w:r>
      </w:del>
      <w:del w:id="1271" w:author="Ingr Jiri" w:date="2025-05-21T17:33:00Z" w16du:dateUtc="2025-05-21T15:33:00Z">
        <w:r w:rsidR="00875F96" w:rsidDel="004F718A">
          <w:delText>)</w:delText>
        </w:r>
      </w:del>
      <w:r w:rsidR="00DD3566">
        <w:t xml:space="preserve">. </w:t>
      </w:r>
      <w:r w:rsidR="00875F96">
        <w:t>V rámci</w:t>
      </w:r>
      <w:r w:rsidR="00DD3566">
        <w:t xml:space="preserve"> testování byl</w:t>
      </w:r>
      <w:r w:rsidR="009A6DA1">
        <w:t>a</w:t>
      </w:r>
      <w:r w:rsidR="00DD3566">
        <w:t xml:space="preserve"> pokryta celá </w:t>
      </w:r>
      <w:r w:rsidR="00875F96">
        <w:t xml:space="preserve">povolená </w:t>
      </w:r>
      <w:r w:rsidR="00DD3566">
        <w:t xml:space="preserve">škála </w:t>
      </w:r>
      <w:proofErr w:type="spellStart"/>
      <w:r w:rsidR="00DD3566">
        <w:t>hyperparametru</w:t>
      </w:r>
      <w:proofErr w:type="spellEnd"/>
      <w:r w:rsidR="00DD3566">
        <w:t xml:space="preserve"> </w:t>
      </w:r>
      <w:proofErr w:type="spellStart"/>
      <w:r w:rsidR="00DD3566">
        <w:t>scale</w:t>
      </w:r>
      <w:proofErr w:type="spellEnd"/>
      <w:r w:rsidR="00DD3566">
        <w:t>, který je v</w:t>
      </w:r>
      <w:r w:rsidR="00C30930">
        <w:t xml:space="preserve"> YOLOv11 </w:t>
      </w:r>
      <w:r w:rsidR="00DD3566">
        <w:t xml:space="preserve">definován pro hodnoty </w:t>
      </w:r>
      <w:r w:rsidR="00C30930">
        <w:t xml:space="preserve">v intervalu </w:t>
      </w:r>
      <m:oMath>
        <m:d>
          <m:dPr>
            <m:begChr m:val="〈"/>
            <m:endChr m:val="〉"/>
            <m:ctrlPr>
              <w:rPr>
                <w:rFonts w:ascii="Cambria Math" w:hAnsi="Cambria Math"/>
                <w:i/>
              </w:rPr>
            </m:ctrlPr>
          </m:dPr>
          <m:e>
            <m:r>
              <w:rPr>
                <w:rFonts w:ascii="Cambria Math" w:hAnsi="Cambria Math"/>
              </w:rPr>
              <m:t>0;1</m:t>
            </m:r>
          </m:e>
        </m:d>
      </m:oMath>
      <w:r w:rsidR="00875F96">
        <w:t>. K</w:t>
      </w:r>
      <w:r w:rsidR="00DD3566">
        <w:t xml:space="preserve">onkrétně byly zkoušeny hodnoty </w:t>
      </w:r>
      <m:oMath>
        <m:r>
          <w:rPr>
            <w:rFonts w:ascii="Cambria Math" w:hAnsi="Cambria Math"/>
          </w:rPr>
          <m:t>{0,00; 0,25; 0,50; 0,75; 1,00}</m:t>
        </m:r>
      </m:oMath>
      <w:r w:rsidR="00DD3566">
        <w:t xml:space="preserve"> </w:t>
      </w:r>
      <w:ins w:id="1272" w:author="Ingr Jiri" w:date="2025-05-21T17:19:00Z" w16du:dateUtc="2025-05-21T15:19:00Z">
        <w:r w:rsidR="00C176CB">
          <w:t>(</w:t>
        </w:r>
      </w:ins>
      <w:del w:id="1273" w:author="Ingr Jiri" w:date="2025-05-21T17:19:00Z" w16du:dateUtc="2025-05-21T15:19:00Z">
        <w:r w:rsidR="00DD3566" w:rsidDel="00C176CB">
          <w:delText>(</w:delText>
        </w:r>
      </w:del>
      <w:r w:rsidR="00DD3566">
        <w:t>viz</w:t>
      </w:r>
      <w:del w:id="1274" w:author="Ingr Jiri" w:date="2025-05-21T17:19:00Z" w16du:dateUtc="2025-05-21T15:19:00Z">
        <w:r w:rsidR="00DD3566" w:rsidDel="00C176CB">
          <w:delText xml:space="preserve"> </w:delText>
        </w:r>
      </w:del>
      <w:ins w:id="1275" w:author="Ingr Jiri" w:date="2025-05-21T17:19:00Z" w16du:dateUtc="2025-05-21T15:19:00Z">
        <w:r w:rsidR="00C176CB">
          <w:t xml:space="preserve"> </w:t>
        </w:r>
        <w:r w:rsidR="00C176CB">
          <w:fldChar w:fldCharType="begin"/>
        </w:r>
        <w:r w:rsidR="00C176CB">
          <w:instrText xml:space="preserve"> REF _Ref198739967 \h </w:instrText>
        </w:r>
      </w:ins>
      <w:ins w:id="1276" w:author="Ingr Jiri" w:date="2025-05-21T17:19:00Z" w16du:dateUtc="2025-05-21T15:19:00Z">
        <w:r w:rsidR="00C176CB">
          <w:fldChar w:fldCharType="separate"/>
        </w:r>
      </w:ins>
      <w:ins w:id="1277" w:author="Ingr Jiri" w:date="2025-05-21T17:09:00Z" w16du:dateUtc="2025-05-21T15:09:00Z">
        <w:r w:rsidR="00C409DD" w:rsidRPr="00827436">
          <w:rPr>
            <w:b/>
            <w:rPrChange w:id="1278" w:author="Ingr Jiri" w:date="2025-05-21T17:09:00Z" w16du:dateUtc="2025-05-21T15:09:00Z">
              <w:rPr/>
            </w:rPrChange>
          </w:rPr>
          <w:t xml:space="preserve">Obr. </w:t>
        </w:r>
      </w:ins>
      <w:r w:rsidR="00C409DD">
        <w:rPr>
          <w:b/>
          <w:bCs/>
          <w:noProof/>
        </w:rPr>
        <w:t>3</w:t>
      </w:r>
      <w:ins w:id="1279" w:author="Ingr Jiri" w:date="2025-05-21T23:08:00Z" w16du:dateUtc="2025-05-21T21:08:00Z">
        <w:r w:rsidR="00C409DD">
          <w:rPr>
            <w:b/>
            <w:bCs/>
          </w:rPr>
          <w:t>.</w:t>
        </w:r>
      </w:ins>
      <w:r w:rsidR="00C409DD">
        <w:rPr>
          <w:b/>
          <w:bCs/>
          <w:noProof/>
        </w:rPr>
        <w:t>6</w:t>
      </w:r>
      <w:ins w:id="1280" w:author="Ingr Jiri" w:date="2025-05-21T17:19:00Z" w16du:dateUtc="2025-05-21T15:19:00Z">
        <w:r w:rsidR="00C176CB">
          <w:fldChar w:fldCharType="end"/>
        </w:r>
        <w:r w:rsidR="00C176CB" w:rsidRPr="00C176CB">
          <w:rPr>
            <w:b/>
            <w:bCs/>
            <w:rPrChange w:id="1281" w:author="Ingr Jiri" w:date="2025-05-21T17:19:00Z" w16du:dateUtc="2025-05-21T15:19:00Z">
              <w:rPr/>
            </w:rPrChange>
          </w:rPr>
          <w:t>d</w:t>
        </w:r>
      </w:ins>
      <w:del w:id="1282" w:author="Ingr Jiri" w:date="2025-05-21T17:19:00Z" w16du:dateUtc="2025-05-21T15:19:00Z">
        <w:r w:rsidR="00DD3566" w:rsidDel="00C176CB">
          <w:delText>(obrázek)</w:delText>
        </w:r>
      </w:del>
      <w:r w:rsidR="00DD3566">
        <w:t>). Nejlepších výsledků dosáh</w:t>
      </w:r>
      <w:del w:id="1283" w:author="Ingr Jiri" w:date="2025-05-27T21:16:00Z" w16du:dateUtc="2025-05-27T19:16:00Z">
        <w:r w:rsidR="00DD3566" w:rsidDel="00F675F6">
          <w:delText>nu</w:delText>
        </w:r>
      </w:del>
      <w:r w:rsidR="00DD3566">
        <w:t xml:space="preserve">l model s použitou hodnotou </w:t>
      </w:r>
      <w:proofErr w:type="spellStart"/>
      <w:r w:rsidR="00DD3566">
        <w:t>scale</w:t>
      </w:r>
      <w:proofErr w:type="spellEnd"/>
      <w:r w:rsidR="00DD3566">
        <w:t xml:space="preserve"> </w:t>
      </w:r>
      <w:proofErr w:type="spellStart"/>
      <w:r w:rsidR="00DD3566">
        <w:t>ronvou</w:t>
      </w:r>
      <w:proofErr w:type="spellEnd"/>
      <w:r w:rsidR="00DD3566">
        <w:t xml:space="preserve"> </w:t>
      </w:r>
      <w:r w:rsidR="002517EB">
        <w:t>0,75.</w:t>
      </w:r>
    </w:p>
    <w:p w14:paraId="7443092E" w14:textId="2751C4AE" w:rsidR="002778C8" w:rsidRDefault="002778C8" w:rsidP="002778C8">
      <w:pPr>
        <w:pStyle w:val="Nadpis4"/>
      </w:pPr>
      <w:r>
        <w:t xml:space="preserve">Testování hodnoty </w:t>
      </w:r>
      <w:proofErr w:type="spellStart"/>
      <w:r>
        <w:t>momentum</w:t>
      </w:r>
      <w:proofErr w:type="spellEnd"/>
    </w:p>
    <w:p w14:paraId="01A85750" w14:textId="67EB95EE" w:rsidR="00BE3528" w:rsidRDefault="00BE3528" w:rsidP="002778C8">
      <w:r>
        <w:t xml:space="preserve">Optimalizace vah modelu při zpětné propagaci je závislá na několika nastavitelných </w:t>
      </w:r>
      <w:proofErr w:type="spellStart"/>
      <w:r>
        <w:t>hyperparametrech</w:t>
      </w:r>
      <w:proofErr w:type="spellEnd"/>
      <w:r>
        <w:t xml:space="preserve">. Jedním z nich je hodnota </w:t>
      </w:r>
      <w:proofErr w:type="spellStart"/>
      <w:r>
        <w:t>mometum</w:t>
      </w:r>
      <w:proofErr w:type="spellEnd"/>
      <w:r>
        <w:t>, která se při použ</w:t>
      </w:r>
      <w:ins w:id="1284" w:author="Ingr Jiri" w:date="2025-05-27T21:16:00Z" w16du:dateUtc="2025-05-27T19:16:00Z">
        <w:r w:rsidR="00DD3B15">
          <w:t>i</w:t>
        </w:r>
      </w:ins>
      <w:del w:id="1285" w:author="Ingr Jiri" w:date="2025-05-27T21:16:00Z" w16du:dateUtc="2025-05-27T19:16:00Z">
        <w:r w:rsidDel="00DD3B15">
          <w:delText>í</w:delText>
        </w:r>
      </w:del>
      <w:r>
        <w:t xml:space="preserve">tí optimalizačního algoritmu </w:t>
      </w:r>
      <w:proofErr w:type="spellStart"/>
      <w:r>
        <w:t>AdamW</w:t>
      </w:r>
      <w:proofErr w:type="spellEnd"/>
      <w:r>
        <w:t xml:space="preserve"> vyskytuje v rovnici 3.1 jako koeficien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w:t>
      </w:r>
      <w:r w:rsidR="00483ED1">
        <w:fldChar w:fldCharType="begin"/>
      </w:r>
      <w:r w:rsidR="0044284B">
        <w:instrText xml:space="preserve"> ADDIN EN.CITE &lt;EndNote&gt;&lt;Cite&gt;&lt;Author&gt;Loshchilov&lt;/Author&gt;&lt;Year&gt;2019&lt;/Year&gt;&lt;RecNum&gt;37&lt;/RecNum&gt;&lt;DisplayText&gt;[37]&lt;/DisplayText&gt;&lt;record&gt;&lt;rec-number&gt;37&lt;/rec-number&gt;&lt;foreign-keys&gt;&lt;key app="EN" db-id="epv0etvs2pfr99e5xxpv5027xe05stzr22vd" timestamp="1746109606"&gt;37&lt;/key&gt;&lt;/foreign-keys&gt;&lt;ref-type name="Conference Paper"&gt;47&lt;/ref-type&gt;&lt;contributors&gt;&lt;authors&gt;&lt;author&gt;&lt;style face="normal" font="default" size="100%"&gt;Loshchilov&lt;/style&gt;&lt;style face="normal" font="default" charset="238" size="100%"&gt;, Ilya&lt;/style&gt;&lt;/author&gt;&lt;author&gt;&lt;style face="normal" font="default" size="100%"&gt;Hutter&lt;/style&gt;&lt;style face="normal" font="default" charset="238" size="100%"&gt;, Frank&lt;/style&gt;&lt;/author&gt;&lt;/authors&gt;&lt;/contributors&gt;&lt;titles&gt;&lt;title&gt;DECOUPLED WEIGHT DECAY REGULARIZATION&lt;/title&gt;&lt;secondary-title&gt;7th International Conference on Learning Representations&lt;/secondary-title&gt;&lt;/titles&gt;&lt;dates&gt;&lt;year&gt;&lt;style face="normal" font="default" charset="238" size="100%"&gt;2019&lt;/style&gt;&lt;/year&gt;&lt;/dates&gt;&lt;pub-location&gt;New Orleans&lt;/pub-location&gt;&lt;urls&gt;&lt;/urls&gt;&lt;/record&gt;&lt;/Cite&gt;&lt;/EndNote&gt;</w:instrText>
      </w:r>
      <w:r w:rsidR="00483ED1">
        <w:fldChar w:fldCharType="separate"/>
      </w:r>
      <w:r w:rsidR="0044284B">
        <w:rPr>
          <w:noProof/>
        </w:rPr>
        <w:t>[37]</w:t>
      </w:r>
      <w:r w:rsidR="00483ED1">
        <w:fldChar w:fldCharType="end"/>
      </w:r>
      <w:r>
        <w:t xml:space="preserve">. </w:t>
      </w:r>
      <w:r w:rsidR="00624573">
        <w:t xml:space="preserve">Jedná se tedy o váhový koeficient měnící vliv předchozích gradientů ztrátové funkce na nově vypočítané váhy. YOLO modely nastavují </w:t>
      </w:r>
      <w:proofErr w:type="spellStart"/>
      <w:r w:rsidR="00624573">
        <w:t>momentum</w:t>
      </w:r>
      <w:proofErr w:type="spellEnd"/>
      <w:r w:rsidR="00624573">
        <w:t xml:space="preserve"> na výchozí hodnotu 0,937, z čehož vyplívá, že vliv předchozích </w:t>
      </w:r>
      <w:proofErr w:type="spellStart"/>
      <w:r w:rsidR="00624573">
        <w:t>grafientů</w:t>
      </w:r>
      <w:proofErr w:type="spellEnd"/>
      <w:r w:rsidR="00624573">
        <w:t xml:space="preserve"> ztrátové funkce na nově vypočítaný není ani desetinový. Testované hodnoty se pohybovaly v rozmezí od 0,87 do 0,99 (</w:t>
      </w:r>
      <w:ins w:id="1286" w:author="Ingr Jiri" w:date="2025-05-21T17:33:00Z" w16du:dateUtc="2025-05-21T15:33:00Z">
        <w:r w:rsidR="004F718A">
          <w:fldChar w:fldCharType="begin"/>
        </w:r>
        <w:r w:rsidR="004F718A">
          <w:instrText xml:space="preserve"> REF _Ref198739967 \h </w:instrText>
        </w:r>
      </w:ins>
      <w:ins w:id="1287" w:author="Ingr Jiri" w:date="2025-05-21T17:33:00Z" w16du:dateUtc="2025-05-21T15:33:00Z">
        <w:r w:rsidR="004F718A">
          <w:fldChar w:fldCharType="separate"/>
        </w:r>
      </w:ins>
      <w:ins w:id="1288" w:author="Ingr Jiri" w:date="2025-05-21T17:09:00Z" w16du:dateUtc="2025-05-21T15:09:00Z">
        <w:r w:rsidR="00C409DD" w:rsidRPr="00827436">
          <w:rPr>
            <w:b/>
            <w:rPrChange w:id="1289" w:author="Ingr Jiri" w:date="2025-05-21T17:09:00Z" w16du:dateUtc="2025-05-21T15:09:00Z">
              <w:rPr/>
            </w:rPrChange>
          </w:rPr>
          <w:t xml:space="preserve">Obr. </w:t>
        </w:r>
      </w:ins>
      <w:r w:rsidR="00C409DD">
        <w:rPr>
          <w:b/>
          <w:bCs/>
          <w:noProof/>
        </w:rPr>
        <w:t>3</w:t>
      </w:r>
      <w:ins w:id="1290" w:author="Ingr Jiri" w:date="2025-05-21T23:08:00Z" w16du:dateUtc="2025-05-21T21:08:00Z">
        <w:r w:rsidR="00C409DD">
          <w:rPr>
            <w:b/>
            <w:bCs/>
          </w:rPr>
          <w:t>.</w:t>
        </w:r>
      </w:ins>
      <w:r w:rsidR="00C409DD">
        <w:rPr>
          <w:b/>
          <w:bCs/>
          <w:noProof/>
        </w:rPr>
        <w:t>6</w:t>
      </w:r>
      <w:ins w:id="1291" w:author="Ingr Jiri" w:date="2025-05-21T17:33:00Z" w16du:dateUtc="2025-05-21T15:33:00Z">
        <w:r w:rsidR="004F718A">
          <w:fldChar w:fldCharType="end"/>
        </w:r>
        <w:r w:rsidR="004F718A" w:rsidRPr="004F718A">
          <w:rPr>
            <w:b/>
            <w:bCs/>
            <w:rPrChange w:id="1292" w:author="Ingr Jiri" w:date="2025-05-21T17:33:00Z" w16du:dateUtc="2025-05-21T15:33:00Z">
              <w:rPr/>
            </w:rPrChange>
          </w:rPr>
          <w:t>e</w:t>
        </w:r>
      </w:ins>
      <w:del w:id="1293" w:author="Ingr Jiri" w:date="2025-05-21T17:33:00Z" w16du:dateUtc="2025-05-21T15:33:00Z">
        <w:r w:rsidR="00624573" w:rsidDel="004F718A">
          <w:delText>viz obrázek</w:delText>
        </w:r>
      </w:del>
      <w:r w:rsidR="00624573">
        <w:t xml:space="preserve">). </w:t>
      </w:r>
      <w:r w:rsidR="00C3166E">
        <w:t xml:space="preserve">Nejvyšší hodnoty </w:t>
      </w:r>
      <m:oMath>
        <m:r>
          <w:rPr>
            <w:rFonts w:ascii="Cambria Math" w:hAnsi="Cambria Math"/>
          </w:rPr>
          <m:t>mAP@</m:t>
        </m:r>
        <m:d>
          <m:dPr>
            <m:begChr m:val="["/>
            <m:endChr m:val="]"/>
            <m:ctrlPr>
              <w:rPr>
                <w:rFonts w:ascii="Cambria Math" w:hAnsi="Cambria Math"/>
                <w:i/>
              </w:rPr>
            </m:ctrlPr>
          </m:dPr>
          <m:e>
            <m:r>
              <w:rPr>
                <w:rFonts w:ascii="Cambria Math" w:hAnsi="Cambria Math"/>
              </w:rPr>
              <m:t>50:95</m:t>
            </m:r>
          </m:e>
        </m:d>
      </m:oMath>
      <w:r w:rsidR="00C3166E">
        <w:t xml:space="preserve"> bylo dosaženo při momentum rovném 0,99, v případě metriky </w:t>
      </w:r>
      <m:oMath>
        <m:r>
          <w:rPr>
            <w:rFonts w:ascii="Cambria Math" w:hAnsi="Cambria Math"/>
          </w:rPr>
          <m:t>mAP@50</m:t>
        </m:r>
      </m:oMath>
      <w:r w:rsidR="00C3166E">
        <w:t xml:space="preserve"> měl nejpřesnější detekční schopnosti model s momentum 0,97.</w:t>
      </w:r>
    </w:p>
    <w:p w14:paraId="652A885B" w14:textId="5E8FDAA0" w:rsidR="002778C8" w:rsidRDefault="002778C8" w:rsidP="002778C8">
      <w:pPr>
        <w:pStyle w:val="Nadpis4"/>
      </w:pPr>
      <w:r>
        <w:lastRenderedPageBreak/>
        <w:t xml:space="preserve">Testování hodnoty </w:t>
      </w:r>
      <w:proofErr w:type="spellStart"/>
      <w:r>
        <w:t>weight</w:t>
      </w:r>
      <w:proofErr w:type="spellEnd"/>
      <w:r>
        <w:t xml:space="preserve"> </w:t>
      </w:r>
      <w:proofErr w:type="spellStart"/>
      <w:r>
        <w:t>decay</w:t>
      </w:r>
      <w:proofErr w:type="spellEnd"/>
    </w:p>
    <w:p w14:paraId="6D5E77C5" w14:textId="41CB4D53" w:rsidR="002778C8" w:rsidRPr="002778C8" w:rsidRDefault="007D335E" w:rsidP="002778C8">
      <w:proofErr w:type="spellStart"/>
      <w:r>
        <w:t>W</w:t>
      </w:r>
      <w:r w:rsidR="00B61A6D">
        <w:t>eight</w:t>
      </w:r>
      <w:proofErr w:type="spellEnd"/>
      <w:r w:rsidR="00B61A6D">
        <w:t xml:space="preserve"> </w:t>
      </w:r>
      <w:proofErr w:type="spellStart"/>
      <w:r w:rsidR="00B61A6D">
        <w:t>decay</w:t>
      </w:r>
      <w:proofErr w:type="spellEnd"/>
      <w:r w:rsidR="00B61A6D">
        <w:t xml:space="preserve"> </w:t>
      </w:r>
      <w:r>
        <w:t xml:space="preserve">slouží jako </w:t>
      </w:r>
      <w:proofErr w:type="spellStart"/>
      <w:r>
        <w:t>hyperparametr</w:t>
      </w:r>
      <w:proofErr w:type="spellEnd"/>
      <w:r>
        <w:t xml:space="preserve"> při použití optimalizátoru </w:t>
      </w:r>
      <w:proofErr w:type="spellStart"/>
      <w:r>
        <w:t>AdamW</w:t>
      </w:r>
      <w:proofErr w:type="spellEnd"/>
      <w:r>
        <w:t xml:space="preserve">. Vyskytuje se v posledním členu rovnice 3.5 pro optimalizaci nově vypočítaných vah jako parametr </w:t>
      </w:r>
      <m:oMath>
        <m:r>
          <w:rPr>
            <w:rFonts w:ascii="Cambria Math" w:hAnsi="Cambria Math"/>
          </w:rPr>
          <m:t>λ</m:t>
        </m:r>
      </m:oMath>
      <w:r>
        <w:t xml:space="preserve">. Jeho úlohou je </w:t>
      </w:r>
      <w:r w:rsidR="00B61A6D">
        <w:t>penaliz</w:t>
      </w:r>
      <w:r>
        <w:t>ace</w:t>
      </w:r>
      <w:r w:rsidR="00B61A6D">
        <w:t xml:space="preserve"> příliš vysok</w:t>
      </w:r>
      <w:r>
        <w:t>ých</w:t>
      </w:r>
      <w:r w:rsidR="00B61A6D">
        <w:t xml:space="preserve"> v</w:t>
      </w:r>
      <w:r>
        <w:t>a</w:t>
      </w:r>
      <w:r w:rsidR="00B61A6D">
        <w:t>h modelu, čímž se předchází přeučení.</w:t>
      </w:r>
      <w:r>
        <w:t xml:space="preserve"> </w:t>
      </w:r>
      <w:r w:rsidR="00563E42">
        <w:t xml:space="preserve">Výchozí hodnota tohoto </w:t>
      </w:r>
      <w:proofErr w:type="spellStart"/>
      <w:r w:rsidR="00563E42">
        <w:t>hyperparametru</w:t>
      </w:r>
      <w:proofErr w:type="spellEnd"/>
      <w:r w:rsidR="00563E42">
        <w:t xml:space="preserve"> je rovna 0,0005. </w:t>
      </w:r>
      <w:r>
        <w:t>V podobných velikostech se pohybovaly také testované hodnoty (od</w:t>
      </w:r>
      <w:ins w:id="1294" w:author="Ingr Jiri" w:date="2025-05-21T17:37:00Z" w16du:dateUtc="2025-05-21T15:37:00Z">
        <w:r w:rsidR="004F718A">
          <w:t xml:space="preserve"> </w:t>
        </w:r>
      </w:ins>
      <m:oMath>
        <m:sSup>
          <m:sSupPr>
            <m:ctrlPr>
              <w:ins w:id="1295" w:author="Ingr Jiri" w:date="2025-05-21T17:38:00Z" w16du:dateUtc="2025-05-21T15:38:00Z">
                <w:rPr>
                  <w:rFonts w:ascii="Cambria Math" w:hAnsi="Cambria Math"/>
                  <w:i/>
                </w:rPr>
              </w:ins>
            </m:ctrlPr>
          </m:sSupPr>
          <m:e>
            <m:r>
              <w:ins w:id="1296" w:author="Ingr Jiri" w:date="2025-05-21T17:38:00Z" w16du:dateUtc="2025-05-21T15:38:00Z">
                <w:rPr>
                  <w:rFonts w:ascii="Cambria Math" w:hAnsi="Cambria Math"/>
                </w:rPr>
                <m:t>10</m:t>
              </w:ins>
            </m:r>
          </m:e>
          <m:sup>
            <m:r>
              <w:ins w:id="1297" w:author="Ingr Jiri" w:date="2025-05-21T17:38:00Z" w16du:dateUtc="2025-05-21T15:38:00Z">
                <w:rPr>
                  <w:rFonts w:ascii="Cambria Math" w:hAnsi="Cambria Math"/>
                </w:rPr>
                <m:t>-5</m:t>
              </w:ins>
            </m:r>
          </m:sup>
        </m:sSup>
      </m:oMath>
      <w:del w:id="1298" w:author="Ingr Jiri" w:date="2025-05-21T17:37:00Z" w16du:dateUtc="2025-05-21T15:37:00Z">
        <w:r w:rsidDel="004F718A">
          <w:delText xml:space="preserve"> (číslo)</w:delText>
        </w:r>
      </w:del>
      <w:r>
        <w:t xml:space="preserve"> do </w:t>
      </w:r>
      <m:oMath>
        <m:sSup>
          <m:sSupPr>
            <m:ctrlPr>
              <w:ins w:id="1299" w:author="Ingr Jiri" w:date="2025-05-21T17:38:00Z" w16du:dateUtc="2025-05-21T15:38:00Z">
                <w:rPr>
                  <w:rFonts w:ascii="Cambria Math" w:hAnsi="Cambria Math"/>
                  <w:i/>
                </w:rPr>
              </w:ins>
            </m:ctrlPr>
          </m:sSupPr>
          <m:e>
            <m:r>
              <w:ins w:id="1300" w:author="Ingr Jiri" w:date="2025-05-21T17:38:00Z" w16du:dateUtc="2025-05-21T15:38:00Z">
                <w:rPr>
                  <w:rFonts w:ascii="Cambria Math" w:hAnsi="Cambria Math"/>
                </w:rPr>
                <m:t>10</m:t>
              </w:ins>
            </m:r>
          </m:e>
          <m:sup>
            <m:r>
              <w:ins w:id="1301" w:author="Ingr Jiri" w:date="2025-05-21T17:38:00Z" w16du:dateUtc="2025-05-21T15:38:00Z">
                <w:rPr>
                  <w:rFonts w:ascii="Cambria Math" w:hAnsi="Cambria Math"/>
                </w:rPr>
                <m:t>-3</m:t>
              </w:ins>
            </m:r>
          </m:sup>
        </m:sSup>
      </m:oMath>
      <w:del w:id="1302" w:author="Ingr Jiri" w:date="2025-05-21T17:35:00Z" w16du:dateUtc="2025-05-21T15:35:00Z">
        <w:r w:rsidDel="004F718A">
          <w:delText>(číslo)</w:delText>
        </w:r>
      </w:del>
      <w:r>
        <w:t>). Podle výsledků modelů (</w:t>
      </w:r>
      <w:ins w:id="1303" w:author="Ingr Jiri" w:date="2025-05-21T17:38:00Z" w16du:dateUtc="2025-05-21T15:38:00Z">
        <w:r w:rsidR="004F718A">
          <w:fldChar w:fldCharType="begin"/>
        </w:r>
        <w:r w:rsidR="004F718A">
          <w:instrText xml:space="preserve"> REF _Ref198739967 \h </w:instrText>
        </w:r>
      </w:ins>
      <w:ins w:id="1304" w:author="Ingr Jiri" w:date="2025-05-21T17:38:00Z" w16du:dateUtc="2025-05-21T15:38:00Z">
        <w:r w:rsidR="004F718A">
          <w:fldChar w:fldCharType="separate"/>
        </w:r>
      </w:ins>
      <w:ins w:id="1305" w:author="Ingr Jiri" w:date="2025-05-21T17:09:00Z" w16du:dateUtc="2025-05-21T15:09:00Z">
        <w:r w:rsidR="00C409DD" w:rsidRPr="00827436">
          <w:rPr>
            <w:b/>
            <w:rPrChange w:id="1306" w:author="Ingr Jiri" w:date="2025-05-21T17:09:00Z" w16du:dateUtc="2025-05-21T15:09:00Z">
              <w:rPr/>
            </w:rPrChange>
          </w:rPr>
          <w:t xml:space="preserve">Obr. </w:t>
        </w:r>
      </w:ins>
      <w:r w:rsidR="00C409DD">
        <w:rPr>
          <w:b/>
          <w:bCs/>
          <w:noProof/>
        </w:rPr>
        <w:t>3</w:t>
      </w:r>
      <w:ins w:id="1307" w:author="Ingr Jiri" w:date="2025-05-21T23:08:00Z" w16du:dateUtc="2025-05-21T21:08:00Z">
        <w:r w:rsidR="00C409DD">
          <w:rPr>
            <w:b/>
            <w:bCs/>
          </w:rPr>
          <w:t>.</w:t>
        </w:r>
      </w:ins>
      <w:r w:rsidR="00C409DD">
        <w:rPr>
          <w:b/>
          <w:bCs/>
          <w:noProof/>
        </w:rPr>
        <w:t>6</w:t>
      </w:r>
      <w:ins w:id="1308" w:author="Ingr Jiri" w:date="2025-05-21T17:38:00Z" w16du:dateUtc="2025-05-21T15:38:00Z">
        <w:r w:rsidR="004F718A">
          <w:fldChar w:fldCharType="end"/>
        </w:r>
        <w:r w:rsidR="004F718A" w:rsidRPr="004F718A">
          <w:rPr>
            <w:b/>
            <w:bCs/>
            <w:rPrChange w:id="1309" w:author="Ingr Jiri" w:date="2025-05-21T17:38:00Z" w16du:dateUtc="2025-05-21T15:38:00Z">
              <w:rPr/>
            </w:rPrChange>
          </w:rPr>
          <w:t>f</w:t>
        </w:r>
      </w:ins>
      <w:del w:id="1310" w:author="Ingr Jiri" w:date="2025-05-21T17:38:00Z" w16du:dateUtc="2025-05-21T15:38:00Z">
        <w:r w:rsidDel="004F718A">
          <w:delText>obrázek</w:delText>
        </w:r>
      </w:del>
      <w:r>
        <w:t xml:space="preserve">) ani několikanásobné změny parametru </w:t>
      </w:r>
      <w:proofErr w:type="spellStart"/>
      <w:r>
        <w:t>weight</w:t>
      </w:r>
      <w:proofErr w:type="spellEnd"/>
      <w:r>
        <w:t xml:space="preserve"> </w:t>
      </w:r>
      <w:proofErr w:type="spellStart"/>
      <w:r>
        <w:t>decay</w:t>
      </w:r>
      <w:proofErr w:type="spellEnd"/>
      <w:r>
        <w:t xml:space="preserve"> nemají výrazný vliv na přesnosti detekce</w:t>
      </w:r>
      <w:r w:rsidR="00115C61">
        <w:t xml:space="preserve">. Za nejvhodnější hodnotu tohoto </w:t>
      </w:r>
      <w:proofErr w:type="spellStart"/>
      <w:r w:rsidR="00115C61">
        <w:t>hyperparametru</w:t>
      </w:r>
      <w:proofErr w:type="spellEnd"/>
      <w:r w:rsidR="00115C61">
        <w:t xml:space="preserve"> pro použitý dataset se zdá být </w:t>
      </w:r>
      <w:ins w:id="1311" w:author="Ingr Jiri" w:date="2025-05-21T17:34:00Z" w16du:dateUtc="2025-05-21T15:34:00Z">
        <w:r w:rsidR="004F718A">
          <w:t>0,0003</w:t>
        </w:r>
      </w:ins>
      <w:del w:id="1312" w:author="Ingr Jiri" w:date="2025-05-21T17:34:00Z" w16du:dateUtc="2025-05-21T15:34:00Z">
        <w:r w:rsidR="00115C61" w:rsidDel="004F718A">
          <w:delText>(hodnota)</w:delText>
        </w:r>
      </w:del>
      <w:r w:rsidR="00115C61">
        <w:t xml:space="preserve">, která dosáhla nejlepší metriky </w:t>
      </w:r>
      <m:oMath>
        <m:r>
          <w:rPr>
            <w:rFonts w:ascii="Cambria Math" w:hAnsi="Cambria Math"/>
          </w:rPr>
          <m:t>mAP@[50:95]</m:t>
        </m:r>
      </m:oMath>
      <w:r w:rsidR="00115C61">
        <w:t xml:space="preserve"> a nevedla si špatně ani v případě </w:t>
      </w:r>
      <m:oMath>
        <m:r>
          <w:rPr>
            <w:rFonts w:ascii="Cambria Math" w:hAnsi="Cambria Math"/>
          </w:rPr>
          <m:t>mAP@50</m:t>
        </m:r>
      </m:oMath>
      <w:r w:rsidR="00115C61">
        <w:t>.</w:t>
      </w:r>
    </w:p>
    <w:p w14:paraId="134C2C77" w14:textId="40536A82" w:rsidR="00827436" w:rsidRDefault="001431A9">
      <w:pPr>
        <w:keepNext/>
        <w:spacing w:after="0"/>
        <w:rPr>
          <w:ins w:id="1313" w:author="Ingr Jiri" w:date="2025-05-21T17:09:00Z" w16du:dateUtc="2025-05-21T15:09:00Z"/>
        </w:rPr>
        <w:pPrChange w:id="1314" w:author="Ingr Jiri" w:date="2025-05-27T21:53:00Z" w16du:dateUtc="2025-05-27T19:53:00Z">
          <w:pPr>
            <w:keepNext/>
          </w:pPr>
        </w:pPrChange>
      </w:pPr>
      <w:del w:id="1315" w:author="Ingr Jiri" w:date="2025-05-27T21:47:00Z" w16du:dateUtc="2025-05-27T19:47:00Z">
        <w:r w:rsidDel="00C308A1">
          <w:rPr>
            <w:noProof/>
            <w:lang w:eastAsia="cs-CZ"/>
          </w:rPr>
          <w:lastRenderedPageBreak/>
          <w:drawing>
            <wp:inline distT="0" distB="0" distL="0" distR="0" wp14:anchorId="1DBE4261" wp14:editId="08AB657D">
              <wp:extent cx="2844000" cy="2167414"/>
              <wp:effectExtent l="0" t="0" r="0" b="4445"/>
              <wp:docPr id="360803075"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l="1588" r="-1"/>
                      <a:stretch/>
                    </pic:blipFill>
                    <pic:spPr bwMode="auto">
                      <a:xfrm>
                        <a:off x="0" y="0"/>
                        <a:ext cx="2844000" cy="2167414"/>
                      </a:xfrm>
                      <a:prstGeom prst="rect">
                        <a:avLst/>
                      </a:prstGeom>
                      <a:noFill/>
                      <a:ln>
                        <a:noFill/>
                      </a:ln>
                      <a:extLst>
                        <a:ext uri="{53640926-AAD7-44D8-BBD7-CCE9431645EC}">
                          <a14:shadowObscured xmlns:a14="http://schemas.microsoft.com/office/drawing/2010/main"/>
                        </a:ext>
                      </a:extLst>
                    </pic:spPr>
                  </pic:pic>
                </a:graphicData>
              </a:graphic>
            </wp:inline>
          </w:drawing>
        </w:r>
      </w:del>
      <w:del w:id="1316" w:author="Ingr Jiri" w:date="2025-05-27T21:58:00Z" w16du:dateUtc="2025-05-27T19:58:00Z">
        <w:r w:rsidR="00793678" w:rsidDel="004468A7">
          <w:delText xml:space="preserve"> </w:delText>
        </w:r>
      </w:del>
      <w:del w:id="1317" w:author="Ingr Jiri" w:date="2025-05-27T21:47:00Z" w16du:dateUtc="2025-05-27T19:47:00Z">
        <w:r w:rsidR="002731F6" w:rsidDel="00C308A1">
          <w:rPr>
            <w:noProof/>
            <w:lang w:eastAsia="cs-CZ"/>
          </w:rPr>
          <w:drawing>
            <wp:inline distT="0" distB="0" distL="0" distR="0" wp14:anchorId="473BC1CB" wp14:editId="30274F9B">
              <wp:extent cx="2880000" cy="2160000"/>
              <wp:effectExtent l="0" t="0" r="0" b="0"/>
              <wp:docPr id="1061915978"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del>
      <w:del w:id="1318" w:author="Ingr Jiri" w:date="2025-05-27T21:58:00Z" w16du:dateUtc="2025-05-27T19:58:00Z">
        <w:r w:rsidR="00793678" w:rsidDel="004468A7">
          <w:delText xml:space="preserve"> </w:delText>
        </w:r>
      </w:del>
      <w:del w:id="1319" w:author="Ingr Jiri" w:date="2025-05-27T21:47:00Z" w16du:dateUtc="2025-05-27T19:47:00Z">
        <w:r w:rsidR="002731F6" w:rsidDel="00C308A1">
          <w:rPr>
            <w:noProof/>
            <w:lang w:eastAsia="cs-CZ"/>
          </w:rPr>
          <w:drawing>
            <wp:inline distT="0" distB="0" distL="0" distR="0" wp14:anchorId="3FC04006" wp14:editId="2081A2E5">
              <wp:extent cx="2880000" cy="2160000"/>
              <wp:effectExtent l="0" t="0" r="0" b="0"/>
              <wp:docPr id="133511415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sidR="002731F6" w:rsidDel="00C308A1">
          <w:rPr>
            <w:noProof/>
            <w:lang w:eastAsia="cs-CZ"/>
          </w:rPr>
          <w:drawing>
            <wp:inline distT="0" distB="0" distL="0" distR="0" wp14:anchorId="6D3DADA6" wp14:editId="06BCFA2B">
              <wp:extent cx="2880000" cy="2160000"/>
              <wp:effectExtent l="0" t="0" r="0" b="0"/>
              <wp:docPr id="243831938"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sidR="002731F6" w:rsidDel="00C308A1">
          <w:rPr>
            <w:noProof/>
            <w:lang w:eastAsia="cs-CZ"/>
          </w:rPr>
          <w:drawing>
            <wp:inline distT="0" distB="0" distL="0" distR="0" wp14:anchorId="5F7E703D" wp14:editId="3E597D4E">
              <wp:extent cx="2880000" cy="2160000"/>
              <wp:effectExtent l="0" t="0" r="0" b="0"/>
              <wp:docPr id="1143470584"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sidR="002731F6" w:rsidDel="00C308A1">
          <w:rPr>
            <w:noProof/>
            <w:lang w:eastAsia="cs-CZ"/>
          </w:rPr>
          <w:drawing>
            <wp:inline distT="0" distB="0" distL="0" distR="0" wp14:anchorId="34A2DB35" wp14:editId="51004242">
              <wp:extent cx="2880000" cy="2160000"/>
              <wp:effectExtent l="0" t="0" r="0" b="0"/>
              <wp:docPr id="764390784"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del>
      <w:ins w:id="1320" w:author="Ingr Jiri" w:date="2025-05-27T21:58:00Z" w16du:dateUtc="2025-05-27T19:58:00Z">
        <w:r w:rsidR="004468A7">
          <w:rPr>
            <w:noProof/>
          </w:rPr>
          <w:drawing>
            <wp:inline distT="0" distB="0" distL="0" distR="0" wp14:anchorId="264C40F7" wp14:editId="2828A5B6">
              <wp:extent cx="5759450" cy="6834505"/>
              <wp:effectExtent l="0" t="0" r="0" b="4445"/>
              <wp:docPr id="832390240" name="Obrázek 13" descr="Obsah obrázku text, snímek obrazovky, diagram, čísl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90240" name="Obrázek 13" descr="Obsah obrázku text, snímek obrazovky, diagram, číslo&#10;&#10;Obsah vygenerovaný umělou inteligencí může být nesprávný."/>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6834505"/>
                      </a:xfrm>
                      <a:prstGeom prst="rect">
                        <a:avLst/>
                      </a:prstGeom>
                      <a:noFill/>
                      <a:ln>
                        <a:noFill/>
                      </a:ln>
                    </pic:spPr>
                  </pic:pic>
                </a:graphicData>
              </a:graphic>
            </wp:inline>
          </w:drawing>
        </w:r>
      </w:ins>
    </w:p>
    <w:p w14:paraId="66F8B2CE" w14:textId="7DD1CC59" w:rsidR="007172E6" w:rsidRDefault="00827436">
      <w:pPr>
        <w:pStyle w:val="Titulek"/>
        <w:spacing w:before="0"/>
        <w:rPr>
          <w:bCs w:val="0"/>
        </w:rPr>
        <w:sectPr w:rsidR="007172E6" w:rsidSect="00793678">
          <w:headerReference w:type="default" r:id="rId37"/>
          <w:footerReference w:type="default" r:id="rId38"/>
          <w:type w:val="continuous"/>
          <w:pgSz w:w="11906" w:h="16838"/>
          <w:pgMar w:top="1418" w:right="1418" w:bottom="1418" w:left="1418" w:header="709" w:footer="709" w:gutter="0"/>
          <w:cols w:space="708"/>
          <w:formProt w:val="0"/>
          <w:docGrid w:linePitch="360"/>
        </w:sectPr>
        <w:pPrChange w:id="1321" w:author="Ingr Jiri" w:date="2025-05-27T21:53:00Z" w16du:dateUtc="2025-05-27T19:53:00Z">
          <w:pPr>
            <w:keepNext/>
          </w:pPr>
        </w:pPrChange>
      </w:pPr>
      <w:bookmarkStart w:id="1322" w:name="_Ref198739967"/>
      <w:ins w:id="1323" w:author="Ingr Jiri" w:date="2025-05-21T17:09:00Z" w16du:dateUtc="2025-05-21T15:09:00Z">
        <w:r w:rsidRPr="00827436">
          <w:rPr>
            <w:b/>
            <w:bCs w:val="0"/>
            <w:rPrChange w:id="1324" w:author="Ingr Jiri" w:date="2025-05-21T17:09:00Z" w16du:dateUtc="2025-05-21T15:09:00Z">
              <w:rPr>
                <w:bCs/>
              </w:rPr>
            </w:rPrChange>
          </w:rPr>
          <w:t xml:space="preserve">Obr. </w:t>
        </w:r>
      </w:ins>
      <w:ins w:id="1325"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3</w:t>
      </w:r>
      <w:ins w:id="1326"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1327" w:author="Ingr Jiri" w:date="2025-05-26T22:51:00Z" w16du:dateUtc="2025-05-26T20:51:00Z">
        <w:r w:rsidR="00E360BF">
          <w:rPr>
            <w:b/>
            <w:bCs w:val="0"/>
            <w:noProof/>
          </w:rPr>
          <w:t>6</w:t>
        </w:r>
        <w:r w:rsidR="00E360BF">
          <w:rPr>
            <w:b/>
            <w:bCs w:val="0"/>
          </w:rPr>
          <w:fldChar w:fldCharType="end"/>
        </w:r>
      </w:ins>
      <w:bookmarkEnd w:id="1322"/>
      <w:ins w:id="1328" w:author="Ingr Jiri" w:date="2025-05-21T17:09:00Z" w16du:dateUtc="2025-05-21T15:09:00Z">
        <w:r>
          <w:t xml:space="preserve">: </w:t>
        </w:r>
        <w:r w:rsidRPr="00100ECF">
          <w:t xml:space="preserve">Vliv </w:t>
        </w:r>
        <w:r>
          <w:t xml:space="preserve">testovaných </w:t>
        </w:r>
        <w:proofErr w:type="spellStart"/>
        <w:r w:rsidRPr="00100ECF">
          <w:t>hyperparametrů</w:t>
        </w:r>
        <w:proofErr w:type="spellEnd"/>
        <w:r w:rsidRPr="00100ECF">
          <w:t xml:space="preserve"> na metriky mAP</w:t>
        </w:r>
        <w:r>
          <w:t>@</w:t>
        </w:r>
        <w:r w:rsidRPr="00100ECF">
          <w:t xml:space="preserve">50 a </w:t>
        </w:r>
        <w:proofErr w:type="spellStart"/>
        <w:r w:rsidRPr="00100ECF">
          <w:t>mAP</w:t>
        </w:r>
        <w:proofErr w:type="spellEnd"/>
        <w:proofErr w:type="gramStart"/>
        <w:r>
          <w:t>@[</w:t>
        </w:r>
        <w:proofErr w:type="gramEnd"/>
        <w:r w:rsidRPr="00100ECF">
          <w:t>50:95</w:t>
        </w:r>
        <w:r>
          <w:t>]</w:t>
        </w:r>
        <w:r w:rsidRPr="00100ECF">
          <w:t>.</w:t>
        </w:r>
        <w:r>
          <w:t xml:space="preserve"> V každém dílčím grafu je měněn jeden </w:t>
        </w:r>
        <w:proofErr w:type="spellStart"/>
        <w:r>
          <w:t>hyperparametr</w:t>
        </w:r>
        <w:proofErr w:type="spellEnd"/>
        <w:r>
          <w:t xml:space="preserve">. A – rychlost učení, </w:t>
        </w:r>
      </w:ins>
      <w:ins w:id="1329" w:author="Ingr Jiri" w:date="2025-05-21T17:10:00Z" w16du:dateUtc="2025-05-21T15:10:00Z">
        <w:r>
          <w:t xml:space="preserve">B – </w:t>
        </w:r>
        <w:proofErr w:type="spellStart"/>
        <w:r>
          <w:t>batch</w:t>
        </w:r>
        <w:proofErr w:type="spellEnd"/>
        <w:r>
          <w:t xml:space="preserve"> </w:t>
        </w:r>
        <w:proofErr w:type="spellStart"/>
        <w:r>
          <w:t>size</w:t>
        </w:r>
        <w:proofErr w:type="spellEnd"/>
        <w:r>
          <w:t xml:space="preserve">, C – rozlišení snímku, D – </w:t>
        </w:r>
        <w:proofErr w:type="spellStart"/>
        <w:r>
          <w:t>scale</w:t>
        </w:r>
        <w:proofErr w:type="spellEnd"/>
        <w:r>
          <w:t xml:space="preserve">, E – </w:t>
        </w:r>
        <w:proofErr w:type="spellStart"/>
        <w:proofErr w:type="gramStart"/>
        <w:r>
          <w:t>momentum</w:t>
        </w:r>
        <w:proofErr w:type="spellEnd"/>
        <w:r>
          <w:t>,  F</w:t>
        </w:r>
        <w:proofErr w:type="gramEnd"/>
        <w:r>
          <w:t xml:space="preserve"> – </w:t>
        </w:r>
        <w:proofErr w:type="spellStart"/>
        <w:r>
          <w:t>weight</w:t>
        </w:r>
        <w:proofErr w:type="spellEnd"/>
        <w:r>
          <w:t xml:space="preserve"> </w:t>
        </w:r>
        <w:proofErr w:type="spellStart"/>
        <w:r>
          <w:t>decay</w:t>
        </w:r>
      </w:ins>
      <w:proofErr w:type="spellEnd"/>
    </w:p>
    <w:p w14:paraId="1F3121B1" w14:textId="0456F983" w:rsidR="00136BAF" w:rsidRPr="00B61EB1" w:rsidRDefault="00913827" w:rsidP="001431A9">
      <w:pPr>
        <w:keepNext/>
      </w:pPr>
      <w:r>
        <w:br w:type="page"/>
      </w:r>
    </w:p>
    <w:p w14:paraId="5A0C2A6F" w14:textId="7DEBCCEE" w:rsidR="007B691D" w:rsidRPr="007B691D" w:rsidRDefault="00566F26" w:rsidP="00AD1B2E">
      <w:pPr>
        <w:pStyle w:val="Nadpis1"/>
      </w:pPr>
      <w:bookmarkStart w:id="1330" w:name="__RefHeading__38_1490133149"/>
      <w:bookmarkStart w:id="1331" w:name="_Toc151549804"/>
      <w:bookmarkStart w:id="1332" w:name="_Toc198115599"/>
      <w:bookmarkEnd w:id="1330"/>
      <w:r>
        <w:lastRenderedPageBreak/>
        <w:t>VÝSLEDKY A DISKUSE</w:t>
      </w:r>
      <w:bookmarkStart w:id="1333" w:name="_Toc198115600"/>
      <w:bookmarkEnd w:id="1331"/>
      <w:bookmarkEnd w:id="1332"/>
      <w:bookmarkEnd w:id="1333"/>
    </w:p>
    <w:p w14:paraId="59F7D2C6" w14:textId="2C966418" w:rsidR="0017627C" w:rsidRDefault="0017627C" w:rsidP="00B033A3">
      <w:r>
        <w:t>Experimentální část</w:t>
      </w:r>
      <w:del w:id="1334" w:author="Ingr Jiri" w:date="2025-05-21T16:59:00Z" w16du:dateUtc="2025-05-21T14:59:00Z">
        <w:r w:rsidDel="005349B9">
          <w:delText xml:space="preserve"> této</w:delText>
        </w:r>
      </w:del>
      <w:r>
        <w:t xml:space="preserve"> práce se skládá ze </w:t>
      </w:r>
      <w:r w:rsidR="00EA0B0D">
        <w:t>2 hlavních</w:t>
      </w:r>
      <w:r>
        <w:t xml:space="preserve"> částí.</w:t>
      </w:r>
    </w:p>
    <w:p w14:paraId="79400970" w14:textId="6399E53D" w:rsidR="0017627C" w:rsidRPr="0017627C" w:rsidRDefault="0017627C" w:rsidP="0017627C">
      <w:pPr>
        <w:pStyle w:val="Nadpis2"/>
      </w:pPr>
      <w:bookmarkStart w:id="1335" w:name="_Toc198115601"/>
      <w:r>
        <w:t>Příprava datasetu</w:t>
      </w:r>
      <w:bookmarkEnd w:id="1335"/>
    </w:p>
    <w:p w14:paraId="6FE2A01E" w14:textId="694460B2" w:rsidR="0017627C" w:rsidRDefault="0017627C" w:rsidP="0017627C">
      <w:r>
        <w:t>Pro účel</w:t>
      </w:r>
      <w:r w:rsidR="00FF4849">
        <w:t>y</w:t>
      </w:r>
      <w:r>
        <w:t xml:space="preserve"> této práce, ale </w:t>
      </w:r>
      <w:r w:rsidR="00FF4849">
        <w:t xml:space="preserve">také pro budoucí </w:t>
      </w:r>
      <w:r>
        <w:t>výzkumn</w:t>
      </w:r>
      <w:r w:rsidR="00FF4849">
        <w:t>é</w:t>
      </w:r>
      <w:r>
        <w:t xml:space="preserve"> projekt</w:t>
      </w:r>
      <w:r w:rsidR="00FF4849">
        <w:t>y</w:t>
      </w:r>
      <w:r w:rsidR="00A62792">
        <w:t>,</w:t>
      </w:r>
      <w:r>
        <w:t xml:space="preserve"> byl připraven dataset </w:t>
      </w:r>
      <w:r w:rsidR="00FF4849">
        <w:t>sestavený</w:t>
      </w:r>
      <w:r>
        <w:t xml:space="preserve"> ze snímků hlasivek pacientů</w:t>
      </w:r>
      <w:r w:rsidR="00FF4849">
        <w:t>, kteří</w:t>
      </w:r>
      <w:r>
        <w:t xml:space="preserve"> </w:t>
      </w:r>
      <w:r w:rsidR="00FF4849">
        <w:t>podstoupili</w:t>
      </w:r>
      <w:r>
        <w:t xml:space="preserve"> laryngoskopické vyšetření ve Fakultní nemocnici královské Vinohrady.</w:t>
      </w:r>
    </w:p>
    <w:p w14:paraId="363ED7A7" w14:textId="18EF7777" w:rsidR="00512920" w:rsidRDefault="0017627C" w:rsidP="0017627C">
      <w:r>
        <w:t xml:space="preserve"> Dataset </w:t>
      </w:r>
      <w:r w:rsidR="00FF4849">
        <w:t xml:space="preserve">zahrnuje </w:t>
      </w:r>
      <w:r>
        <w:t xml:space="preserve">záznamy </w:t>
      </w:r>
      <w:r w:rsidR="00FF4849">
        <w:t xml:space="preserve">od </w:t>
      </w:r>
      <w:r>
        <w:t xml:space="preserve">20 různých pacientů, </w:t>
      </w:r>
      <w:r w:rsidR="00FF4849">
        <w:t xml:space="preserve">a to </w:t>
      </w:r>
      <w:r>
        <w:t xml:space="preserve">jak zdravých, tak pacientů </w:t>
      </w:r>
      <w:r w:rsidR="00FF4849">
        <w:t xml:space="preserve">s </w:t>
      </w:r>
      <w:r>
        <w:t>blíže nespecifikovaným postižením v oblasti hlasivkového ústrojí. Délky použitých záznamů se značně liší, po rozdělení videí na jednotlivé obrazy obsahovaly</w:t>
      </w:r>
      <w:r w:rsidR="00512920">
        <w:t xml:space="preserve"> skupiny snímků</w:t>
      </w:r>
      <w:r>
        <w:t xml:space="preserve"> jednotliv</w:t>
      </w:r>
      <w:r w:rsidR="00512920">
        <w:t>ých</w:t>
      </w:r>
      <w:r>
        <w:t xml:space="preserve"> pacientů od nižších stovek do 2000. Tyto </w:t>
      </w:r>
      <w:r w:rsidR="00125182">
        <w:t xml:space="preserve">snímky </w:t>
      </w:r>
      <w:r>
        <w:t xml:space="preserve">byly anotovány </w:t>
      </w:r>
      <w:r w:rsidR="00512920">
        <w:t xml:space="preserve">nejprve pomocí </w:t>
      </w:r>
      <w:r w:rsidR="00125182">
        <w:t>nástroje</w:t>
      </w:r>
      <w:r w:rsidR="00512920">
        <w:t xml:space="preserve"> </w:t>
      </w:r>
      <w:proofErr w:type="spellStart"/>
      <w:r w:rsidR="00512920">
        <w:t>LabelStudio</w:t>
      </w:r>
      <w:proofErr w:type="spellEnd"/>
      <w:r w:rsidR="00125182">
        <w:t>, přičemž byly ve snímcích vyznačeny</w:t>
      </w:r>
      <w:r w:rsidR="00512920">
        <w:t xml:space="preserve"> pravá hlasivka, </w:t>
      </w:r>
      <w:proofErr w:type="spellStart"/>
      <w:r w:rsidR="00512920">
        <w:t>glotická</w:t>
      </w:r>
      <w:proofErr w:type="spellEnd"/>
      <w:r w:rsidR="00512920">
        <w:t xml:space="preserve"> štěrbina a levá hlasivka (</w:t>
      </w:r>
      <w:ins w:id="1336" w:author="Ingr Jiri" w:date="2025-05-21T17:39:00Z" w16du:dateUtc="2025-05-21T15:39:00Z">
        <w:r w:rsidR="00CA4249">
          <w:fldChar w:fldCharType="begin"/>
        </w:r>
        <w:r w:rsidR="00CA4249">
          <w:instrText xml:space="preserve"> REF _Ref198741568 \h </w:instrText>
        </w:r>
      </w:ins>
      <w:ins w:id="1337" w:author="Ingr Jiri" w:date="2025-05-21T17:39:00Z" w16du:dateUtc="2025-05-21T15:39:00Z">
        <w:r w:rsidR="00CA4249">
          <w:fldChar w:fldCharType="separate"/>
        </w:r>
      </w:ins>
      <w:r w:rsidR="00C409DD">
        <w:rPr>
          <w:b/>
          <w:bCs/>
        </w:rPr>
        <w:t>O</w:t>
      </w:r>
      <w:r w:rsidR="00C409DD" w:rsidRPr="00AD1B2E">
        <w:rPr>
          <w:b/>
          <w:bCs/>
        </w:rPr>
        <w:t xml:space="preserve">br. </w:t>
      </w:r>
      <w:r w:rsidR="00C409DD">
        <w:rPr>
          <w:b/>
          <w:bCs/>
          <w:noProof/>
        </w:rPr>
        <w:t>3</w:t>
      </w:r>
      <w:ins w:id="1338" w:author="Ingr Jiri" w:date="2025-05-21T23:08:00Z" w16du:dateUtc="2025-05-21T21:08:00Z">
        <w:r w:rsidR="00C409DD">
          <w:rPr>
            <w:b/>
            <w:bCs/>
          </w:rPr>
          <w:t>.</w:t>
        </w:r>
      </w:ins>
      <w:r w:rsidR="00C409DD">
        <w:rPr>
          <w:b/>
          <w:bCs/>
          <w:noProof/>
        </w:rPr>
        <w:t>1</w:t>
      </w:r>
      <w:ins w:id="1339" w:author="Ingr Jiri" w:date="2025-05-21T17:39:00Z" w16du:dateUtc="2025-05-21T15:39:00Z">
        <w:r w:rsidR="00CA4249">
          <w:fldChar w:fldCharType="end"/>
        </w:r>
      </w:ins>
      <w:del w:id="1340" w:author="Ingr Jiri" w:date="2025-05-21T17:39:00Z" w16du:dateUtc="2025-05-21T15:39:00Z">
        <w:r w:rsidR="00350B37" w:rsidDel="00CA4249">
          <w:delText>odkaz na obr. 3.1</w:delText>
        </w:r>
      </w:del>
      <w:r w:rsidR="00512920">
        <w:t xml:space="preserve">). Po </w:t>
      </w:r>
      <w:r w:rsidR="002B564E">
        <w:t>dosažení</w:t>
      </w:r>
      <w:r w:rsidR="00512920">
        <w:t xml:space="preserve"> datasetu o přibližně 3500 </w:t>
      </w:r>
      <w:r w:rsidR="002B564E">
        <w:t xml:space="preserve">ručně anotovaných </w:t>
      </w:r>
      <w:r w:rsidR="00512920">
        <w:t xml:space="preserve">snímcích bylo použito </w:t>
      </w:r>
      <w:proofErr w:type="spellStart"/>
      <w:r w:rsidR="00512920">
        <w:t>semi</w:t>
      </w:r>
      <w:proofErr w:type="spellEnd"/>
      <w:r w:rsidR="00512920">
        <w:t>-automatických anotací. Pro tento účel by</w:t>
      </w:r>
      <w:r w:rsidR="002B564E">
        <w:t>l</w:t>
      </w:r>
      <w:r w:rsidR="00512920">
        <w:t xml:space="preserve"> na dosavadním datasetu natrénován model, </w:t>
      </w:r>
      <w:r w:rsidR="002B564E">
        <w:t>který byl použit pro anotování dalších snímků</w:t>
      </w:r>
      <w:r w:rsidR="00512920">
        <w:t xml:space="preserve">. </w:t>
      </w:r>
      <w:r w:rsidR="00BB4237">
        <w:t xml:space="preserve">Ty </w:t>
      </w:r>
      <w:r w:rsidR="00512920">
        <w:t>byly manuálně kontrolovány a rozřazovány na úspěšné a neúspěšné anotace</w:t>
      </w:r>
      <w:ins w:id="1341" w:author="Ingr Jiri" w:date="2025-05-21T17:39:00Z" w16du:dateUtc="2025-05-21T15:39:00Z">
        <w:r w:rsidR="00CA4249">
          <w:t xml:space="preserve"> (</w:t>
        </w:r>
        <w:r w:rsidR="00CA4249">
          <w:fldChar w:fldCharType="begin"/>
        </w:r>
        <w:r w:rsidR="00CA4249">
          <w:instrText xml:space="preserve"> REF _Ref198741605 \h </w:instrText>
        </w:r>
      </w:ins>
      <w:ins w:id="1342" w:author="Ingr Jiri" w:date="2025-05-21T17:39:00Z" w16du:dateUtc="2025-05-21T15:39:00Z">
        <w:r w:rsidR="00CA4249">
          <w:fldChar w:fldCharType="separate"/>
        </w:r>
      </w:ins>
      <w:r w:rsidR="00C409DD">
        <w:rPr>
          <w:b/>
          <w:bCs/>
        </w:rPr>
        <w:t>O</w:t>
      </w:r>
      <w:r w:rsidR="00C409DD" w:rsidRPr="00AD1B2E">
        <w:rPr>
          <w:b/>
          <w:bCs/>
        </w:rPr>
        <w:t xml:space="preserve">br. </w:t>
      </w:r>
      <w:r w:rsidR="00C409DD">
        <w:rPr>
          <w:b/>
          <w:bCs/>
          <w:noProof/>
        </w:rPr>
        <w:t>3</w:t>
      </w:r>
      <w:ins w:id="1343" w:author="Ingr Jiri" w:date="2025-05-21T23:08:00Z" w16du:dateUtc="2025-05-21T21:08:00Z">
        <w:r w:rsidR="00C409DD">
          <w:rPr>
            <w:b/>
            <w:bCs/>
          </w:rPr>
          <w:t>.</w:t>
        </w:r>
      </w:ins>
      <w:r w:rsidR="00C409DD">
        <w:rPr>
          <w:b/>
          <w:bCs/>
          <w:noProof/>
        </w:rPr>
        <w:t>2</w:t>
      </w:r>
      <w:ins w:id="1344" w:author="Ingr Jiri" w:date="2025-05-21T17:39:00Z" w16du:dateUtc="2025-05-21T15:39:00Z">
        <w:r w:rsidR="00CA4249">
          <w:fldChar w:fldCharType="end"/>
        </w:r>
        <w:r w:rsidR="00CA4249">
          <w:t>)</w:t>
        </w:r>
      </w:ins>
      <w:r w:rsidR="00512920">
        <w:t>. Neúspěšné anotace byly</w:t>
      </w:r>
      <w:r w:rsidR="00BB4237">
        <w:t xml:space="preserve"> ručně</w:t>
      </w:r>
      <w:r w:rsidR="00512920">
        <w:t xml:space="preserve"> opraveny a </w:t>
      </w:r>
      <w:r w:rsidR="00BB4237">
        <w:t xml:space="preserve">společně </w:t>
      </w:r>
      <w:r w:rsidR="00512920">
        <w:t xml:space="preserve">s ostatními </w:t>
      </w:r>
      <w:r w:rsidR="00BB4237">
        <w:t xml:space="preserve">správně </w:t>
      </w:r>
      <w:r w:rsidR="00512920">
        <w:t xml:space="preserve">anotovanými snímky byly </w:t>
      </w:r>
      <w:r w:rsidR="00BB4237">
        <w:t>zařazeny</w:t>
      </w:r>
      <w:r w:rsidR="00512920">
        <w:t xml:space="preserve"> do datasetu. Výsledný dataset obsahuje 12991 snímků.</w:t>
      </w:r>
    </w:p>
    <w:p w14:paraId="161C4709" w14:textId="217386EA" w:rsidR="00350B37" w:rsidRDefault="00350B37" w:rsidP="0017627C">
      <w:r>
        <w:t>P</w:t>
      </w:r>
      <w:r w:rsidR="00BB4237">
        <w:t>o</w:t>
      </w:r>
      <w:r>
        <w:t xml:space="preserve"> rozdělení datasetu na trénovací, validační a testovací dat</w:t>
      </w:r>
      <w:r w:rsidR="00BB4237">
        <w:t>a sadu</w:t>
      </w:r>
      <w:r>
        <w:t xml:space="preserve"> byla </w:t>
      </w:r>
      <w:r w:rsidR="00BB4237">
        <w:t xml:space="preserve">zachována </w:t>
      </w:r>
      <w:r>
        <w:t xml:space="preserve">příslušnost </w:t>
      </w:r>
      <w:r w:rsidR="00BB4237">
        <w:t xml:space="preserve">snímků ke konkrétním </w:t>
      </w:r>
      <w:r>
        <w:t xml:space="preserve">pacientům. V případě této úlohy je rozdělení po pacientech variantou, která nejlépe </w:t>
      </w:r>
      <w:r w:rsidR="00BB4237">
        <w:t>odpovídá reálnému</w:t>
      </w:r>
      <w:r>
        <w:t xml:space="preserve"> využití datasetu v</w:t>
      </w:r>
      <w:r w:rsidR="00EA0B0D">
        <w:t> </w:t>
      </w:r>
      <w:r>
        <w:t>praxi</w:t>
      </w:r>
      <w:r w:rsidR="00EA0B0D">
        <w:t xml:space="preserve">. </w:t>
      </w:r>
      <w:r w:rsidR="00BB4237">
        <w:t xml:space="preserve">Zároveň zabraňuje riziku přeučení </w:t>
      </w:r>
      <w:r w:rsidR="00EA0B0D">
        <w:t xml:space="preserve">modelu, způsobené přidáním snímků stejných hlasivek </w:t>
      </w:r>
      <w:r w:rsidR="00BB4237">
        <w:t xml:space="preserve">jednoho pacienta </w:t>
      </w:r>
      <w:r w:rsidR="00EA0B0D">
        <w:t xml:space="preserve">do trénovací i validační </w:t>
      </w:r>
      <w:r w:rsidR="00BB4237">
        <w:t xml:space="preserve">části datasetu, k čemuž by mohlo dojít </w:t>
      </w:r>
      <w:r w:rsidR="00EA0B0D">
        <w:t>například při náhodné</w:t>
      </w:r>
      <w:r w:rsidR="00BB4237">
        <w:t>m</w:t>
      </w:r>
      <w:r w:rsidR="00EA0B0D">
        <w:t xml:space="preserve"> </w:t>
      </w:r>
      <w:r w:rsidR="00BB4237">
        <w:t xml:space="preserve">rozdělení </w:t>
      </w:r>
      <w:r w:rsidR="00EA0B0D">
        <w:t>snímků mezi skupiny datasetu.</w:t>
      </w:r>
    </w:p>
    <w:p w14:paraId="0DB16277" w14:textId="50755E5D" w:rsidR="00EA0B0D" w:rsidRDefault="00EA0B0D" w:rsidP="00EA0B0D">
      <w:pPr>
        <w:pStyle w:val="Nadpis2"/>
      </w:pPr>
      <w:r>
        <w:t>Trénink modelu</w:t>
      </w:r>
    </w:p>
    <w:p w14:paraId="5184F4CF" w14:textId="3860DA81" w:rsidR="00EA0B0D" w:rsidRDefault="00EA0B0D" w:rsidP="00EA0B0D">
      <w:r>
        <w:t xml:space="preserve">Jako nejvhodnější algoritmus pro detekci hlasivek byl </w:t>
      </w:r>
      <w:r w:rsidR="00610CDD">
        <w:t>zvolen</w:t>
      </w:r>
      <w:r>
        <w:t xml:space="preserve"> </w:t>
      </w:r>
      <w:proofErr w:type="spellStart"/>
      <w:r>
        <w:t>one-stage</w:t>
      </w:r>
      <w:proofErr w:type="spellEnd"/>
      <w:r>
        <w:t xml:space="preserve"> </w:t>
      </w:r>
      <w:r w:rsidR="00610CDD">
        <w:t xml:space="preserve">algoritmus </w:t>
      </w:r>
      <w:r>
        <w:t>YOLOv11</w:t>
      </w:r>
      <w:r w:rsidR="00610CDD">
        <w:t>.</w:t>
      </w:r>
      <w:r>
        <w:t xml:space="preserve"> </w:t>
      </w:r>
      <w:r w:rsidR="00610CDD">
        <w:t>Tato aktuálně nejnovější verze modelu YOLO vyniká zejména schopností provádět detekci objektů v reálném</w:t>
      </w:r>
      <w:r w:rsidR="00610CDD" w:rsidRPr="00610CDD">
        <w:t xml:space="preserve"> </w:t>
      </w:r>
      <w:r w:rsidR="00610CDD">
        <w:t>čase, přičemž si zachovává vysokou přesnost. Díky těmto vlastnostem patří YOLO mezi nejpoužívanější algoritmy ve zpracování obrazu.</w:t>
      </w:r>
    </w:p>
    <w:p w14:paraId="42C500DD" w14:textId="0CB08F7E" w:rsidR="00725082" w:rsidRDefault="00610CDD" w:rsidP="00EA0B0D">
      <w:r>
        <w:t>Na stejném datasetu byly otestovány různé velikosti modelu YOLOv11, přičemž všechny dosáhly srovnatelných výsledků (</w:t>
      </w:r>
      <w:ins w:id="1345" w:author="Ingr Jiri" w:date="2025-05-21T17:44:00Z" w16du:dateUtc="2025-05-21T15:44:00Z">
        <w:r w:rsidR="00CA4249">
          <w:fldChar w:fldCharType="begin"/>
        </w:r>
        <w:r w:rsidR="00CA4249">
          <w:instrText xml:space="preserve"> REF _Ref198741888 \h </w:instrText>
        </w:r>
      </w:ins>
      <w:ins w:id="1346" w:author="Ingr Jiri" w:date="2025-05-21T17:44:00Z" w16du:dateUtc="2025-05-21T15:44:00Z">
        <w:r w:rsidR="00CA4249">
          <w:fldChar w:fldCharType="separate"/>
        </w:r>
      </w:ins>
      <w:ins w:id="1347" w:author="Ingr Jiri" w:date="2025-05-21T17:43:00Z" w16du:dateUtc="2025-05-21T15:43:00Z">
        <w:r w:rsidR="00C409DD" w:rsidRPr="00CA4249">
          <w:rPr>
            <w:b/>
            <w:rPrChange w:id="1348" w:author="Ingr Jiri" w:date="2025-05-21T17:43:00Z" w16du:dateUtc="2025-05-21T15:43:00Z">
              <w:rPr/>
            </w:rPrChange>
          </w:rPr>
          <w:t xml:space="preserve">Obr. </w:t>
        </w:r>
      </w:ins>
      <w:r w:rsidR="00C409DD">
        <w:rPr>
          <w:b/>
          <w:bCs/>
          <w:noProof/>
        </w:rPr>
        <w:t>3</w:t>
      </w:r>
      <w:ins w:id="1349" w:author="Ingr Jiri" w:date="2025-05-21T23:08:00Z" w16du:dateUtc="2025-05-21T21:08:00Z">
        <w:r w:rsidR="00C409DD">
          <w:rPr>
            <w:b/>
            <w:bCs/>
          </w:rPr>
          <w:t>.</w:t>
        </w:r>
      </w:ins>
      <w:r w:rsidR="00C409DD">
        <w:rPr>
          <w:b/>
          <w:bCs/>
          <w:noProof/>
        </w:rPr>
        <w:t>5</w:t>
      </w:r>
      <w:ins w:id="1350" w:author="Ingr Jiri" w:date="2025-05-21T17:44:00Z" w16du:dateUtc="2025-05-21T15:44:00Z">
        <w:r w:rsidR="00CA4249">
          <w:fldChar w:fldCharType="end"/>
        </w:r>
      </w:ins>
      <w:del w:id="1351" w:author="Ingr Jiri" w:date="2025-05-21T17:40:00Z" w16du:dateUtc="2025-05-21T15:40:00Z">
        <w:r w:rsidDel="00CA4249">
          <w:delText>odkaz na obr 3.5</w:delText>
        </w:r>
      </w:del>
      <w:r>
        <w:t>).</w:t>
      </w:r>
      <w:r w:rsidR="0000035B">
        <w:t xml:space="preserve"> </w:t>
      </w:r>
      <w:r>
        <w:t>Nejvyšších</w:t>
      </w:r>
      <w:r w:rsidR="0000035B">
        <w:t xml:space="preserve"> hodnot metrik dosáhl velmi těsně </w:t>
      </w:r>
      <w:r w:rsidR="0000035B">
        <w:lastRenderedPageBreak/>
        <w:t xml:space="preserve">model YOLO11m. Při výběru velikosti modelu je třeba </w:t>
      </w:r>
      <w:r w:rsidR="00725082">
        <w:t>zohlednit</w:t>
      </w:r>
      <w:r w:rsidR="0000035B">
        <w:t xml:space="preserve"> i </w:t>
      </w:r>
      <w:r w:rsidR="00725082">
        <w:t>další faktory</w:t>
      </w:r>
      <w:r w:rsidR="0000035B">
        <w:t xml:space="preserve">, </w:t>
      </w:r>
      <w:r w:rsidR="00725082">
        <w:t>například</w:t>
      </w:r>
      <w:r w:rsidR="0000035B">
        <w:t xml:space="preserve"> </w:t>
      </w:r>
      <w:r w:rsidR="00725082">
        <w:t xml:space="preserve">rychlost </w:t>
      </w:r>
      <w:r w:rsidR="0000035B">
        <w:t xml:space="preserve">vyhodnocení neznámých snímků nebo množství parametrů modelu. </w:t>
      </w:r>
      <w:r w:rsidR="00725082">
        <w:t>M</w:t>
      </w:r>
      <w:r w:rsidR="0000035B">
        <w:t>odel</w:t>
      </w:r>
      <w:r w:rsidR="00725082">
        <w:t>y</w:t>
      </w:r>
      <w:r w:rsidR="0000035B">
        <w:t xml:space="preserve"> YOLO11x či YOLO11l by </w:t>
      </w:r>
      <w:r w:rsidR="00725082">
        <w:t xml:space="preserve">také </w:t>
      </w:r>
      <w:r w:rsidR="0000035B">
        <w:t>mohl</w:t>
      </w:r>
      <w:r w:rsidR="00725082">
        <w:t>y</w:t>
      </w:r>
      <w:r w:rsidR="0000035B">
        <w:t xml:space="preserve"> </w:t>
      </w:r>
      <w:r w:rsidR="00725082">
        <w:t>nabídnout</w:t>
      </w:r>
      <w:r w:rsidR="0000035B">
        <w:t xml:space="preserve"> uspokojivou přesnost detekce, při použití běžně dostupného hardwaru by ovšem model nedosahoval rychlosti použitelné pro vyhodnocování v reálném čase.</w:t>
      </w:r>
      <w:r w:rsidR="00EB557F">
        <w:t xml:space="preserve"> </w:t>
      </w:r>
      <w:r w:rsidR="00725082">
        <w:t xml:space="preserve">Nejmenší velikost YOLO11n dosahovala zdaleka nejvyšší detekční rychlosti, ale její nižší počet parametrů se projevil horšími výsledky. Tato velikost je vhodnější pro jednodušší úlohy s menším </w:t>
      </w:r>
      <w:r w:rsidR="008F4F33">
        <w:t>počtem dat. Dataset o přibližně</w:t>
      </w:r>
      <w:r w:rsidR="00725082">
        <w:t xml:space="preserve"> 13 000 vzorcích </w:t>
      </w:r>
      <w:r w:rsidR="008F4F33">
        <w:t xml:space="preserve">již </w:t>
      </w:r>
      <w:r w:rsidR="00725082">
        <w:t xml:space="preserve">tento model </w:t>
      </w:r>
      <w:r w:rsidR="008F4F33">
        <w:t xml:space="preserve">nedokázal adekvátně </w:t>
      </w:r>
      <w:r w:rsidR="00725082">
        <w:t>popsat. Pro výsledný model tedy byl vybrán nejlepší YOLO11m a menší a rychlejší YOLO11s.</w:t>
      </w:r>
    </w:p>
    <w:p w14:paraId="23263371" w14:textId="53FF4EAC" w:rsidR="00EA0B0D" w:rsidRPr="00F539DA" w:rsidDel="008F4F33" w:rsidRDefault="00CD1490" w:rsidP="00F109E8">
      <w:pPr>
        <w:rPr>
          <w:del w:id="1352" w:author="Ingr Jiri" w:date="2025-05-16T10:20:00Z"/>
        </w:rPr>
      </w:pPr>
      <w:r w:rsidRPr="00F539DA">
        <w:t>Dále</w:t>
      </w:r>
      <w:r w:rsidR="0000035B" w:rsidRPr="00F539DA">
        <w:t xml:space="preserve"> byly testovány nejrůznější </w:t>
      </w:r>
      <w:proofErr w:type="spellStart"/>
      <w:r w:rsidR="0000035B" w:rsidRPr="00F539DA">
        <w:t>hyperparametry</w:t>
      </w:r>
      <w:proofErr w:type="spellEnd"/>
      <w:r w:rsidR="0000035B" w:rsidRPr="00F539DA">
        <w:t xml:space="preserve"> ovlivňující</w:t>
      </w:r>
      <w:r w:rsidR="009F0CA1" w:rsidRPr="00F539DA">
        <w:t xml:space="preserve"> jak</w:t>
      </w:r>
      <w:r w:rsidR="0000035B" w:rsidRPr="00F539DA">
        <w:t xml:space="preserve"> průběh tréninku</w:t>
      </w:r>
      <w:r w:rsidR="00BD2542" w:rsidRPr="00F539DA">
        <w:t>,</w:t>
      </w:r>
      <w:r w:rsidR="0000035B" w:rsidRPr="00F539DA">
        <w:t xml:space="preserve"> </w:t>
      </w:r>
      <w:r w:rsidR="009F0CA1" w:rsidRPr="00F539DA">
        <w:t xml:space="preserve">tak </w:t>
      </w:r>
      <w:r w:rsidR="0000035B" w:rsidRPr="00F539DA">
        <w:t xml:space="preserve">výslednou přesnost detekce modelu. </w:t>
      </w:r>
      <w:r w:rsidRPr="00F539DA">
        <w:t>Podle testování popsaného</w:t>
      </w:r>
      <w:r w:rsidR="00BD2542" w:rsidRPr="00F539DA">
        <w:t xml:space="preserve"> </w:t>
      </w:r>
      <w:r w:rsidRPr="00F539DA">
        <w:t xml:space="preserve">v </w:t>
      </w:r>
      <w:r w:rsidRPr="00287BB0">
        <w:fldChar w:fldCharType="begin"/>
      </w:r>
      <w:r w:rsidRPr="00F539DA">
        <w:instrText xml:space="preserve"> REF _Ref198210389 \r \h </w:instrText>
      </w:r>
      <w:r w:rsidR="00A36777" w:rsidRPr="00287BB0">
        <w:instrText xml:space="preserve"> \* MERGEFORMAT </w:instrText>
      </w:r>
      <w:r w:rsidRPr="00287BB0">
        <w:fldChar w:fldCharType="separate"/>
      </w:r>
      <w:r w:rsidR="00C409DD" w:rsidRPr="00F539DA">
        <w:t>3.2.9</w:t>
      </w:r>
      <w:r w:rsidRPr="00287BB0">
        <w:fldChar w:fldCharType="end"/>
      </w:r>
      <w:r w:rsidRPr="00F539DA">
        <w:t xml:space="preserve"> byly jako nejvhodnější </w:t>
      </w:r>
      <w:r w:rsidR="009F0CA1" w:rsidRPr="00F539DA">
        <w:t xml:space="preserve">zvoleny </w:t>
      </w:r>
      <w:r w:rsidRPr="00F539DA">
        <w:t xml:space="preserve">hodnoty </w:t>
      </w:r>
      <w:del w:id="1353" w:author="Ingr Jiri" w:date="2025-05-16T10:39:00Z">
        <w:r w:rsidRPr="00F539DA" w:rsidDel="009F0CA1">
          <w:delText xml:space="preserve">parametrů </w:delText>
        </w:r>
      </w:del>
      <w:r w:rsidRPr="00F539DA">
        <w:t xml:space="preserve">uvedené v </w:t>
      </w:r>
      <w:ins w:id="1354" w:author="Ingr Jiri" w:date="2025-05-21T17:48:00Z" w16du:dateUtc="2025-05-21T15:48:00Z">
        <w:r w:rsidR="002A40FA" w:rsidRPr="00287BB0">
          <w:rPr>
            <w:bCs/>
          </w:rPr>
          <w:fldChar w:fldCharType="begin"/>
        </w:r>
        <w:r w:rsidR="002A40FA" w:rsidRPr="00287BB0">
          <w:instrText xml:space="preserve"> REF _Ref198742129 \h </w:instrText>
        </w:r>
      </w:ins>
      <w:r w:rsidR="00F539DA">
        <w:rPr>
          <w:bCs/>
        </w:rPr>
        <w:instrText xml:space="preserve"> \* MERGEFORMAT </w:instrText>
      </w:r>
      <w:r w:rsidR="002A40FA" w:rsidRPr="00287BB0">
        <w:rPr>
          <w:bCs/>
        </w:rPr>
      </w:r>
      <w:ins w:id="1355" w:author="Ingr Jiri" w:date="2025-05-21T17:48:00Z" w16du:dateUtc="2025-05-21T15:48:00Z">
        <w:r w:rsidR="002A40FA" w:rsidRPr="00287BB0">
          <w:rPr>
            <w:bCs/>
          </w:rPr>
          <w:fldChar w:fldCharType="separate"/>
        </w:r>
      </w:ins>
      <w:ins w:id="1356" w:author="Ingr Jiri" w:date="2025-05-21T17:46:00Z" w16du:dateUtc="2025-05-21T15:46:00Z">
        <w:r w:rsidR="00C409DD" w:rsidRPr="00F539DA">
          <w:t xml:space="preserve">Tabulka </w:t>
        </w:r>
      </w:ins>
      <w:r w:rsidR="00C409DD" w:rsidRPr="00F539DA">
        <w:rPr>
          <w:rPrChange w:id="1357" w:author="Ingr Jiri" w:date="2025-05-27T21:50:00Z" w16du:dateUtc="2025-05-27T19:50:00Z">
            <w:rPr>
              <w:b/>
              <w:bCs/>
              <w:noProof/>
            </w:rPr>
          </w:rPrChange>
        </w:rPr>
        <w:t>4</w:t>
      </w:r>
      <w:ins w:id="1358" w:author="Ingr Jiri" w:date="2025-05-21T17:46:00Z" w16du:dateUtc="2025-05-21T15:46:00Z">
        <w:r w:rsidR="00C409DD" w:rsidRPr="00F539DA">
          <w:t>.</w:t>
        </w:r>
      </w:ins>
      <w:r w:rsidR="00C409DD" w:rsidRPr="00F539DA">
        <w:rPr>
          <w:rPrChange w:id="1359" w:author="Ingr Jiri" w:date="2025-05-27T21:50:00Z" w16du:dateUtc="2025-05-27T19:50:00Z">
            <w:rPr>
              <w:b/>
              <w:bCs/>
              <w:noProof/>
            </w:rPr>
          </w:rPrChange>
        </w:rPr>
        <w:t>1</w:t>
      </w:r>
      <w:ins w:id="1360" w:author="Ingr Jiri" w:date="2025-05-21T17:48:00Z" w16du:dateUtc="2025-05-21T15:48:00Z">
        <w:r w:rsidR="002A40FA" w:rsidRPr="00287BB0">
          <w:rPr>
            <w:bCs/>
          </w:rPr>
          <w:fldChar w:fldCharType="end"/>
        </w:r>
      </w:ins>
      <w:del w:id="1361" w:author="Ingr Jiri" w:date="2025-05-16T10:39:00Z">
        <w:r w:rsidRPr="00F539DA" w:rsidDel="009F0CA1">
          <w:delText>(</w:delText>
        </w:r>
      </w:del>
      <w:ins w:id="1362" w:author="Ingr Jiri" w:date="2025-05-16T10:34:00Z">
        <w:del w:id="1363" w:author="Ingr Jiri" w:date="2025-05-21T17:48:00Z" w16du:dateUtc="2025-05-21T15:48:00Z">
          <w:r w:rsidR="00A54541" w:rsidRPr="00287BB0" w:rsidDel="002A40FA">
            <w:fldChar w:fldCharType="begin"/>
          </w:r>
          <w:r w:rsidR="00A54541" w:rsidRPr="00F539DA" w:rsidDel="002A40FA">
            <w:delInstrText xml:space="preserve"> REF _Ref198284114 \h </w:delInstrText>
          </w:r>
        </w:del>
      </w:ins>
      <w:del w:id="1364" w:author="Ingr Jiri" w:date="2025-05-21T17:48:00Z" w16du:dateUtc="2025-05-21T15:48:00Z">
        <w:r w:rsidR="00A36777" w:rsidRPr="00287BB0" w:rsidDel="002A40FA">
          <w:delInstrText xml:space="preserve"> \* MERGEFORMAT </w:delInstrText>
        </w:r>
        <w:r w:rsidR="00A54541" w:rsidRPr="00287BB0" w:rsidDel="002A40FA">
          <w:fldChar w:fldCharType="separate"/>
        </w:r>
      </w:del>
      <w:ins w:id="1365" w:author="Ingr Jiri" w:date="2025-05-16T10:34:00Z">
        <w:del w:id="1366" w:author="Ingr Jiri" w:date="2025-05-21T17:48:00Z" w16du:dateUtc="2025-05-21T15:48:00Z">
          <w:r w:rsidR="00A54541" w:rsidRPr="00F539DA" w:rsidDel="002A40FA">
            <w:delText xml:space="preserve">Tabulka </w:delText>
          </w:r>
          <w:r w:rsidR="00A54541" w:rsidRPr="00F539DA" w:rsidDel="002A40FA">
            <w:rPr>
              <w:rPrChange w:id="1367" w:author="Ingr Jiri" w:date="2025-05-27T21:50:00Z" w16du:dateUtc="2025-05-27T19:50:00Z">
                <w:rPr>
                  <w:noProof/>
                </w:rPr>
              </w:rPrChange>
            </w:rPr>
            <w:delText>4</w:delText>
          </w:r>
          <w:r w:rsidR="00A54541" w:rsidRPr="00287BB0" w:rsidDel="002A40FA">
            <w:fldChar w:fldCharType="end"/>
          </w:r>
        </w:del>
      </w:ins>
      <w:del w:id="1368" w:author="Ingr Jiri" w:date="2025-05-16T10:34:00Z">
        <w:r w:rsidRPr="00F539DA" w:rsidDel="00A54541">
          <w:delText>odkaz na tabulku</w:delText>
        </w:r>
      </w:del>
      <w:del w:id="1369" w:author="Ingr Jiri" w:date="2025-05-16T10:39:00Z">
        <w:r w:rsidRPr="00F539DA" w:rsidDel="009F0CA1">
          <w:delText>)</w:delText>
        </w:r>
      </w:del>
      <w:r w:rsidR="00333BDC" w:rsidRPr="00F539DA">
        <w:t xml:space="preserve">. </w:t>
      </w:r>
      <w:del w:id="1370" w:author="Ingr Jiri" w:date="2025-05-16T10:40:00Z">
        <w:r w:rsidR="00333BDC" w:rsidRPr="00F539DA" w:rsidDel="009F0CA1">
          <w:delText>V</w:delText>
        </w:r>
        <w:r w:rsidRPr="00F539DA" w:rsidDel="009F0CA1">
          <w:delText> t</w:delText>
        </w:r>
      </w:del>
      <w:ins w:id="1371" w:author="Ingr Jiri" w:date="2025-05-16T10:40:00Z">
        <w:r w:rsidR="009F0CA1" w:rsidRPr="00F539DA">
          <w:t>T</w:t>
        </w:r>
      </w:ins>
      <w:ins w:id="1372" w:author="Kateřina Rulfová" w:date="2025-05-15T14:09:00Z">
        <w:r w:rsidRPr="00F539DA">
          <w:t>abul</w:t>
        </w:r>
        <w:del w:id="1373" w:author="Ingr Jiri" w:date="2025-05-16T10:40:00Z">
          <w:r w:rsidRPr="00F539DA" w:rsidDel="009F0CA1">
            <w:delText>ce</w:delText>
          </w:r>
        </w:del>
      </w:ins>
      <w:ins w:id="1374" w:author="Ingr Jiri" w:date="2025-05-16T10:40:00Z">
        <w:r w:rsidR="009F0CA1" w:rsidRPr="00F539DA">
          <w:t>ka</w:t>
        </w:r>
      </w:ins>
      <w:ins w:id="1375" w:author="Kateřina Rulfová" w:date="2025-05-15T14:09:00Z">
        <w:r w:rsidRPr="00F539DA">
          <w:t xml:space="preserve"> </w:t>
        </w:r>
        <w:del w:id="1376" w:author="Ingr Jiri" w:date="2025-05-16T10:40:00Z">
          <w:r w:rsidRPr="00F539DA" w:rsidDel="009F0CA1">
            <w:delText xml:space="preserve">jsou </w:delText>
          </w:r>
        </w:del>
        <w:r w:rsidRPr="00F539DA">
          <w:t xml:space="preserve">zároveň </w:t>
        </w:r>
      </w:ins>
      <w:ins w:id="1377" w:author="Kateřina Rulfová" w:date="2025-05-15T14:10:00Z">
        <w:del w:id="1378" w:author="Ingr Jiri" w:date="2025-05-16T10:41:00Z">
          <w:r w:rsidR="00333BDC" w:rsidRPr="00F539DA" w:rsidDel="009F0CA1">
            <w:delText>uvedeny</w:delText>
          </w:r>
        </w:del>
      </w:ins>
      <w:ins w:id="1379" w:author="Kateřina Rulfová" w:date="2025-05-15T14:09:00Z">
        <w:del w:id="1380" w:author="Ingr Jiri" w:date="2025-05-16T10:41:00Z">
          <w:r w:rsidRPr="00F539DA" w:rsidDel="009F0CA1">
            <w:delText xml:space="preserve"> </w:delText>
          </w:r>
        </w:del>
      </w:ins>
      <w:ins w:id="1381" w:author="Ingr Jiri" w:date="2025-05-16T10:41:00Z">
        <w:r w:rsidR="009F0CA1" w:rsidRPr="00F539DA">
          <w:t xml:space="preserve">obsahuje </w:t>
        </w:r>
      </w:ins>
      <w:ins w:id="1382" w:author="Kateřina Rulfová" w:date="2025-05-15T14:09:00Z">
        <w:r w:rsidRPr="00F539DA">
          <w:t xml:space="preserve">i další </w:t>
        </w:r>
      </w:ins>
      <w:ins w:id="1383" w:author="Kateřina Rulfová" w:date="2025-05-15T14:11:00Z">
        <w:r w:rsidR="00333BDC" w:rsidRPr="00F539DA">
          <w:t xml:space="preserve">testované či použité </w:t>
        </w:r>
      </w:ins>
      <w:ins w:id="1384" w:author="Kateřina Rulfová" w:date="2025-05-15T14:09:00Z">
        <w:r w:rsidRPr="00F539DA">
          <w:t xml:space="preserve">hodnoty </w:t>
        </w:r>
        <w:proofErr w:type="spellStart"/>
        <w:r w:rsidRPr="00F539DA">
          <w:t>hyperparametrů</w:t>
        </w:r>
        <w:proofErr w:type="spellEnd"/>
        <w:r w:rsidRPr="00F539DA">
          <w:t>, které v</w:t>
        </w:r>
        <w:r w:rsidR="00333BDC" w:rsidRPr="00F539DA">
          <w:t xml:space="preserve"> kapitole </w:t>
        </w:r>
      </w:ins>
      <w:ins w:id="1385" w:author="Kateřina Rulfová" w:date="2025-05-15T14:10:00Z">
        <w:r w:rsidR="00333BDC" w:rsidRPr="00287BB0">
          <w:fldChar w:fldCharType="begin"/>
        </w:r>
        <w:r w:rsidR="00333BDC" w:rsidRPr="00F539DA">
          <w:instrText xml:space="preserve"> REF _Ref198210617 \r \h </w:instrText>
        </w:r>
      </w:ins>
      <w:r w:rsidR="00A36777" w:rsidRPr="00287BB0">
        <w:instrText xml:space="preserve"> \* MERGEFORMAT </w:instrText>
      </w:r>
      <w:ins w:id="1386" w:author="Kateřina Rulfová" w:date="2025-05-15T14:10:00Z">
        <w:r w:rsidR="00333BDC" w:rsidRPr="00287BB0">
          <w:fldChar w:fldCharType="separate"/>
        </w:r>
      </w:ins>
      <w:r w:rsidR="00C409DD" w:rsidRPr="00F539DA">
        <w:t>3.2.9</w:t>
      </w:r>
      <w:ins w:id="1387" w:author="Kateřina Rulfová" w:date="2025-05-15T14:10:00Z">
        <w:r w:rsidR="00333BDC" w:rsidRPr="00287BB0">
          <w:fldChar w:fldCharType="end"/>
        </w:r>
        <w:r w:rsidR="00333BDC" w:rsidRPr="00F539DA">
          <w:t xml:space="preserve"> </w:t>
        </w:r>
      </w:ins>
      <w:ins w:id="1388" w:author="Kateřina Rulfová" w:date="2025-05-15T14:11:00Z">
        <w:r w:rsidR="00333BDC" w:rsidRPr="00F539DA">
          <w:t>nebyly uvedeny.</w:t>
        </w:r>
      </w:ins>
      <w:ins w:id="1389" w:author="Ingr Jiri" w:date="2025-05-14T12:34:00Z">
        <w:del w:id="1390" w:author="Kateřina Rulfová" w:date="2025-05-15T14:05:00Z">
          <w:r w:rsidR="0000035B" w:rsidRPr="00F539DA" w:rsidDel="00CD1490">
            <w:delText>Tyto</w:delText>
          </w:r>
        </w:del>
      </w:ins>
      <w:ins w:id="1391" w:author="Ingr Jiri" w:date="2025-05-15T14:00:00Z">
        <w:del w:id="1392" w:author="Kateřina Rulfová" w:date="2025-05-15T14:04:00Z">
          <w:r w:rsidRPr="00F539DA" w:rsidDel="00CD1490">
            <w:delText xml:space="preserve"> </w:delText>
          </w:r>
        </w:del>
      </w:ins>
    </w:p>
    <w:p w14:paraId="3145AF05" w14:textId="77777777" w:rsidR="008F4F33" w:rsidRPr="00F539DA" w:rsidDel="00A36777" w:rsidRDefault="008F4F33" w:rsidP="00F109E8">
      <w:pPr>
        <w:rPr>
          <w:ins w:id="1393" w:author="Ingr Jiri" w:date="2025-05-16T10:20:00Z"/>
          <w:del w:id="1394" w:author="Ingr Jiri" w:date="2025-05-21T17:45:00Z" w16du:dateUtc="2025-05-21T15:45:00Z"/>
        </w:rPr>
      </w:pPr>
    </w:p>
    <w:p w14:paraId="0F6A87EE" w14:textId="0DEC0DAB" w:rsidR="00A54541" w:rsidRPr="00F539DA" w:rsidRDefault="00A54541">
      <w:pPr>
        <w:pStyle w:val="Titulek"/>
        <w:keepNext/>
        <w:spacing w:before="0" w:after="200" w:line="360" w:lineRule="auto"/>
        <w:rPr>
          <w:ins w:id="1395" w:author="Ingr Jiri" w:date="2025-05-16T10:34:00Z"/>
        </w:rPr>
        <w:pPrChange w:id="1396" w:author="Ingr Jiri" w:date="2025-05-21T17:47:00Z" w16du:dateUtc="2025-05-21T15:47:00Z">
          <w:pPr/>
        </w:pPrChange>
      </w:pPr>
      <w:bookmarkStart w:id="1397" w:name="_Ref198284114"/>
      <w:ins w:id="1398" w:author="Ingr Jiri" w:date="2025-05-16T10:34:00Z">
        <w:del w:id="1399" w:author="Ingr Jiri" w:date="2025-05-21T17:45:00Z" w16du:dateUtc="2025-05-21T15:45:00Z">
          <w:r w:rsidRPr="00A36777" w:rsidDel="00A36777">
            <w:rPr>
              <w:bCs w:val="0"/>
              <w:sz w:val="24"/>
              <w:szCs w:val="24"/>
            </w:rPr>
            <w:delText xml:space="preserve">Tabulka </w:delText>
          </w:r>
          <w:r w:rsidRPr="00A36777" w:rsidDel="00A36777">
            <w:rPr>
              <w:bCs w:val="0"/>
              <w:sz w:val="24"/>
              <w:szCs w:val="24"/>
              <w:rPrChange w:id="1400" w:author="Ingr Jiri" w:date="2025-05-21T17:46:00Z" w16du:dateUtc="2025-05-21T15:46:00Z">
                <w:rPr/>
              </w:rPrChange>
            </w:rPr>
            <w:fldChar w:fldCharType="begin"/>
          </w:r>
          <w:r w:rsidRPr="00A36777" w:rsidDel="00A36777">
            <w:rPr>
              <w:bCs w:val="0"/>
              <w:sz w:val="24"/>
              <w:szCs w:val="24"/>
            </w:rPr>
            <w:delInstrText xml:space="preserve"> SEQ Tabulka \* ARABIC </w:delInstrText>
          </w:r>
        </w:del>
      </w:ins>
      <w:del w:id="1401" w:author="Ingr Jiri" w:date="2025-05-21T17:45:00Z" w16du:dateUtc="2025-05-21T15:45:00Z">
        <w:r w:rsidRPr="00A36777" w:rsidDel="00A36777">
          <w:rPr>
            <w:bCs w:val="0"/>
            <w:sz w:val="24"/>
            <w:szCs w:val="24"/>
            <w:rPrChange w:id="1402" w:author="Ingr Jiri" w:date="2025-05-21T17:46:00Z" w16du:dateUtc="2025-05-21T15:46:00Z">
              <w:rPr/>
            </w:rPrChange>
          </w:rPr>
          <w:fldChar w:fldCharType="separate"/>
        </w:r>
      </w:del>
      <w:ins w:id="1403" w:author="Ingr Jiri" w:date="2025-05-16T10:34:00Z">
        <w:del w:id="1404" w:author="Ingr Jiri" w:date="2025-05-21T17:45:00Z" w16du:dateUtc="2025-05-21T15:45:00Z">
          <w:r w:rsidRPr="00A36777" w:rsidDel="00A36777">
            <w:rPr>
              <w:bCs w:val="0"/>
              <w:sz w:val="24"/>
              <w:szCs w:val="24"/>
              <w:rPrChange w:id="1405" w:author="Ingr Jiri" w:date="2025-05-21T17:46:00Z" w16du:dateUtc="2025-05-21T15:46:00Z">
                <w:rPr>
                  <w:noProof/>
                </w:rPr>
              </w:rPrChange>
            </w:rPr>
            <w:delText>4</w:delText>
          </w:r>
          <w:r w:rsidRPr="00A36777" w:rsidDel="00A36777">
            <w:rPr>
              <w:bCs w:val="0"/>
              <w:sz w:val="24"/>
              <w:szCs w:val="24"/>
              <w:rPrChange w:id="1406" w:author="Ingr Jiri" w:date="2025-05-21T17:46:00Z" w16du:dateUtc="2025-05-21T15:46:00Z">
                <w:rPr/>
              </w:rPrChange>
            </w:rPr>
            <w:fldChar w:fldCharType="end"/>
          </w:r>
          <w:bookmarkEnd w:id="1397"/>
          <w:r w:rsidRPr="00A36777" w:rsidDel="00A36777">
            <w:rPr>
              <w:bCs w:val="0"/>
              <w:sz w:val="24"/>
              <w:szCs w:val="24"/>
            </w:rPr>
            <w:delText>:</w:delText>
          </w:r>
        </w:del>
        <w:r w:rsidRPr="00A36777">
          <w:rPr>
            <w:bCs w:val="0"/>
            <w:sz w:val="24"/>
            <w:szCs w:val="24"/>
          </w:rPr>
          <w:t xml:space="preserve"> </w:t>
        </w:r>
        <w:del w:id="1407" w:author="Ingr Jiri" w:date="2025-05-21T17:45:00Z" w16du:dateUtc="2025-05-21T15:45:00Z">
          <w:r w:rsidRPr="00A36777" w:rsidDel="00A36777">
            <w:rPr>
              <w:bCs w:val="0"/>
              <w:sz w:val="24"/>
              <w:szCs w:val="24"/>
            </w:rPr>
            <w:delText>Hodnoty hyperparametrů výsledného modelu</w:delText>
          </w:r>
        </w:del>
      </w:ins>
    </w:p>
    <w:p w14:paraId="60381E46" w14:textId="72CFCA01" w:rsidR="00A36777" w:rsidRDefault="00A36777">
      <w:pPr>
        <w:pStyle w:val="Titulek"/>
        <w:keepNext/>
        <w:spacing w:before="160"/>
        <w:rPr>
          <w:ins w:id="1408" w:author="Ingr Jiri" w:date="2025-05-21T17:46:00Z" w16du:dateUtc="2025-05-21T15:46:00Z"/>
        </w:rPr>
        <w:pPrChange w:id="1409" w:author="Ingr Jiri" w:date="2025-05-21T17:48:00Z" w16du:dateUtc="2025-05-21T15:48:00Z">
          <w:pPr/>
        </w:pPrChange>
      </w:pPr>
      <w:bookmarkStart w:id="1410" w:name="_Ref198742129"/>
      <w:ins w:id="1411" w:author="Ingr Jiri" w:date="2025-05-21T17:46:00Z" w16du:dateUtc="2025-05-21T15:46:00Z">
        <w:r w:rsidRPr="00A36777">
          <w:rPr>
            <w:b/>
            <w:bCs w:val="0"/>
            <w:rPrChange w:id="1412" w:author="Ingr Jiri" w:date="2025-05-21T17:46:00Z" w16du:dateUtc="2025-05-21T15:46:00Z">
              <w:rPr>
                <w:bCs/>
              </w:rPr>
            </w:rPrChange>
          </w:rPr>
          <w:t xml:space="preserve">Tabulka </w:t>
        </w:r>
      </w:ins>
      <w:ins w:id="1413" w:author="Ingr Jiri" w:date="2025-05-27T22:31:00Z" w16du:dateUtc="2025-05-27T20:31:00Z">
        <w:r w:rsidR="00F067DF">
          <w:rPr>
            <w:b/>
            <w:bCs w:val="0"/>
          </w:rPr>
          <w:fldChar w:fldCharType="begin"/>
        </w:r>
        <w:r w:rsidR="00F067DF">
          <w:rPr>
            <w:b/>
            <w:bCs w:val="0"/>
          </w:rPr>
          <w:instrText xml:space="preserve"> STYLEREF 1 \s </w:instrText>
        </w:r>
      </w:ins>
      <w:r w:rsidR="00F067DF">
        <w:rPr>
          <w:b/>
          <w:bCs w:val="0"/>
        </w:rPr>
        <w:fldChar w:fldCharType="separate"/>
      </w:r>
      <w:r w:rsidR="00F067DF">
        <w:rPr>
          <w:b/>
          <w:bCs w:val="0"/>
          <w:noProof/>
        </w:rPr>
        <w:t>4</w:t>
      </w:r>
      <w:ins w:id="1414" w:author="Ingr Jiri" w:date="2025-05-27T22:31:00Z" w16du:dateUtc="2025-05-27T20:31:00Z">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ins>
      <w:r w:rsidR="00F067DF">
        <w:rPr>
          <w:b/>
          <w:bCs w:val="0"/>
        </w:rPr>
        <w:fldChar w:fldCharType="separate"/>
      </w:r>
      <w:ins w:id="1415" w:author="Ingr Jiri" w:date="2025-05-27T22:31:00Z" w16du:dateUtc="2025-05-27T20:31:00Z">
        <w:r w:rsidR="00F067DF">
          <w:rPr>
            <w:b/>
            <w:bCs w:val="0"/>
            <w:noProof/>
          </w:rPr>
          <w:t>1</w:t>
        </w:r>
        <w:r w:rsidR="00F067DF">
          <w:rPr>
            <w:b/>
            <w:bCs w:val="0"/>
          </w:rPr>
          <w:fldChar w:fldCharType="end"/>
        </w:r>
      </w:ins>
      <w:bookmarkEnd w:id="1410"/>
      <w:ins w:id="1416" w:author="Ingr Jiri" w:date="2025-05-21T17:46:00Z" w16du:dateUtc="2025-05-21T15:46:00Z">
        <w:r>
          <w:t xml:space="preserve">: </w:t>
        </w:r>
        <w:r w:rsidRPr="00002E1B">
          <w:t xml:space="preserve">Hodnoty </w:t>
        </w:r>
        <w:proofErr w:type="spellStart"/>
        <w:r w:rsidRPr="00002E1B">
          <w:t>hyperparametrů</w:t>
        </w:r>
        <w:proofErr w:type="spellEnd"/>
        <w:r w:rsidRPr="00002E1B">
          <w:t xml:space="preserve"> výsledného modelu</w:t>
        </w:r>
      </w:ins>
    </w:p>
    <w:tbl>
      <w:tblPr>
        <w:tblStyle w:val="Mkatabulky"/>
        <w:tblW w:w="0" w:type="auto"/>
        <w:jc w:val="center"/>
        <w:tblBorders>
          <w:insideH w:val="none" w:sz="0" w:space="0" w:color="auto"/>
          <w:insideV w:val="none" w:sz="0" w:space="0" w:color="auto"/>
        </w:tblBorders>
        <w:tblLook w:val="04A0" w:firstRow="1" w:lastRow="0" w:firstColumn="1" w:lastColumn="0" w:noHBand="0" w:noVBand="1"/>
        <w:tblPrChange w:id="1417" w:author="Ingr Jiri" w:date="2025-05-28T08:11:00Z" w16du:dateUtc="2025-05-28T06:11:00Z">
          <w:tblPr>
            <w:tblStyle w:val="Mkatabulky"/>
            <w:tblW w:w="0" w:type="auto"/>
            <w:tblLook w:val="04A0" w:firstRow="1" w:lastRow="0" w:firstColumn="1" w:lastColumn="0" w:noHBand="0" w:noVBand="1"/>
          </w:tblPr>
        </w:tblPrChange>
      </w:tblPr>
      <w:tblGrid>
        <w:gridCol w:w="2551"/>
        <w:gridCol w:w="1417"/>
        <w:gridCol w:w="2551"/>
        <w:gridCol w:w="1417"/>
        <w:tblGridChange w:id="1418">
          <w:tblGrid>
            <w:gridCol w:w="10"/>
            <w:gridCol w:w="2255"/>
            <w:gridCol w:w="286"/>
            <w:gridCol w:w="10"/>
            <w:gridCol w:w="269"/>
            <w:gridCol w:w="1148"/>
            <w:gridCol w:w="273"/>
            <w:gridCol w:w="279"/>
            <w:gridCol w:w="1999"/>
            <w:gridCol w:w="266"/>
            <w:gridCol w:w="7"/>
            <w:gridCol w:w="279"/>
            <w:gridCol w:w="865"/>
            <w:gridCol w:w="691"/>
            <w:gridCol w:w="279"/>
            <w:gridCol w:w="144"/>
          </w:tblGrid>
        </w:tblGridChange>
      </w:tblGrid>
      <w:tr w:rsidR="008F4F33" w14:paraId="246A5B39" w14:textId="77777777" w:rsidTr="00A66BEE">
        <w:trPr>
          <w:trHeight w:val="448"/>
          <w:jc w:val="center"/>
          <w:ins w:id="1419" w:author="Ingr Jiri" w:date="2025-05-16T10:23:00Z"/>
          <w:trPrChange w:id="1420" w:author="Ingr Jiri" w:date="2025-05-28T08:11:00Z" w16du:dateUtc="2025-05-28T06:11:00Z">
            <w:trPr>
              <w:trHeight w:val="340"/>
            </w:trPr>
          </w:trPrChange>
        </w:trPr>
        <w:tc>
          <w:tcPr>
            <w:tcW w:w="2551" w:type="dxa"/>
            <w:tcBorders>
              <w:top w:val="single" w:sz="12" w:space="0" w:color="auto"/>
              <w:left w:val="single" w:sz="12" w:space="0" w:color="auto"/>
              <w:bottom w:val="single" w:sz="4" w:space="0" w:color="auto"/>
            </w:tcBorders>
            <w:vAlign w:val="center"/>
            <w:tcPrChange w:id="1421" w:author="Ingr Jiri" w:date="2025-05-28T08:11:00Z" w16du:dateUtc="2025-05-28T06:11:00Z">
              <w:tcPr>
                <w:tcW w:w="2265" w:type="dxa"/>
                <w:gridSpan w:val="2"/>
              </w:tcPr>
            </w:tcPrChange>
          </w:tcPr>
          <w:p w14:paraId="1D3C3CB9" w14:textId="1F5D6A20" w:rsidR="008F4F33" w:rsidRPr="00A40946" w:rsidRDefault="003470F0">
            <w:pPr>
              <w:pStyle w:val="Textvtabulce"/>
              <w:rPr>
                <w:ins w:id="1422" w:author="Ingr Jiri" w:date="2025-05-16T10:23:00Z"/>
                <w:b/>
                <w:rPrChange w:id="1423" w:author="Ingr Jiri" w:date="2025-05-16T10:31:00Z">
                  <w:rPr>
                    <w:ins w:id="1424" w:author="Ingr Jiri" w:date="2025-05-16T10:23:00Z"/>
                  </w:rPr>
                </w:rPrChange>
              </w:rPr>
              <w:pPrChange w:id="1425" w:author="Ingr Jiri" w:date="2025-05-27T22:21:00Z" w16du:dateUtc="2025-05-27T20:21:00Z">
                <w:pPr/>
              </w:pPrChange>
            </w:pPr>
            <w:proofErr w:type="spellStart"/>
            <w:ins w:id="1426" w:author="Ingr Jiri" w:date="2025-05-27T22:19:00Z" w16du:dateUtc="2025-05-27T20:19:00Z">
              <w:r>
                <w:rPr>
                  <w:b/>
                </w:rPr>
                <w:t>H</w:t>
              </w:r>
            </w:ins>
            <w:ins w:id="1427" w:author="Ingr Jiri" w:date="2025-05-16T10:25:00Z">
              <w:r w:rsidR="008F4F33" w:rsidRPr="00A40946">
                <w:rPr>
                  <w:b/>
                  <w:rPrChange w:id="1428" w:author="Ingr Jiri" w:date="2025-05-16T10:31:00Z">
                    <w:rPr/>
                  </w:rPrChange>
                </w:rPr>
                <w:t>yperparametr</w:t>
              </w:r>
            </w:ins>
            <w:proofErr w:type="spellEnd"/>
          </w:p>
        </w:tc>
        <w:tc>
          <w:tcPr>
            <w:tcW w:w="1417" w:type="dxa"/>
            <w:tcBorders>
              <w:top w:val="single" w:sz="12" w:space="0" w:color="auto"/>
              <w:bottom w:val="single" w:sz="4" w:space="0" w:color="auto"/>
              <w:right w:val="double" w:sz="4" w:space="0" w:color="auto"/>
            </w:tcBorders>
            <w:vAlign w:val="center"/>
            <w:tcPrChange w:id="1429" w:author="Ingr Jiri" w:date="2025-05-28T08:11:00Z" w16du:dateUtc="2025-05-28T06:11:00Z">
              <w:tcPr>
                <w:tcW w:w="2265" w:type="dxa"/>
                <w:gridSpan w:val="6"/>
                <w:tcBorders>
                  <w:right w:val="double" w:sz="4" w:space="0" w:color="auto"/>
                </w:tcBorders>
              </w:tcPr>
            </w:tcPrChange>
          </w:tcPr>
          <w:p w14:paraId="2AF24905" w14:textId="7E084454" w:rsidR="008F4F33" w:rsidRPr="00A40946" w:rsidRDefault="003470F0">
            <w:pPr>
              <w:pStyle w:val="Textvtabulce"/>
              <w:jc w:val="center"/>
              <w:rPr>
                <w:ins w:id="1430" w:author="Ingr Jiri" w:date="2025-05-16T10:23:00Z"/>
                <w:b/>
                <w:rPrChange w:id="1431" w:author="Ingr Jiri" w:date="2025-05-16T10:31:00Z">
                  <w:rPr>
                    <w:ins w:id="1432" w:author="Ingr Jiri" w:date="2025-05-16T10:23:00Z"/>
                  </w:rPr>
                </w:rPrChange>
              </w:rPr>
              <w:pPrChange w:id="1433" w:author="Ingr Jiri" w:date="2025-05-16T10:36:00Z">
                <w:pPr/>
              </w:pPrChange>
            </w:pPr>
            <w:ins w:id="1434" w:author="Ingr Jiri" w:date="2025-05-27T22:19:00Z" w16du:dateUtc="2025-05-27T20:19:00Z">
              <w:r>
                <w:rPr>
                  <w:b/>
                </w:rPr>
                <w:t>H</w:t>
              </w:r>
            </w:ins>
            <w:ins w:id="1435" w:author="Ingr Jiri" w:date="2025-05-16T10:25:00Z">
              <w:r w:rsidR="008F4F33" w:rsidRPr="00A40946">
                <w:rPr>
                  <w:b/>
                  <w:rPrChange w:id="1436" w:author="Ingr Jiri" w:date="2025-05-16T10:31:00Z">
                    <w:rPr/>
                  </w:rPrChange>
                </w:rPr>
                <w:t>odnota</w:t>
              </w:r>
            </w:ins>
          </w:p>
        </w:tc>
        <w:tc>
          <w:tcPr>
            <w:tcW w:w="2551" w:type="dxa"/>
            <w:tcBorders>
              <w:top w:val="single" w:sz="12" w:space="0" w:color="auto"/>
              <w:left w:val="double" w:sz="4" w:space="0" w:color="auto"/>
              <w:bottom w:val="single" w:sz="4" w:space="0" w:color="auto"/>
            </w:tcBorders>
            <w:vAlign w:val="center"/>
            <w:tcPrChange w:id="1437" w:author="Ingr Jiri" w:date="2025-05-28T08:11:00Z" w16du:dateUtc="2025-05-28T06:11:00Z">
              <w:tcPr>
                <w:tcW w:w="2265" w:type="dxa"/>
                <w:gridSpan w:val="2"/>
                <w:tcBorders>
                  <w:left w:val="double" w:sz="4" w:space="0" w:color="auto"/>
                </w:tcBorders>
              </w:tcPr>
            </w:tcPrChange>
          </w:tcPr>
          <w:p w14:paraId="2BE8070E" w14:textId="41D0463E" w:rsidR="008F4F33" w:rsidRPr="00A40946" w:rsidRDefault="003470F0">
            <w:pPr>
              <w:pStyle w:val="Textvtabulce"/>
              <w:rPr>
                <w:ins w:id="1438" w:author="Ingr Jiri" w:date="2025-05-16T10:23:00Z"/>
                <w:b/>
                <w:rPrChange w:id="1439" w:author="Ingr Jiri" w:date="2025-05-16T10:31:00Z">
                  <w:rPr>
                    <w:ins w:id="1440" w:author="Ingr Jiri" w:date="2025-05-16T10:23:00Z"/>
                  </w:rPr>
                </w:rPrChange>
              </w:rPr>
              <w:pPrChange w:id="1441" w:author="Ingr Jiri" w:date="2025-05-27T22:21:00Z" w16du:dateUtc="2025-05-27T20:21:00Z">
                <w:pPr/>
              </w:pPrChange>
            </w:pPr>
            <w:proofErr w:type="spellStart"/>
            <w:ins w:id="1442" w:author="Ingr Jiri" w:date="2025-05-27T22:19:00Z" w16du:dateUtc="2025-05-27T20:19:00Z">
              <w:r>
                <w:rPr>
                  <w:b/>
                </w:rPr>
                <w:t>H</w:t>
              </w:r>
            </w:ins>
            <w:ins w:id="1443" w:author="Ingr Jiri" w:date="2025-05-16T10:25:00Z">
              <w:r w:rsidR="008F4F33" w:rsidRPr="00A40946">
                <w:rPr>
                  <w:b/>
                  <w:rPrChange w:id="1444" w:author="Ingr Jiri" w:date="2025-05-16T10:31:00Z">
                    <w:rPr/>
                  </w:rPrChange>
                </w:rPr>
                <w:t>yperparametr</w:t>
              </w:r>
            </w:ins>
            <w:proofErr w:type="spellEnd"/>
          </w:p>
        </w:tc>
        <w:tc>
          <w:tcPr>
            <w:tcW w:w="1417" w:type="dxa"/>
            <w:tcBorders>
              <w:top w:val="single" w:sz="12" w:space="0" w:color="auto"/>
              <w:bottom w:val="single" w:sz="4" w:space="0" w:color="auto"/>
              <w:right w:val="single" w:sz="12" w:space="0" w:color="auto"/>
            </w:tcBorders>
            <w:vAlign w:val="center"/>
            <w:tcPrChange w:id="1445" w:author="Ingr Jiri" w:date="2025-05-28T08:11:00Z" w16du:dateUtc="2025-05-28T06:11:00Z">
              <w:tcPr>
                <w:tcW w:w="2265" w:type="dxa"/>
                <w:gridSpan w:val="6"/>
              </w:tcPr>
            </w:tcPrChange>
          </w:tcPr>
          <w:p w14:paraId="7F636D70" w14:textId="0D6BD37C" w:rsidR="008F4F33" w:rsidRPr="00A40946" w:rsidRDefault="003470F0">
            <w:pPr>
              <w:pStyle w:val="Textvtabulce"/>
              <w:jc w:val="center"/>
              <w:rPr>
                <w:ins w:id="1446" w:author="Ingr Jiri" w:date="2025-05-16T10:23:00Z"/>
                <w:b/>
                <w:rPrChange w:id="1447" w:author="Ingr Jiri" w:date="2025-05-16T10:31:00Z">
                  <w:rPr>
                    <w:ins w:id="1448" w:author="Ingr Jiri" w:date="2025-05-16T10:23:00Z"/>
                  </w:rPr>
                </w:rPrChange>
              </w:rPr>
              <w:pPrChange w:id="1449" w:author="Ingr Jiri" w:date="2025-05-16T10:36:00Z">
                <w:pPr/>
              </w:pPrChange>
            </w:pPr>
            <w:ins w:id="1450" w:author="Ingr Jiri" w:date="2025-05-27T22:19:00Z" w16du:dateUtc="2025-05-27T20:19:00Z">
              <w:r>
                <w:rPr>
                  <w:b/>
                </w:rPr>
                <w:t>H</w:t>
              </w:r>
            </w:ins>
            <w:ins w:id="1451" w:author="Ingr Jiri" w:date="2025-05-16T10:26:00Z">
              <w:r w:rsidR="008F4F33" w:rsidRPr="00A40946">
                <w:rPr>
                  <w:b/>
                  <w:rPrChange w:id="1452" w:author="Ingr Jiri" w:date="2025-05-16T10:31:00Z">
                    <w:rPr/>
                  </w:rPrChange>
                </w:rPr>
                <w:t>odnota</w:t>
              </w:r>
            </w:ins>
          </w:p>
        </w:tc>
      </w:tr>
      <w:tr w:rsidR="00A54541" w14:paraId="66D04A93" w14:textId="77777777" w:rsidTr="00A66BEE">
        <w:tblPrEx>
          <w:tblPrExChange w:id="1453" w:author="Ingr Jiri" w:date="2025-05-28T08:11:00Z" w16du:dateUtc="2025-05-28T06:11:00Z">
            <w:tblPrEx>
              <w:jc w:val="center"/>
              <w:tblBorders>
                <w:insideH w:val="none" w:sz="0" w:space="0" w:color="auto"/>
                <w:insideV w:val="none" w:sz="0" w:space="0" w:color="auto"/>
              </w:tblBorders>
            </w:tblPrEx>
          </w:tblPrExChange>
        </w:tblPrEx>
        <w:trPr>
          <w:trHeight w:val="340"/>
          <w:jc w:val="center"/>
          <w:ins w:id="1454" w:author="Ingr Jiri" w:date="2025-05-16T10:22:00Z"/>
          <w:trPrChange w:id="1455" w:author="Ingr Jiri" w:date="2025-05-28T08:11:00Z" w16du:dateUtc="2025-05-28T06:11:00Z">
            <w:trPr>
              <w:gridAfter w:val="0"/>
              <w:trHeight w:val="340"/>
              <w:jc w:val="center"/>
            </w:trPr>
          </w:trPrChange>
        </w:trPr>
        <w:tc>
          <w:tcPr>
            <w:tcW w:w="2551" w:type="dxa"/>
            <w:tcBorders>
              <w:top w:val="single" w:sz="4" w:space="0" w:color="auto"/>
              <w:left w:val="single" w:sz="12" w:space="0" w:color="auto"/>
            </w:tcBorders>
            <w:vAlign w:val="center"/>
            <w:tcPrChange w:id="1456" w:author="Ingr Jiri" w:date="2025-05-28T08:11:00Z" w16du:dateUtc="2025-05-28T06:11:00Z">
              <w:tcPr>
                <w:tcW w:w="2830" w:type="dxa"/>
                <w:gridSpan w:val="5"/>
                <w:tcBorders>
                  <w:top w:val="single" w:sz="4" w:space="0" w:color="auto"/>
                </w:tcBorders>
                <w:vAlign w:val="center"/>
              </w:tcPr>
            </w:tcPrChange>
          </w:tcPr>
          <w:p w14:paraId="2D97DC53" w14:textId="0478B7F7" w:rsidR="008F4F33" w:rsidRDefault="00A40946">
            <w:pPr>
              <w:pStyle w:val="Textvtabulce"/>
              <w:rPr>
                <w:ins w:id="1457" w:author="Ingr Jiri" w:date="2025-05-16T10:22:00Z"/>
              </w:rPr>
              <w:pPrChange w:id="1458" w:author="Ingr Jiri" w:date="2025-05-16T10:35:00Z">
                <w:pPr/>
              </w:pPrChange>
            </w:pPr>
            <w:ins w:id="1459" w:author="Ingr Jiri" w:date="2025-05-16T10:27:00Z">
              <w:r>
                <w:t>počet epoch</w:t>
              </w:r>
            </w:ins>
          </w:p>
        </w:tc>
        <w:tc>
          <w:tcPr>
            <w:tcW w:w="1417" w:type="dxa"/>
            <w:tcBorders>
              <w:top w:val="single" w:sz="4" w:space="0" w:color="auto"/>
              <w:right w:val="double" w:sz="4" w:space="0" w:color="auto"/>
            </w:tcBorders>
            <w:vAlign w:val="center"/>
            <w:tcPrChange w:id="1460" w:author="Ingr Jiri" w:date="2025-05-28T08:11:00Z" w16du:dateUtc="2025-05-28T06:11:00Z">
              <w:tcPr>
                <w:tcW w:w="1700" w:type="dxa"/>
                <w:gridSpan w:val="3"/>
                <w:tcBorders>
                  <w:top w:val="single" w:sz="4" w:space="0" w:color="auto"/>
                  <w:right w:val="double" w:sz="4" w:space="0" w:color="auto"/>
                </w:tcBorders>
                <w:vAlign w:val="center"/>
              </w:tcPr>
            </w:tcPrChange>
          </w:tcPr>
          <w:p w14:paraId="35EC365E" w14:textId="59B6D194" w:rsidR="008F4F33" w:rsidRDefault="00A40946">
            <w:pPr>
              <w:pStyle w:val="Textvtabulce"/>
              <w:jc w:val="center"/>
              <w:rPr>
                <w:ins w:id="1461" w:author="Ingr Jiri" w:date="2025-05-16T10:22:00Z"/>
              </w:rPr>
              <w:pPrChange w:id="1462" w:author="Ingr Jiri" w:date="2025-05-16T10:31:00Z">
                <w:pPr/>
              </w:pPrChange>
            </w:pPr>
            <w:ins w:id="1463" w:author="Ingr Jiri" w:date="2025-05-16T10:31:00Z">
              <w:r>
                <w:t>300</w:t>
              </w:r>
            </w:ins>
          </w:p>
        </w:tc>
        <w:tc>
          <w:tcPr>
            <w:tcW w:w="2551" w:type="dxa"/>
            <w:tcBorders>
              <w:top w:val="single" w:sz="4" w:space="0" w:color="auto"/>
              <w:left w:val="double" w:sz="4" w:space="0" w:color="auto"/>
            </w:tcBorders>
            <w:vAlign w:val="center"/>
            <w:tcPrChange w:id="1464" w:author="Ingr Jiri" w:date="2025-05-28T08:11:00Z" w16du:dateUtc="2025-05-28T06:11:00Z">
              <w:tcPr>
                <w:tcW w:w="2551" w:type="dxa"/>
                <w:gridSpan w:val="4"/>
                <w:tcBorders>
                  <w:top w:val="single" w:sz="4" w:space="0" w:color="auto"/>
                  <w:left w:val="double" w:sz="4" w:space="0" w:color="auto"/>
                </w:tcBorders>
                <w:vAlign w:val="center"/>
              </w:tcPr>
            </w:tcPrChange>
          </w:tcPr>
          <w:p w14:paraId="41EE824D" w14:textId="4806D2EF" w:rsidR="008F4F33" w:rsidRDefault="00A40946">
            <w:pPr>
              <w:pStyle w:val="Textvtabulce"/>
              <w:rPr>
                <w:ins w:id="1465" w:author="Ingr Jiri" w:date="2025-05-16T10:22:00Z"/>
              </w:rPr>
              <w:pPrChange w:id="1466" w:author="Ingr Jiri" w:date="2025-05-16T10:35:00Z">
                <w:pPr/>
              </w:pPrChange>
            </w:pPr>
            <w:ins w:id="1467" w:author="Ingr Jiri" w:date="2025-05-16T10:29:00Z">
              <w:r>
                <w:t>optimalizátor</w:t>
              </w:r>
            </w:ins>
          </w:p>
        </w:tc>
        <w:tc>
          <w:tcPr>
            <w:tcW w:w="1417" w:type="dxa"/>
            <w:tcBorders>
              <w:top w:val="single" w:sz="4" w:space="0" w:color="auto"/>
              <w:right w:val="single" w:sz="12" w:space="0" w:color="auto"/>
            </w:tcBorders>
            <w:vAlign w:val="center"/>
            <w:tcPrChange w:id="1468" w:author="Ingr Jiri" w:date="2025-05-28T08:11:00Z" w16du:dateUtc="2025-05-28T06:11:00Z">
              <w:tcPr>
                <w:tcW w:w="1835" w:type="dxa"/>
                <w:gridSpan w:val="3"/>
                <w:tcBorders>
                  <w:top w:val="single" w:sz="4" w:space="0" w:color="auto"/>
                </w:tcBorders>
                <w:vAlign w:val="center"/>
              </w:tcPr>
            </w:tcPrChange>
          </w:tcPr>
          <w:p w14:paraId="760988C1" w14:textId="32C5D6F4" w:rsidR="008F4F33" w:rsidRDefault="00A40946">
            <w:pPr>
              <w:pStyle w:val="Textvtabulce"/>
              <w:jc w:val="center"/>
              <w:rPr>
                <w:ins w:id="1469" w:author="Ingr Jiri" w:date="2025-05-16T10:22:00Z"/>
              </w:rPr>
              <w:pPrChange w:id="1470" w:author="Ingr Jiri" w:date="2025-05-16T10:31:00Z">
                <w:pPr/>
              </w:pPrChange>
            </w:pPr>
            <w:proofErr w:type="spellStart"/>
            <w:ins w:id="1471" w:author="Ingr Jiri" w:date="2025-05-16T10:32:00Z">
              <w:r>
                <w:t>AdamW</w:t>
              </w:r>
            </w:ins>
            <w:proofErr w:type="spellEnd"/>
          </w:p>
        </w:tc>
      </w:tr>
      <w:tr w:rsidR="00A54541" w14:paraId="2CE65D87" w14:textId="77777777" w:rsidTr="00A66BEE">
        <w:tblPrEx>
          <w:tblPrExChange w:id="1472" w:author="Ingr Jiri" w:date="2025-05-28T08:11:00Z" w16du:dateUtc="2025-05-28T06:11:00Z">
            <w:tblPrEx>
              <w:jc w:val="center"/>
              <w:tblBorders>
                <w:insideH w:val="none" w:sz="0" w:space="0" w:color="auto"/>
                <w:insideV w:val="none" w:sz="0" w:space="0" w:color="auto"/>
              </w:tblBorders>
            </w:tblPrEx>
          </w:tblPrExChange>
        </w:tblPrEx>
        <w:trPr>
          <w:trHeight w:val="340"/>
          <w:jc w:val="center"/>
          <w:ins w:id="1473" w:author="Ingr Jiri" w:date="2025-05-16T10:22:00Z"/>
          <w:trPrChange w:id="1474" w:author="Ingr Jiri" w:date="2025-05-28T08:11:00Z" w16du:dateUtc="2025-05-28T06:11:00Z">
            <w:trPr>
              <w:gridAfter w:val="0"/>
              <w:trHeight w:val="340"/>
              <w:jc w:val="center"/>
            </w:trPr>
          </w:trPrChange>
        </w:trPr>
        <w:tc>
          <w:tcPr>
            <w:tcW w:w="2551" w:type="dxa"/>
            <w:tcBorders>
              <w:left w:val="single" w:sz="12" w:space="0" w:color="auto"/>
            </w:tcBorders>
            <w:vAlign w:val="center"/>
            <w:tcPrChange w:id="1475" w:author="Ingr Jiri" w:date="2025-05-28T08:11:00Z" w16du:dateUtc="2025-05-28T06:11:00Z">
              <w:tcPr>
                <w:tcW w:w="2551" w:type="dxa"/>
                <w:gridSpan w:val="3"/>
                <w:vAlign w:val="center"/>
              </w:tcPr>
            </w:tcPrChange>
          </w:tcPr>
          <w:p w14:paraId="5FC9C9FC" w14:textId="62B7DE29" w:rsidR="008F4F33" w:rsidRDefault="00A40946">
            <w:pPr>
              <w:pStyle w:val="Textvtabulce"/>
              <w:rPr>
                <w:ins w:id="1476" w:author="Ingr Jiri" w:date="2025-05-16T10:22:00Z"/>
              </w:rPr>
              <w:pPrChange w:id="1477" w:author="Ingr Jiri" w:date="2025-05-16T10:35:00Z">
                <w:pPr/>
              </w:pPrChange>
            </w:pPr>
            <w:proofErr w:type="spellStart"/>
            <w:ins w:id="1478" w:author="Ingr Jiri" w:date="2025-05-16T10:31:00Z">
              <w:r>
                <w:t>p</w:t>
              </w:r>
            </w:ins>
            <w:ins w:id="1479" w:author="Ingr Jiri" w:date="2025-05-16T10:27:00Z">
              <w:r>
                <w:t>atience</w:t>
              </w:r>
            </w:ins>
            <w:proofErr w:type="spellEnd"/>
          </w:p>
        </w:tc>
        <w:tc>
          <w:tcPr>
            <w:tcW w:w="1417" w:type="dxa"/>
            <w:tcBorders>
              <w:right w:val="double" w:sz="4" w:space="0" w:color="auto"/>
            </w:tcBorders>
            <w:vAlign w:val="center"/>
            <w:tcPrChange w:id="1480" w:author="Ingr Jiri" w:date="2025-05-28T08:11:00Z" w16du:dateUtc="2025-05-28T06:11:00Z">
              <w:tcPr>
                <w:tcW w:w="1700" w:type="dxa"/>
                <w:gridSpan w:val="4"/>
                <w:tcBorders>
                  <w:right w:val="double" w:sz="4" w:space="0" w:color="auto"/>
                </w:tcBorders>
                <w:vAlign w:val="center"/>
              </w:tcPr>
            </w:tcPrChange>
          </w:tcPr>
          <w:p w14:paraId="5B56A78E" w14:textId="775234A8" w:rsidR="008F4F33" w:rsidRDefault="00A40946">
            <w:pPr>
              <w:pStyle w:val="Textvtabulce"/>
              <w:jc w:val="center"/>
              <w:rPr>
                <w:ins w:id="1481" w:author="Ingr Jiri" w:date="2025-05-16T10:22:00Z"/>
              </w:rPr>
              <w:pPrChange w:id="1482" w:author="Ingr Jiri" w:date="2025-05-16T10:31:00Z">
                <w:pPr/>
              </w:pPrChange>
            </w:pPr>
            <w:ins w:id="1483" w:author="Ingr Jiri" w:date="2025-05-16T10:31:00Z">
              <w:r>
                <w:t>50</w:t>
              </w:r>
            </w:ins>
          </w:p>
        </w:tc>
        <w:tc>
          <w:tcPr>
            <w:tcW w:w="2551" w:type="dxa"/>
            <w:tcBorders>
              <w:left w:val="double" w:sz="4" w:space="0" w:color="auto"/>
            </w:tcBorders>
            <w:vAlign w:val="center"/>
            <w:tcPrChange w:id="1484" w:author="Ingr Jiri" w:date="2025-05-28T08:11:00Z" w16du:dateUtc="2025-05-28T06:11:00Z">
              <w:tcPr>
                <w:tcW w:w="2551" w:type="dxa"/>
                <w:gridSpan w:val="4"/>
                <w:tcBorders>
                  <w:left w:val="double" w:sz="4" w:space="0" w:color="auto"/>
                </w:tcBorders>
                <w:vAlign w:val="center"/>
              </w:tcPr>
            </w:tcPrChange>
          </w:tcPr>
          <w:p w14:paraId="2666D8B7" w14:textId="453CE318" w:rsidR="008F4F33" w:rsidRDefault="00A40946">
            <w:pPr>
              <w:pStyle w:val="Textvtabulce"/>
              <w:rPr>
                <w:ins w:id="1485" w:author="Ingr Jiri" w:date="2025-05-16T10:22:00Z"/>
              </w:rPr>
              <w:pPrChange w:id="1486" w:author="Ingr Jiri" w:date="2025-05-16T10:35:00Z">
                <w:pPr/>
              </w:pPrChange>
            </w:pPr>
            <w:proofErr w:type="spellStart"/>
            <w:ins w:id="1487" w:author="Ingr Jiri" w:date="2025-05-16T10:29:00Z">
              <w:r>
                <w:t>momentum</w:t>
              </w:r>
            </w:ins>
            <w:proofErr w:type="spellEnd"/>
          </w:p>
        </w:tc>
        <w:tc>
          <w:tcPr>
            <w:tcW w:w="1417" w:type="dxa"/>
            <w:tcBorders>
              <w:right w:val="single" w:sz="12" w:space="0" w:color="auto"/>
            </w:tcBorders>
            <w:vAlign w:val="center"/>
            <w:tcPrChange w:id="1488" w:author="Ingr Jiri" w:date="2025-05-28T08:11:00Z" w16du:dateUtc="2025-05-28T06:11:00Z">
              <w:tcPr>
                <w:tcW w:w="1835" w:type="dxa"/>
                <w:gridSpan w:val="3"/>
                <w:vAlign w:val="center"/>
              </w:tcPr>
            </w:tcPrChange>
          </w:tcPr>
          <w:p w14:paraId="5294AE0F" w14:textId="40C2D9B2" w:rsidR="008F4F33" w:rsidRDefault="00A40946">
            <w:pPr>
              <w:pStyle w:val="Textvtabulce"/>
              <w:jc w:val="center"/>
              <w:rPr>
                <w:ins w:id="1489" w:author="Ingr Jiri" w:date="2025-05-16T10:22:00Z"/>
              </w:rPr>
              <w:pPrChange w:id="1490" w:author="Ingr Jiri" w:date="2025-05-16T10:31:00Z">
                <w:pPr/>
              </w:pPrChange>
            </w:pPr>
            <w:ins w:id="1491" w:author="Ingr Jiri" w:date="2025-05-16T10:32:00Z">
              <w:r>
                <w:t>0,99</w:t>
              </w:r>
            </w:ins>
          </w:p>
        </w:tc>
      </w:tr>
      <w:tr w:rsidR="00A54541" w14:paraId="7AFF5CBC" w14:textId="77777777" w:rsidTr="00A66BEE">
        <w:tblPrEx>
          <w:tblPrExChange w:id="1492" w:author="Ingr Jiri" w:date="2025-05-28T08:11:00Z" w16du:dateUtc="2025-05-28T06:11:00Z">
            <w:tblPrEx>
              <w:jc w:val="center"/>
              <w:tblBorders>
                <w:insideH w:val="none" w:sz="0" w:space="0" w:color="auto"/>
                <w:insideV w:val="none" w:sz="0" w:space="0" w:color="auto"/>
              </w:tblBorders>
            </w:tblPrEx>
          </w:tblPrExChange>
        </w:tblPrEx>
        <w:trPr>
          <w:trHeight w:val="340"/>
          <w:jc w:val="center"/>
          <w:ins w:id="1493" w:author="Ingr Jiri" w:date="2025-05-16T10:22:00Z"/>
          <w:trPrChange w:id="1494" w:author="Ingr Jiri" w:date="2025-05-28T08:11:00Z" w16du:dateUtc="2025-05-28T06:11:00Z">
            <w:trPr>
              <w:gridAfter w:val="0"/>
              <w:trHeight w:val="340"/>
              <w:jc w:val="center"/>
            </w:trPr>
          </w:trPrChange>
        </w:trPr>
        <w:tc>
          <w:tcPr>
            <w:tcW w:w="2551" w:type="dxa"/>
            <w:tcBorders>
              <w:left w:val="single" w:sz="12" w:space="0" w:color="auto"/>
            </w:tcBorders>
            <w:vAlign w:val="center"/>
            <w:tcPrChange w:id="1495" w:author="Ingr Jiri" w:date="2025-05-28T08:11:00Z" w16du:dateUtc="2025-05-28T06:11:00Z">
              <w:tcPr>
                <w:tcW w:w="2551" w:type="dxa"/>
                <w:gridSpan w:val="3"/>
                <w:vAlign w:val="center"/>
              </w:tcPr>
            </w:tcPrChange>
          </w:tcPr>
          <w:p w14:paraId="1C9EC2FC" w14:textId="4EB02445" w:rsidR="008F4F33" w:rsidRDefault="00A40946">
            <w:pPr>
              <w:pStyle w:val="Textvtabulce"/>
              <w:rPr>
                <w:ins w:id="1496" w:author="Ingr Jiri" w:date="2025-05-16T10:22:00Z"/>
              </w:rPr>
              <w:pPrChange w:id="1497" w:author="Ingr Jiri" w:date="2025-05-16T10:35:00Z">
                <w:pPr/>
              </w:pPrChange>
            </w:pPr>
            <w:proofErr w:type="spellStart"/>
            <w:ins w:id="1498" w:author="Ingr Jiri" w:date="2025-05-16T10:28:00Z">
              <w:r>
                <w:t>batch</w:t>
              </w:r>
              <w:proofErr w:type="spellEnd"/>
              <w:r>
                <w:t xml:space="preserve"> </w:t>
              </w:r>
              <w:proofErr w:type="spellStart"/>
              <w:r>
                <w:t>size</w:t>
              </w:r>
            </w:ins>
            <w:proofErr w:type="spellEnd"/>
          </w:p>
        </w:tc>
        <w:tc>
          <w:tcPr>
            <w:tcW w:w="1417" w:type="dxa"/>
            <w:tcBorders>
              <w:right w:val="double" w:sz="4" w:space="0" w:color="auto"/>
            </w:tcBorders>
            <w:vAlign w:val="center"/>
            <w:tcPrChange w:id="1499" w:author="Ingr Jiri" w:date="2025-05-28T08:11:00Z" w16du:dateUtc="2025-05-28T06:11:00Z">
              <w:tcPr>
                <w:tcW w:w="1700" w:type="dxa"/>
                <w:gridSpan w:val="4"/>
                <w:tcBorders>
                  <w:right w:val="double" w:sz="4" w:space="0" w:color="auto"/>
                </w:tcBorders>
                <w:vAlign w:val="center"/>
              </w:tcPr>
            </w:tcPrChange>
          </w:tcPr>
          <w:p w14:paraId="11AB0734" w14:textId="32F9A534" w:rsidR="008F4F33" w:rsidRDefault="00A40946">
            <w:pPr>
              <w:pStyle w:val="Textvtabulce"/>
              <w:jc w:val="center"/>
              <w:rPr>
                <w:ins w:id="1500" w:author="Ingr Jiri" w:date="2025-05-16T10:22:00Z"/>
              </w:rPr>
              <w:pPrChange w:id="1501" w:author="Ingr Jiri" w:date="2025-05-16T10:31:00Z">
                <w:pPr/>
              </w:pPrChange>
            </w:pPr>
            <w:ins w:id="1502" w:author="Ingr Jiri" w:date="2025-05-16T10:31:00Z">
              <w:r>
                <w:t>16</w:t>
              </w:r>
            </w:ins>
          </w:p>
        </w:tc>
        <w:tc>
          <w:tcPr>
            <w:tcW w:w="2551" w:type="dxa"/>
            <w:tcBorders>
              <w:left w:val="double" w:sz="4" w:space="0" w:color="auto"/>
            </w:tcBorders>
            <w:vAlign w:val="center"/>
            <w:tcPrChange w:id="1503" w:author="Ingr Jiri" w:date="2025-05-28T08:11:00Z" w16du:dateUtc="2025-05-28T06:11:00Z">
              <w:tcPr>
                <w:tcW w:w="2551" w:type="dxa"/>
                <w:gridSpan w:val="4"/>
                <w:tcBorders>
                  <w:left w:val="double" w:sz="4" w:space="0" w:color="auto"/>
                </w:tcBorders>
                <w:vAlign w:val="center"/>
              </w:tcPr>
            </w:tcPrChange>
          </w:tcPr>
          <w:p w14:paraId="69401E92" w14:textId="04DF42B0" w:rsidR="008F4F33" w:rsidRDefault="00A40946">
            <w:pPr>
              <w:pStyle w:val="Textvtabulce"/>
              <w:rPr>
                <w:ins w:id="1504" w:author="Ingr Jiri" w:date="2025-05-16T10:22:00Z"/>
              </w:rPr>
              <w:pPrChange w:id="1505" w:author="Ingr Jiri" w:date="2025-05-16T10:35:00Z">
                <w:pPr/>
              </w:pPrChange>
            </w:pPr>
            <w:proofErr w:type="spellStart"/>
            <w:ins w:id="1506" w:author="Ingr Jiri" w:date="2025-05-16T10:29:00Z">
              <w:r>
                <w:t>weight</w:t>
              </w:r>
              <w:proofErr w:type="spellEnd"/>
              <w:r>
                <w:t xml:space="preserve"> </w:t>
              </w:r>
              <w:proofErr w:type="spellStart"/>
              <w:r>
                <w:t>decay</w:t>
              </w:r>
            </w:ins>
            <w:proofErr w:type="spellEnd"/>
          </w:p>
        </w:tc>
        <w:tc>
          <w:tcPr>
            <w:tcW w:w="1417" w:type="dxa"/>
            <w:tcBorders>
              <w:right w:val="single" w:sz="12" w:space="0" w:color="auto"/>
            </w:tcBorders>
            <w:vAlign w:val="center"/>
            <w:tcPrChange w:id="1507" w:author="Ingr Jiri" w:date="2025-05-28T08:11:00Z" w16du:dateUtc="2025-05-28T06:11:00Z">
              <w:tcPr>
                <w:tcW w:w="1835" w:type="dxa"/>
                <w:gridSpan w:val="3"/>
                <w:vAlign w:val="center"/>
              </w:tcPr>
            </w:tcPrChange>
          </w:tcPr>
          <w:p w14:paraId="5BE1A838" w14:textId="08F2237F" w:rsidR="008F4F33" w:rsidRDefault="00A40946">
            <w:pPr>
              <w:pStyle w:val="Textvtabulce"/>
              <w:jc w:val="center"/>
              <w:rPr>
                <w:ins w:id="1508" w:author="Ingr Jiri" w:date="2025-05-16T10:22:00Z"/>
              </w:rPr>
              <w:pPrChange w:id="1509" w:author="Ingr Jiri" w:date="2025-05-16T10:31:00Z">
                <w:pPr/>
              </w:pPrChange>
            </w:pPr>
            <w:ins w:id="1510" w:author="Ingr Jiri" w:date="2025-05-16T10:32:00Z">
              <w:r>
                <w:t>0,0003</w:t>
              </w:r>
            </w:ins>
          </w:p>
        </w:tc>
      </w:tr>
      <w:tr w:rsidR="00A54541" w14:paraId="79B56D8E" w14:textId="77777777" w:rsidTr="00A66BEE">
        <w:tblPrEx>
          <w:tblPrExChange w:id="1511" w:author="Ingr Jiri" w:date="2025-05-28T08:11:00Z" w16du:dateUtc="2025-05-28T06:11:00Z">
            <w:tblPrEx>
              <w:jc w:val="center"/>
              <w:tblBorders>
                <w:insideH w:val="none" w:sz="0" w:space="0" w:color="auto"/>
                <w:insideV w:val="none" w:sz="0" w:space="0" w:color="auto"/>
              </w:tblBorders>
            </w:tblPrEx>
          </w:tblPrExChange>
        </w:tblPrEx>
        <w:trPr>
          <w:trHeight w:val="340"/>
          <w:jc w:val="center"/>
          <w:ins w:id="1512" w:author="Ingr Jiri" w:date="2025-05-16T10:22:00Z"/>
          <w:trPrChange w:id="1513" w:author="Ingr Jiri" w:date="2025-05-28T08:11:00Z" w16du:dateUtc="2025-05-28T06:11:00Z">
            <w:trPr>
              <w:gridAfter w:val="0"/>
              <w:trHeight w:val="340"/>
              <w:jc w:val="center"/>
            </w:trPr>
          </w:trPrChange>
        </w:trPr>
        <w:tc>
          <w:tcPr>
            <w:tcW w:w="2551" w:type="dxa"/>
            <w:tcBorders>
              <w:left w:val="single" w:sz="12" w:space="0" w:color="auto"/>
            </w:tcBorders>
            <w:vAlign w:val="center"/>
            <w:tcPrChange w:id="1514" w:author="Ingr Jiri" w:date="2025-05-28T08:11:00Z" w16du:dateUtc="2025-05-28T06:11:00Z">
              <w:tcPr>
                <w:tcW w:w="2551" w:type="dxa"/>
                <w:gridSpan w:val="3"/>
                <w:vAlign w:val="center"/>
              </w:tcPr>
            </w:tcPrChange>
          </w:tcPr>
          <w:p w14:paraId="319583D2" w14:textId="68B8019F" w:rsidR="008F4F33" w:rsidRDefault="00A40946">
            <w:pPr>
              <w:pStyle w:val="Textvtabulce"/>
              <w:rPr>
                <w:ins w:id="1515" w:author="Ingr Jiri" w:date="2025-05-16T10:22:00Z"/>
              </w:rPr>
              <w:pPrChange w:id="1516" w:author="Ingr Jiri" w:date="2025-05-16T10:35:00Z">
                <w:pPr/>
              </w:pPrChange>
            </w:pPr>
            <w:ins w:id="1517" w:author="Ingr Jiri" w:date="2025-05-16T10:28:00Z">
              <w:r>
                <w:t>velikost obrazu</w:t>
              </w:r>
            </w:ins>
          </w:p>
        </w:tc>
        <w:tc>
          <w:tcPr>
            <w:tcW w:w="1417" w:type="dxa"/>
            <w:tcBorders>
              <w:right w:val="double" w:sz="4" w:space="0" w:color="auto"/>
            </w:tcBorders>
            <w:vAlign w:val="center"/>
            <w:tcPrChange w:id="1518" w:author="Ingr Jiri" w:date="2025-05-28T08:11:00Z" w16du:dateUtc="2025-05-28T06:11:00Z">
              <w:tcPr>
                <w:tcW w:w="1700" w:type="dxa"/>
                <w:gridSpan w:val="4"/>
                <w:tcBorders>
                  <w:right w:val="double" w:sz="4" w:space="0" w:color="auto"/>
                </w:tcBorders>
                <w:vAlign w:val="center"/>
              </w:tcPr>
            </w:tcPrChange>
          </w:tcPr>
          <w:p w14:paraId="4FEEDBF1" w14:textId="4A6F1D14" w:rsidR="008F4F33" w:rsidRDefault="00A40946">
            <w:pPr>
              <w:pStyle w:val="Textvtabulce"/>
              <w:jc w:val="center"/>
              <w:rPr>
                <w:ins w:id="1519" w:author="Ingr Jiri" w:date="2025-05-16T10:22:00Z"/>
              </w:rPr>
              <w:pPrChange w:id="1520" w:author="Ingr Jiri" w:date="2025-05-16T10:31:00Z">
                <w:pPr/>
              </w:pPrChange>
            </w:pPr>
            <w:ins w:id="1521" w:author="Ingr Jiri" w:date="2025-05-16T10:32:00Z">
              <w:r>
                <w:t>640</w:t>
              </w:r>
            </w:ins>
          </w:p>
        </w:tc>
        <w:tc>
          <w:tcPr>
            <w:tcW w:w="2551" w:type="dxa"/>
            <w:tcBorders>
              <w:left w:val="double" w:sz="4" w:space="0" w:color="auto"/>
            </w:tcBorders>
            <w:vAlign w:val="center"/>
            <w:tcPrChange w:id="1522" w:author="Ingr Jiri" w:date="2025-05-28T08:11:00Z" w16du:dateUtc="2025-05-28T06:11:00Z">
              <w:tcPr>
                <w:tcW w:w="2551" w:type="dxa"/>
                <w:gridSpan w:val="4"/>
                <w:tcBorders>
                  <w:left w:val="double" w:sz="4" w:space="0" w:color="auto"/>
                </w:tcBorders>
                <w:vAlign w:val="center"/>
              </w:tcPr>
            </w:tcPrChange>
          </w:tcPr>
          <w:p w14:paraId="19787F6D" w14:textId="289F0E26" w:rsidR="008F4F33" w:rsidRDefault="00A40946">
            <w:pPr>
              <w:pStyle w:val="Textvtabulce"/>
              <w:rPr>
                <w:ins w:id="1523" w:author="Ingr Jiri" w:date="2025-05-16T10:22:00Z"/>
              </w:rPr>
              <w:pPrChange w:id="1524" w:author="Ingr Jiri" w:date="2025-05-16T10:35:00Z">
                <w:pPr/>
              </w:pPrChange>
            </w:pPr>
            <w:ins w:id="1525" w:author="Ingr Jiri" w:date="2025-05-16T10:29:00Z">
              <w:r>
                <w:t>mozaiková augmentace</w:t>
              </w:r>
            </w:ins>
          </w:p>
        </w:tc>
        <w:tc>
          <w:tcPr>
            <w:tcW w:w="1417" w:type="dxa"/>
            <w:tcBorders>
              <w:right w:val="single" w:sz="12" w:space="0" w:color="auto"/>
            </w:tcBorders>
            <w:vAlign w:val="center"/>
            <w:tcPrChange w:id="1526" w:author="Ingr Jiri" w:date="2025-05-28T08:11:00Z" w16du:dateUtc="2025-05-28T06:11:00Z">
              <w:tcPr>
                <w:tcW w:w="1835" w:type="dxa"/>
                <w:gridSpan w:val="3"/>
                <w:vAlign w:val="center"/>
              </w:tcPr>
            </w:tcPrChange>
          </w:tcPr>
          <w:p w14:paraId="3EBD2807" w14:textId="2EE091C2" w:rsidR="008F4F33" w:rsidRDefault="00A40946">
            <w:pPr>
              <w:pStyle w:val="Textvtabulce"/>
              <w:jc w:val="center"/>
              <w:rPr>
                <w:ins w:id="1527" w:author="Ingr Jiri" w:date="2025-05-16T10:22:00Z"/>
              </w:rPr>
              <w:pPrChange w:id="1528" w:author="Ingr Jiri" w:date="2025-05-16T10:31:00Z">
                <w:pPr/>
              </w:pPrChange>
            </w:pPr>
            <w:ins w:id="1529" w:author="Ingr Jiri" w:date="2025-05-16T10:32:00Z">
              <w:r>
                <w:t>1,0</w:t>
              </w:r>
            </w:ins>
          </w:p>
        </w:tc>
      </w:tr>
      <w:tr w:rsidR="00A54541" w14:paraId="16E68DF7" w14:textId="77777777" w:rsidTr="00A66BEE">
        <w:tblPrEx>
          <w:tblPrExChange w:id="1530" w:author="Ingr Jiri" w:date="2025-05-28T08:11:00Z" w16du:dateUtc="2025-05-28T06:11:00Z">
            <w:tblPrEx>
              <w:jc w:val="center"/>
              <w:tblBorders>
                <w:insideH w:val="none" w:sz="0" w:space="0" w:color="auto"/>
                <w:insideV w:val="none" w:sz="0" w:space="0" w:color="auto"/>
              </w:tblBorders>
            </w:tblPrEx>
          </w:tblPrExChange>
        </w:tblPrEx>
        <w:trPr>
          <w:trHeight w:val="340"/>
          <w:jc w:val="center"/>
          <w:ins w:id="1531" w:author="Ingr Jiri" w:date="2025-05-16T10:22:00Z"/>
          <w:trPrChange w:id="1532" w:author="Ingr Jiri" w:date="2025-05-28T08:11:00Z" w16du:dateUtc="2025-05-28T06:11:00Z">
            <w:trPr>
              <w:gridAfter w:val="0"/>
              <w:trHeight w:val="340"/>
              <w:jc w:val="center"/>
            </w:trPr>
          </w:trPrChange>
        </w:trPr>
        <w:tc>
          <w:tcPr>
            <w:tcW w:w="2551" w:type="dxa"/>
            <w:tcBorders>
              <w:left w:val="single" w:sz="12" w:space="0" w:color="auto"/>
            </w:tcBorders>
            <w:vAlign w:val="center"/>
            <w:tcPrChange w:id="1533" w:author="Ingr Jiri" w:date="2025-05-28T08:11:00Z" w16du:dateUtc="2025-05-28T06:11:00Z">
              <w:tcPr>
                <w:tcW w:w="2551" w:type="dxa"/>
                <w:gridSpan w:val="3"/>
                <w:vAlign w:val="center"/>
              </w:tcPr>
            </w:tcPrChange>
          </w:tcPr>
          <w:p w14:paraId="4038D8B2" w14:textId="10BC1C7B" w:rsidR="008F4F33" w:rsidRDefault="00A40946">
            <w:pPr>
              <w:pStyle w:val="Textvtabulce"/>
              <w:rPr>
                <w:ins w:id="1534" w:author="Ingr Jiri" w:date="2025-05-16T10:22:00Z"/>
              </w:rPr>
              <w:pPrChange w:id="1535" w:author="Ingr Jiri" w:date="2025-05-16T10:35:00Z">
                <w:pPr/>
              </w:pPrChange>
            </w:pPr>
            <w:ins w:id="1536" w:author="Ingr Jiri" w:date="2025-05-16T10:28:00Z">
              <w:r>
                <w:t>rychlost učení</w:t>
              </w:r>
            </w:ins>
          </w:p>
        </w:tc>
        <w:tc>
          <w:tcPr>
            <w:tcW w:w="1417" w:type="dxa"/>
            <w:tcBorders>
              <w:right w:val="double" w:sz="4" w:space="0" w:color="auto"/>
            </w:tcBorders>
            <w:vAlign w:val="center"/>
            <w:tcPrChange w:id="1537" w:author="Ingr Jiri" w:date="2025-05-28T08:11:00Z" w16du:dateUtc="2025-05-28T06:11:00Z">
              <w:tcPr>
                <w:tcW w:w="1700" w:type="dxa"/>
                <w:gridSpan w:val="4"/>
                <w:tcBorders>
                  <w:right w:val="double" w:sz="4" w:space="0" w:color="auto"/>
                </w:tcBorders>
                <w:vAlign w:val="center"/>
              </w:tcPr>
            </w:tcPrChange>
          </w:tcPr>
          <w:p w14:paraId="5FDE0518" w14:textId="0DAA30EA" w:rsidR="008F4F33" w:rsidRDefault="00A40946">
            <w:pPr>
              <w:pStyle w:val="Textvtabulce"/>
              <w:jc w:val="center"/>
              <w:rPr>
                <w:ins w:id="1538" w:author="Ingr Jiri" w:date="2025-05-16T10:22:00Z"/>
              </w:rPr>
              <w:pPrChange w:id="1539" w:author="Ingr Jiri" w:date="2025-05-16T10:31:00Z">
                <w:pPr/>
              </w:pPrChange>
            </w:pPr>
            <w:ins w:id="1540" w:author="Ingr Jiri" w:date="2025-05-16T10:32:00Z">
              <w:r>
                <w:t>0,006</w:t>
              </w:r>
            </w:ins>
          </w:p>
        </w:tc>
        <w:tc>
          <w:tcPr>
            <w:tcW w:w="2551" w:type="dxa"/>
            <w:tcBorders>
              <w:left w:val="double" w:sz="4" w:space="0" w:color="auto"/>
            </w:tcBorders>
            <w:vAlign w:val="center"/>
            <w:tcPrChange w:id="1541" w:author="Ingr Jiri" w:date="2025-05-28T08:11:00Z" w16du:dateUtc="2025-05-28T06:11:00Z">
              <w:tcPr>
                <w:tcW w:w="2551" w:type="dxa"/>
                <w:gridSpan w:val="4"/>
                <w:tcBorders>
                  <w:left w:val="double" w:sz="4" w:space="0" w:color="auto"/>
                </w:tcBorders>
                <w:vAlign w:val="center"/>
              </w:tcPr>
            </w:tcPrChange>
          </w:tcPr>
          <w:p w14:paraId="63766127" w14:textId="7B271425" w:rsidR="008F4F33" w:rsidRDefault="00A40946">
            <w:pPr>
              <w:pStyle w:val="Textvtabulce"/>
              <w:rPr>
                <w:ins w:id="1542" w:author="Ingr Jiri" w:date="2025-05-16T10:22:00Z"/>
              </w:rPr>
              <w:pPrChange w:id="1543" w:author="Ingr Jiri" w:date="2025-05-16T10:35:00Z">
                <w:pPr/>
              </w:pPrChange>
            </w:pPr>
            <w:ins w:id="1544" w:author="Ingr Jiri" w:date="2025-05-16T10:30:00Z">
              <w:r>
                <w:t>horizontální převrácení</w:t>
              </w:r>
            </w:ins>
          </w:p>
        </w:tc>
        <w:tc>
          <w:tcPr>
            <w:tcW w:w="1417" w:type="dxa"/>
            <w:tcBorders>
              <w:right w:val="single" w:sz="12" w:space="0" w:color="auto"/>
            </w:tcBorders>
            <w:vAlign w:val="center"/>
            <w:tcPrChange w:id="1545" w:author="Ingr Jiri" w:date="2025-05-28T08:11:00Z" w16du:dateUtc="2025-05-28T06:11:00Z">
              <w:tcPr>
                <w:tcW w:w="1835" w:type="dxa"/>
                <w:gridSpan w:val="3"/>
                <w:vAlign w:val="center"/>
              </w:tcPr>
            </w:tcPrChange>
          </w:tcPr>
          <w:p w14:paraId="4F7A0389" w14:textId="175BB795" w:rsidR="008F4F33" w:rsidRDefault="00A40946">
            <w:pPr>
              <w:pStyle w:val="Textvtabulce"/>
              <w:jc w:val="center"/>
              <w:rPr>
                <w:ins w:id="1546" w:author="Ingr Jiri" w:date="2025-05-16T10:22:00Z"/>
              </w:rPr>
              <w:pPrChange w:id="1547" w:author="Ingr Jiri" w:date="2025-05-16T10:31:00Z">
                <w:pPr/>
              </w:pPrChange>
            </w:pPr>
            <w:ins w:id="1548" w:author="Ingr Jiri" w:date="2025-05-16T10:33:00Z">
              <w:r>
                <w:t>0,25</w:t>
              </w:r>
            </w:ins>
          </w:p>
        </w:tc>
      </w:tr>
      <w:tr w:rsidR="00A54541" w14:paraId="012CA9C4" w14:textId="77777777" w:rsidTr="00A66BEE">
        <w:tblPrEx>
          <w:tblPrExChange w:id="1549" w:author="Ingr Jiri" w:date="2025-05-28T08:11:00Z" w16du:dateUtc="2025-05-28T06:11:00Z">
            <w:tblPrEx>
              <w:jc w:val="center"/>
              <w:tblBorders>
                <w:insideH w:val="none" w:sz="0" w:space="0" w:color="auto"/>
                <w:insideV w:val="none" w:sz="0" w:space="0" w:color="auto"/>
              </w:tblBorders>
            </w:tblPrEx>
          </w:tblPrExChange>
        </w:tblPrEx>
        <w:trPr>
          <w:trHeight w:val="340"/>
          <w:jc w:val="center"/>
          <w:ins w:id="1550" w:author="Ingr Jiri" w:date="2025-05-16T10:22:00Z"/>
          <w:trPrChange w:id="1551" w:author="Ingr Jiri" w:date="2025-05-28T08:11:00Z" w16du:dateUtc="2025-05-28T06:11:00Z">
            <w:trPr>
              <w:gridAfter w:val="0"/>
              <w:trHeight w:val="340"/>
              <w:jc w:val="center"/>
            </w:trPr>
          </w:trPrChange>
        </w:trPr>
        <w:tc>
          <w:tcPr>
            <w:tcW w:w="2551" w:type="dxa"/>
            <w:tcBorders>
              <w:left w:val="single" w:sz="12" w:space="0" w:color="auto"/>
              <w:bottom w:val="single" w:sz="12" w:space="0" w:color="auto"/>
            </w:tcBorders>
            <w:vAlign w:val="center"/>
            <w:tcPrChange w:id="1552" w:author="Ingr Jiri" w:date="2025-05-28T08:11:00Z" w16du:dateUtc="2025-05-28T06:11:00Z">
              <w:tcPr>
                <w:tcW w:w="2830" w:type="dxa"/>
                <w:gridSpan w:val="5"/>
                <w:vAlign w:val="center"/>
              </w:tcPr>
            </w:tcPrChange>
          </w:tcPr>
          <w:p w14:paraId="25E1057D" w14:textId="78B191FD" w:rsidR="008F4F33" w:rsidRDefault="00A40946">
            <w:pPr>
              <w:pStyle w:val="Textvtabulce"/>
              <w:rPr>
                <w:ins w:id="1553" w:author="Ingr Jiri" w:date="2025-05-16T10:22:00Z"/>
              </w:rPr>
              <w:pPrChange w:id="1554" w:author="Ingr Jiri" w:date="2025-05-16T10:35:00Z">
                <w:pPr/>
              </w:pPrChange>
            </w:pPr>
            <w:proofErr w:type="spellStart"/>
            <w:ins w:id="1555" w:author="Ingr Jiri" w:date="2025-05-16T10:28:00Z">
              <w:r>
                <w:t>scale</w:t>
              </w:r>
            </w:ins>
            <w:proofErr w:type="spellEnd"/>
          </w:p>
        </w:tc>
        <w:tc>
          <w:tcPr>
            <w:tcW w:w="1417" w:type="dxa"/>
            <w:tcBorders>
              <w:bottom w:val="single" w:sz="12" w:space="0" w:color="auto"/>
              <w:right w:val="double" w:sz="4" w:space="0" w:color="auto"/>
            </w:tcBorders>
            <w:vAlign w:val="center"/>
            <w:tcPrChange w:id="1556" w:author="Ingr Jiri" w:date="2025-05-28T08:11:00Z" w16du:dateUtc="2025-05-28T06:11:00Z">
              <w:tcPr>
                <w:tcW w:w="1700" w:type="dxa"/>
                <w:gridSpan w:val="3"/>
                <w:tcBorders>
                  <w:right w:val="double" w:sz="4" w:space="0" w:color="auto"/>
                </w:tcBorders>
                <w:vAlign w:val="center"/>
              </w:tcPr>
            </w:tcPrChange>
          </w:tcPr>
          <w:p w14:paraId="449C4E32" w14:textId="5B4DE56D" w:rsidR="008F4F33" w:rsidRDefault="00A40946">
            <w:pPr>
              <w:pStyle w:val="Textvtabulce"/>
              <w:jc w:val="center"/>
              <w:rPr>
                <w:ins w:id="1557" w:author="Ingr Jiri" w:date="2025-05-16T10:22:00Z"/>
              </w:rPr>
              <w:pPrChange w:id="1558" w:author="Ingr Jiri" w:date="2025-05-16T10:31:00Z">
                <w:pPr/>
              </w:pPrChange>
            </w:pPr>
            <w:ins w:id="1559" w:author="Ingr Jiri" w:date="2025-05-16T10:32:00Z">
              <w:r>
                <w:t>0,75</w:t>
              </w:r>
            </w:ins>
          </w:p>
        </w:tc>
        <w:tc>
          <w:tcPr>
            <w:tcW w:w="2551" w:type="dxa"/>
            <w:tcBorders>
              <w:left w:val="double" w:sz="4" w:space="0" w:color="auto"/>
              <w:bottom w:val="single" w:sz="12" w:space="0" w:color="auto"/>
            </w:tcBorders>
            <w:vAlign w:val="center"/>
            <w:tcPrChange w:id="1560" w:author="Ingr Jiri" w:date="2025-05-28T08:11:00Z" w16du:dateUtc="2025-05-28T06:11:00Z">
              <w:tcPr>
                <w:tcW w:w="2551" w:type="dxa"/>
                <w:gridSpan w:val="4"/>
                <w:tcBorders>
                  <w:left w:val="double" w:sz="4" w:space="0" w:color="auto"/>
                  <w:bottom w:val="single" w:sz="4" w:space="0" w:color="auto"/>
                </w:tcBorders>
                <w:vAlign w:val="center"/>
              </w:tcPr>
            </w:tcPrChange>
          </w:tcPr>
          <w:p w14:paraId="3B70C070" w14:textId="3547B534" w:rsidR="008F4F33" w:rsidRDefault="00A40946">
            <w:pPr>
              <w:pStyle w:val="Textvtabulce"/>
              <w:rPr>
                <w:ins w:id="1561" w:author="Ingr Jiri" w:date="2025-05-16T10:22:00Z"/>
              </w:rPr>
              <w:pPrChange w:id="1562" w:author="Ingr Jiri" w:date="2025-05-16T10:35:00Z">
                <w:pPr/>
              </w:pPrChange>
            </w:pPr>
            <w:ins w:id="1563" w:author="Ingr Jiri" w:date="2025-05-16T10:33:00Z">
              <w:r>
                <w:t>v</w:t>
              </w:r>
            </w:ins>
            <w:ins w:id="1564" w:author="Ingr Jiri" w:date="2025-05-16T10:30:00Z">
              <w:r>
                <w:t>ertikální převrácení</w:t>
              </w:r>
            </w:ins>
          </w:p>
        </w:tc>
        <w:tc>
          <w:tcPr>
            <w:tcW w:w="1417" w:type="dxa"/>
            <w:tcBorders>
              <w:bottom w:val="single" w:sz="12" w:space="0" w:color="auto"/>
              <w:right w:val="single" w:sz="12" w:space="0" w:color="auto"/>
            </w:tcBorders>
            <w:vAlign w:val="center"/>
            <w:tcPrChange w:id="1565" w:author="Ingr Jiri" w:date="2025-05-28T08:11:00Z" w16du:dateUtc="2025-05-28T06:11:00Z">
              <w:tcPr>
                <w:tcW w:w="1835" w:type="dxa"/>
                <w:gridSpan w:val="3"/>
                <w:vAlign w:val="center"/>
              </w:tcPr>
            </w:tcPrChange>
          </w:tcPr>
          <w:p w14:paraId="6F934E38" w14:textId="5F83C8CC" w:rsidR="008F4F33" w:rsidRDefault="00A40946">
            <w:pPr>
              <w:pStyle w:val="Textvtabulce"/>
              <w:jc w:val="center"/>
              <w:rPr>
                <w:ins w:id="1566" w:author="Ingr Jiri" w:date="2025-05-16T10:22:00Z"/>
              </w:rPr>
              <w:pPrChange w:id="1567" w:author="Ingr Jiri" w:date="2025-05-16T10:31:00Z">
                <w:pPr/>
              </w:pPrChange>
            </w:pPr>
            <w:ins w:id="1568" w:author="Ingr Jiri" w:date="2025-05-16T10:33:00Z">
              <w:r>
                <w:t>0,00</w:t>
              </w:r>
            </w:ins>
          </w:p>
        </w:tc>
      </w:tr>
    </w:tbl>
    <w:p w14:paraId="2E0F9903" w14:textId="55DE6A5F" w:rsidR="00CD1490" w:rsidDel="00A54541" w:rsidRDefault="00CD1490">
      <w:pPr>
        <w:spacing w:before="160"/>
        <w:rPr>
          <w:ins w:id="1569" w:author="Kateřina Rulfová" w:date="2025-05-15T14:07:00Z"/>
          <w:del w:id="1570" w:author="Ingr Jiri" w:date="2025-05-16T10:36:00Z"/>
        </w:rPr>
        <w:pPrChange w:id="1571" w:author="Ingr Jiri" w:date="2025-05-16T10:36:00Z">
          <w:pPr/>
        </w:pPrChange>
      </w:pPr>
      <w:ins w:id="1572" w:author="Kateřina Rulfová" w:date="2025-05-15T14:07:00Z">
        <w:del w:id="1573" w:author="Ingr Jiri" w:date="2025-05-16T10:20:00Z">
          <w:r w:rsidDel="008F4F33">
            <w:delText>…Tabulka parametrů…</w:delText>
          </w:r>
        </w:del>
      </w:ins>
    </w:p>
    <w:p w14:paraId="7BC2CB42" w14:textId="103B985D" w:rsidR="00CD1490" w:rsidRDefault="00333BDC">
      <w:pPr>
        <w:spacing w:before="160"/>
        <w:rPr>
          <w:ins w:id="1574" w:author="Kateřina Rulfová" w:date="2025-05-15T14:17:00Z"/>
        </w:rPr>
        <w:pPrChange w:id="1575" w:author="Ingr Jiri" w:date="2025-05-16T10:36:00Z">
          <w:pPr/>
        </w:pPrChange>
      </w:pPr>
      <w:ins w:id="1576" w:author="Kateřina Rulfová" w:date="2025-05-15T14:12:00Z">
        <w:r>
          <w:t>Testování bylo provedeno na velikosti modelu YOLO11s</w:t>
        </w:r>
      </w:ins>
      <w:ins w:id="1577" w:author="Kateřina Rulfová" w:date="2025-05-15T14:13:00Z">
        <w:r>
          <w:t xml:space="preserve">. </w:t>
        </w:r>
      </w:ins>
      <w:ins w:id="1578" w:author="Ingr Jiri" w:date="2025-05-16T11:38:00Z">
        <w:r w:rsidR="002E2779">
          <w:t>Z</w:t>
        </w:r>
      </w:ins>
      <w:ins w:id="1579" w:author="Kateřina Rulfová" w:date="2025-05-15T14:13:00Z">
        <w:del w:id="1580" w:author="Ingr Jiri" w:date="2025-05-16T11:38:00Z">
          <w:r w:rsidDel="002E2779">
            <w:delText>z</w:delText>
          </w:r>
        </w:del>
        <w:r>
          <w:t xml:space="preserve"> časových a výpočetních důvodů probíhal trénink modelu </w:t>
        </w:r>
      </w:ins>
      <w:ins w:id="1581" w:author="Kateřina Rulfová" w:date="2025-05-15T14:12:00Z">
        <w:r>
          <w:t xml:space="preserve">na </w:t>
        </w:r>
      </w:ins>
      <w:ins w:id="1582" w:author="Kateřina Rulfová" w:date="2025-05-15T14:13:00Z">
        <w:r>
          <w:t>konkrétním rozložení datasetu bez využití metody křížové validace.</w:t>
        </w:r>
      </w:ins>
      <w:ins w:id="1583" w:author="Kateřina Rulfová" w:date="2025-05-15T14:14:00Z">
        <w:r>
          <w:t xml:space="preserve"> Optimalizované hodnoty </w:t>
        </w:r>
        <w:proofErr w:type="spellStart"/>
        <w:r>
          <w:t>hyperparametrů</w:t>
        </w:r>
        <w:proofErr w:type="spellEnd"/>
        <w:r>
          <w:t xml:space="preserve"> byly použity </w:t>
        </w:r>
        <w:del w:id="1584" w:author="Ingr Jiri" w:date="2025-05-16T11:38:00Z">
          <w:r w:rsidDel="002E2779">
            <w:delText xml:space="preserve">pro </w:delText>
          </w:r>
        </w:del>
      </w:ins>
      <w:ins w:id="1585" w:author="Ingr Jiri" w:date="2025-05-16T11:38:00Z">
        <w:r w:rsidR="002E2779">
          <w:t xml:space="preserve">při </w:t>
        </w:r>
      </w:ins>
      <w:ins w:id="1586" w:author="Kateřina Rulfová" w:date="2025-05-15T14:14:00Z">
        <w:r>
          <w:t>finální</w:t>
        </w:r>
      </w:ins>
      <w:ins w:id="1587" w:author="Ingr Jiri" w:date="2025-05-16T11:39:00Z">
        <w:r w:rsidR="002E2779">
          <w:t>m</w:t>
        </w:r>
      </w:ins>
      <w:ins w:id="1588" w:author="Kateřina Rulfová" w:date="2025-05-15T14:14:00Z">
        <w:r>
          <w:t xml:space="preserve"> trénování modelu jako pro velikost YOLO</w:t>
        </w:r>
      </w:ins>
      <w:ins w:id="1589" w:author="Kateřina Rulfová" w:date="2025-05-15T14:15:00Z">
        <w:r>
          <w:t>11</w:t>
        </w:r>
      </w:ins>
      <w:ins w:id="1590" w:author="Kateřina Rulfová" w:date="2025-05-15T14:14:00Z">
        <w:r>
          <w:t>s, tak pro YOLO</w:t>
        </w:r>
      </w:ins>
      <w:ins w:id="1591" w:author="Kateřina Rulfová" w:date="2025-05-15T14:15:00Z">
        <w:r>
          <w:t>11</w:t>
        </w:r>
      </w:ins>
      <w:ins w:id="1592" w:author="Kateřina Rulfová" w:date="2025-05-15T14:14:00Z">
        <w:r>
          <w:t>m.</w:t>
        </w:r>
      </w:ins>
    </w:p>
    <w:p w14:paraId="4DD0915A" w14:textId="72B0DF06" w:rsidR="00333BDC" w:rsidRDefault="00333BDC" w:rsidP="00333BDC">
      <w:pPr>
        <w:pStyle w:val="Nadpis2"/>
        <w:rPr>
          <w:ins w:id="1593" w:author="Ingr Jiri" w:date="2025-05-16T12:12:00Z"/>
        </w:rPr>
      </w:pPr>
      <w:ins w:id="1594" w:author="Kateřina Rulfová" w:date="2025-05-15T14:17:00Z">
        <w:r>
          <w:t>Výsledný model</w:t>
        </w:r>
      </w:ins>
    </w:p>
    <w:p w14:paraId="7FF9DAB5" w14:textId="16F4CEEE" w:rsidR="001F6158" w:rsidRDefault="002545B8">
      <w:pPr>
        <w:rPr>
          <w:ins w:id="1595" w:author="Ingr Jiri" w:date="2025-05-21T23:25:00Z" w16du:dateUtc="2025-05-21T21:25:00Z"/>
        </w:rPr>
      </w:pPr>
      <w:ins w:id="1596" w:author="Ingr Jiri" w:date="2025-05-16T12:12:00Z">
        <w:r>
          <w:t>K vytvoření výsledného modelu pro detekci hlasivek a jeho vyhodnocení bylo využito metody křížové validace</w:t>
        </w:r>
      </w:ins>
      <w:ins w:id="1597" w:author="Ingr Jiri" w:date="2025-05-27T21:51:00Z" w16du:dateUtc="2025-05-27T19:51:00Z">
        <w:r w:rsidR="00F539DA">
          <w:t xml:space="preserve"> (</w:t>
        </w:r>
      </w:ins>
      <w:ins w:id="1598" w:author="Ingr Jiri" w:date="2025-05-16T12:13:00Z">
        <w:r>
          <w:t>kap</w:t>
        </w:r>
      </w:ins>
      <w:ins w:id="1599" w:author="Ingr Jiri" w:date="2025-05-27T21:51:00Z" w16du:dateUtc="2025-05-27T19:51:00Z">
        <w:r w:rsidR="00F539DA">
          <w:t>.</w:t>
        </w:r>
      </w:ins>
      <w:ins w:id="1600" w:author="Ingr Jiri" w:date="2025-05-16T12:13:00Z">
        <w:r>
          <w:t xml:space="preserve"> </w:t>
        </w:r>
      </w:ins>
      <w:ins w:id="1601" w:author="Ingr Jiri" w:date="2025-05-16T12:15:00Z">
        <w:r>
          <w:fldChar w:fldCharType="begin"/>
        </w:r>
        <w:r>
          <w:instrText xml:space="preserve"> REF _Ref198290123 \r \h </w:instrText>
        </w:r>
      </w:ins>
      <w:r>
        <w:fldChar w:fldCharType="separate"/>
      </w:r>
      <w:r w:rsidR="00C409DD">
        <w:t>3.1.4</w:t>
      </w:r>
      <w:ins w:id="1602" w:author="Ingr Jiri" w:date="2025-05-16T12:15:00Z">
        <w:r>
          <w:fldChar w:fldCharType="end"/>
        </w:r>
      </w:ins>
      <w:ins w:id="1603" w:author="Ingr Jiri" w:date="2025-05-27T21:52:00Z" w16du:dateUtc="2025-05-27T19:52:00Z">
        <w:r w:rsidR="00F539DA">
          <w:t>)</w:t>
        </w:r>
      </w:ins>
      <w:ins w:id="1604" w:author="Ingr Jiri" w:date="2025-05-16T12:12:00Z">
        <w:r>
          <w:t xml:space="preserve">. </w:t>
        </w:r>
      </w:ins>
      <w:ins w:id="1605" w:author="Ingr Jiri" w:date="2025-05-16T12:15:00Z">
        <w:del w:id="1606" w:author="Ingr Jiri" w:date="2025-05-21T22:58:00Z" w16du:dateUtc="2025-05-21T20:58:00Z">
          <w:r w:rsidDel="0041045D">
            <w:delText xml:space="preserve">Dataset byl rozdělen na 10 podobně objemných skupin. </w:delText>
          </w:r>
        </w:del>
        <w:del w:id="1607" w:author="Ingr Jiri" w:date="2025-05-21T17:49:00Z" w16du:dateUtc="2025-05-21T15:49:00Z">
          <w:r w:rsidDel="002A40FA">
            <w:delText>Bylo tedy provedeno 9 tréninků</w:delText>
          </w:r>
        </w:del>
      </w:ins>
      <w:ins w:id="1608" w:author="Ingr Jiri" w:date="2025-05-16T12:17:00Z">
        <w:del w:id="1609" w:author="Ingr Jiri" w:date="2025-05-21T17:49:00Z" w16du:dateUtc="2025-05-21T15:49:00Z">
          <w:r w:rsidDel="002A40FA">
            <w:delText>…</w:delText>
          </w:r>
        </w:del>
      </w:ins>
      <w:ins w:id="1610" w:author="Ingr Jiri" w:date="2025-05-21T17:49:00Z" w16du:dateUtc="2025-05-21T15:49:00Z">
        <w:r w:rsidR="002A40FA">
          <w:t xml:space="preserve">Pro finální výpočet metrik </w:t>
        </w:r>
      </w:ins>
      <w:ins w:id="1611" w:author="Ingr Jiri" w:date="2025-05-21T17:50:00Z" w16du:dateUtc="2025-05-21T15:50:00Z">
        <w:r w:rsidR="002A40FA">
          <w:t>vyhodnocujících přesnost detekce modelu bylo natrénováno 9 modelů, s</w:t>
        </w:r>
      </w:ins>
      <w:ins w:id="1612" w:author="Ingr Jiri" w:date="2025-05-21T22:58:00Z" w16du:dateUtc="2025-05-21T20:58:00Z">
        <w:r w:rsidR="0041045D">
          <w:t xml:space="preserve">e </w:t>
        </w:r>
      </w:ins>
      <w:ins w:id="1613" w:author="Ingr Jiri" w:date="2025-05-21T22:59:00Z" w16du:dateUtc="2025-05-21T20:59:00Z">
        <w:r w:rsidR="0041045D">
          <w:t xml:space="preserve">stejně objemnými </w:t>
        </w:r>
        <w:proofErr w:type="spellStart"/>
        <w:r w:rsidR="0041045D">
          <w:t>datasety</w:t>
        </w:r>
        <w:proofErr w:type="spellEnd"/>
        <w:r w:rsidR="0041045D">
          <w:t>, ale</w:t>
        </w:r>
      </w:ins>
      <w:ins w:id="1614" w:author="Ingr Jiri" w:date="2025-05-21T23:00:00Z" w16du:dateUtc="2025-05-21T21:00:00Z">
        <w:r w:rsidR="0041045D">
          <w:t xml:space="preserve"> </w:t>
        </w:r>
      </w:ins>
      <w:ins w:id="1615" w:author="Ingr Jiri" w:date="2025-05-21T22:59:00Z" w16du:dateUtc="2025-05-21T20:59:00Z">
        <w:r w:rsidR="0041045D">
          <w:t>roz</w:t>
        </w:r>
      </w:ins>
      <w:ins w:id="1616" w:author="Ingr Jiri" w:date="2025-05-21T23:00:00Z" w16du:dateUtc="2025-05-21T21:00:00Z">
        <w:r w:rsidR="0041045D">
          <w:t>d</w:t>
        </w:r>
      </w:ins>
      <w:ins w:id="1617" w:author="Ingr Jiri" w:date="2025-05-21T22:59:00Z" w16du:dateUtc="2025-05-21T20:59:00Z">
        <w:r w:rsidR="0041045D">
          <w:t>ílným rozložením vzorků</w:t>
        </w:r>
      </w:ins>
      <w:ins w:id="1618" w:author="Ingr Jiri" w:date="2025-05-21T23:00:00Z" w16du:dateUtc="2025-05-21T21:00:00Z">
        <w:r w:rsidR="0041045D">
          <w:t xml:space="preserve"> mezi trénovací a validační sad</w:t>
        </w:r>
      </w:ins>
      <w:ins w:id="1619" w:author="Ingr Jiri" w:date="2025-05-21T23:03:00Z" w16du:dateUtc="2025-05-21T21:03:00Z">
        <w:r w:rsidR="0041045D">
          <w:t>ou</w:t>
        </w:r>
      </w:ins>
      <w:ins w:id="1620" w:author="Ingr Jiri" w:date="2025-05-21T22:59:00Z" w16du:dateUtc="2025-05-21T20:59:00Z">
        <w:r w:rsidR="0041045D">
          <w:t>.</w:t>
        </w:r>
      </w:ins>
      <w:ins w:id="1621" w:author="Ingr Jiri" w:date="2025-05-21T17:50:00Z" w16du:dateUtc="2025-05-21T15:50:00Z">
        <w:r w:rsidR="002A40FA">
          <w:t xml:space="preserve"> </w:t>
        </w:r>
      </w:ins>
      <w:ins w:id="1622" w:author="Ingr Jiri" w:date="2025-05-21T23:01:00Z" w16du:dateUtc="2025-05-21T21:01:00Z">
        <w:r w:rsidR="0041045D">
          <w:t>Křížová validace byla provedena na velikostech modelu s (</w:t>
        </w:r>
      </w:ins>
      <w:ins w:id="1623" w:author="Ingr Jiri" w:date="2025-05-21T23:08:00Z" w16du:dateUtc="2025-05-21T21:08:00Z">
        <w:r w:rsidR="00F109E8">
          <w:fldChar w:fldCharType="begin"/>
        </w:r>
        <w:r w:rsidR="00F109E8">
          <w:instrText xml:space="preserve"> REF _Ref198761200 \h </w:instrText>
        </w:r>
      </w:ins>
      <w:ins w:id="1624" w:author="Ingr Jiri" w:date="2025-05-21T23:08:00Z" w16du:dateUtc="2025-05-21T21:08:00Z">
        <w:r w:rsidR="00F109E8">
          <w:fldChar w:fldCharType="separate"/>
        </w:r>
      </w:ins>
      <w:ins w:id="1625" w:author="Ingr Jiri" w:date="2025-05-21T23:05:00Z" w16du:dateUtc="2025-05-21T21:05:00Z">
        <w:r w:rsidR="00C409DD" w:rsidRPr="00F109E8">
          <w:rPr>
            <w:b/>
            <w:rPrChange w:id="1626" w:author="Ingr Jiri" w:date="2025-05-21T23:07:00Z" w16du:dateUtc="2025-05-21T21:07:00Z">
              <w:rPr/>
            </w:rPrChange>
          </w:rPr>
          <w:t xml:space="preserve">Obr. </w:t>
        </w:r>
      </w:ins>
      <w:r w:rsidR="00C409DD">
        <w:rPr>
          <w:b/>
          <w:bCs/>
          <w:noProof/>
        </w:rPr>
        <w:t>4</w:t>
      </w:r>
      <w:ins w:id="1627" w:author="Ingr Jiri" w:date="2025-05-21T23:08:00Z" w16du:dateUtc="2025-05-21T21:08:00Z">
        <w:r w:rsidR="00C409DD">
          <w:rPr>
            <w:b/>
            <w:bCs/>
          </w:rPr>
          <w:t>.</w:t>
        </w:r>
      </w:ins>
      <w:r w:rsidR="00C409DD">
        <w:rPr>
          <w:b/>
          <w:bCs/>
          <w:noProof/>
        </w:rPr>
        <w:t>1</w:t>
      </w:r>
      <w:ins w:id="1628" w:author="Ingr Jiri" w:date="2025-05-21T23:08:00Z" w16du:dateUtc="2025-05-21T21:08:00Z">
        <w:r w:rsidR="00F109E8">
          <w:fldChar w:fldCharType="end"/>
        </w:r>
      </w:ins>
      <w:ins w:id="1629" w:author="Ingr Jiri" w:date="2025-05-21T23:01:00Z" w16du:dateUtc="2025-05-21T21:01:00Z">
        <w:r w:rsidR="0041045D">
          <w:t>) a m</w:t>
        </w:r>
      </w:ins>
      <w:ins w:id="1630" w:author="Ingr Jiri" w:date="2025-05-21T23:06:00Z" w16du:dateUtc="2025-05-21T21:06:00Z">
        <w:r w:rsidR="00F109E8">
          <w:t xml:space="preserve"> (</w:t>
        </w:r>
      </w:ins>
      <w:ins w:id="1631" w:author="Ingr Jiri" w:date="2025-05-21T23:09:00Z" w16du:dateUtc="2025-05-21T21:09:00Z">
        <w:r w:rsidR="00F109E8">
          <w:fldChar w:fldCharType="begin"/>
        </w:r>
        <w:r w:rsidR="00F109E8">
          <w:instrText xml:space="preserve"> REF _Ref198761377 \h </w:instrText>
        </w:r>
      </w:ins>
      <w:ins w:id="1632" w:author="Ingr Jiri" w:date="2025-05-21T23:09:00Z" w16du:dateUtc="2025-05-21T21:09:00Z">
        <w:r w:rsidR="00F109E8">
          <w:fldChar w:fldCharType="separate"/>
        </w:r>
      </w:ins>
      <w:ins w:id="1633" w:author="Ingr Jiri" w:date="2025-05-21T23:08:00Z" w16du:dateUtc="2025-05-21T21:08:00Z">
        <w:r w:rsidR="00C409DD" w:rsidRPr="00F109E8">
          <w:rPr>
            <w:b/>
            <w:rPrChange w:id="1634" w:author="Ingr Jiri" w:date="2025-05-21T23:09:00Z" w16du:dateUtc="2025-05-21T21:09:00Z">
              <w:rPr/>
            </w:rPrChange>
          </w:rPr>
          <w:t xml:space="preserve">Obr. </w:t>
        </w:r>
      </w:ins>
      <w:r w:rsidR="00C409DD">
        <w:rPr>
          <w:b/>
          <w:bCs/>
          <w:noProof/>
        </w:rPr>
        <w:t>4</w:t>
      </w:r>
      <w:ins w:id="1635" w:author="Ingr Jiri" w:date="2025-05-21T23:08:00Z" w16du:dateUtc="2025-05-21T21:08:00Z">
        <w:r w:rsidR="00C409DD" w:rsidRPr="00F109E8">
          <w:rPr>
            <w:b/>
            <w:rPrChange w:id="1636" w:author="Ingr Jiri" w:date="2025-05-21T23:09:00Z" w16du:dateUtc="2025-05-21T21:09:00Z">
              <w:rPr/>
            </w:rPrChange>
          </w:rPr>
          <w:t>.</w:t>
        </w:r>
      </w:ins>
      <w:r w:rsidR="00C409DD">
        <w:rPr>
          <w:b/>
          <w:bCs/>
          <w:noProof/>
        </w:rPr>
        <w:t>2</w:t>
      </w:r>
      <w:ins w:id="1637" w:author="Ingr Jiri" w:date="2025-05-21T23:09:00Z" w16du:dateUtc="2025-05-21T21:09:00Z">
        <w:r w:rsidR="00F109E8">
          <w:fldChar w:fldCharType="end"/>
        </w:r>
      </w:ins>
      <w:ins w:id="1638" w:author="Ingr Jiri" w:date="2025-05-21T23:06:00Z" w16du:dateUtc="2025-05-21T21:06:00Z">
        <w:r w:rsidR="00F109E8">
          <w:t>)</w:t>
        </w:r>
      </w:ins>
      <w:ins w:id="1639" w:author="Ingr Jiri" w:date="2025-05-21T23:09:00Z" w16du:dateUtc="2025-05-21T21:09:00Z">
        <w:r w:rsidR="00F109E8">
          <w:t xml:space="preserve">. </w:t>
        </w:r>
      </w:ins>
    </w:p>
    <w:p w14:paraId="536D9BCF" w14:textId="7EDFCCE1" w:rsidR="00546D23" w:rsidRDefault="00F109E8">
      <w:pPr>
        <w:rPr>
          <w:ins w:id="1640" w:author="Ingr Jiri" w:date="2025-05-21T23:26:00Z" w16du:dateUtc="2025-05-21T21:26:00Z"/>
        </w:rPr>
      </w:pPr>
      <w:ins w:id="1641" w:author="Ingr Jiri" w:date="2025-05-21T23:10:00Z" w16du:dateUtc="2025-05-21T21:10:00Z">
        <w:r>
          <w:lastRenderedPageBreak/>
          <w:t>V obou případech jsou výsledky modelů trénovaných na dílčích datasetech velmi odlišné.</w:t>
        </w:r>
      </w:ins>
      <w:ins w:id="1642" w:author="Ingr Jiri" w:date="2025-05-21T23:16:00Z" w16du:dateUtc="2025-05-21T21:16:00Z">
        <w:r w:rsidR="00546D23">
          <w:t xml:space="preserve"> Tato odlišnost je pravděpodobně způsobena malým množstvím dat a jejich specifickou strukturou.</w:t>
        </w:r>
      </w:ins>
      <w:ins w:id="1643" w:author="Ingr Jiri" w:date="2025-05-21T23:17:00Z" w16du:dateUtc="2025-05-21T21:17:00Z">
        <w:r w:rsidR="00546D23">
          <w:t xml:space="preserve"> Celý dataset obsahuje pouze 20 pacientů a každý dílčí validační soubor při křížové validaci je tvořen </w:t>
        </w:r>
      </w:ins>
      <w:ins w:id="1644" w:author="Ingr Jiri" w:date="2025-05-21T23:18:00Z" w16du:dateUtc="2025-05-21T21:18:00Z">
        <w:r w:rsidR="00546D23">
          <w:t xml:space="preserve">jedním až </w:t>
        </w:r>
      </w:ins>
      <w:ins w:id="1645" w:author="Ingr Jiri" w:date="2025-05-27T22:29:00Z" w16du:dateUtc="2025-05-27T20:29:00Z">
        <w:r w:rsidR="009D7341">
          <w:t>čtyřmi</w:t>
        </w:r>
      </w:ins>
      <w:ins w:id="1646" w:author="Ingr Jiri" w:date="2025-05-21T23:18:00Z" w16du:dateUtc="2025-05-21T21:18:00Z">
        <w:r w:rsidR="00546D23">
          <w:t xml:space="preserve"> pacienty. Vzhledem k vysoké variabilitě mezi pacienty</w:t>
        </w:r>
      </w:ins>
      <w:ins w:id="1647" w:author="Ingr Jiri" w:date="2025-05-21T23:19:00Z" w16du:dateUtc="2025-05-21T21:19:00Z">
        <w:r w:rsidR="00546D23">
          <w:t xml:space="preserve"> (výskytu různých patologických jevů, kvalitě zá</w:t>
        </w:r>
      </w:ins>
      <w:ins w:id="1648" w:author="Ingr Jiri" w:date="2025-05-21T23:20:00Z" w16du:dateUtc="2025-05-21T21:20:00Z">
        <w:r w:rsidR="00546D23">
          <w:t>znamu</w:t>
        </w:r>
      </w:ins>
      <w:ins w:id="1649" w:author="Ingr Jiri" w:date="2025-05-21T23:21:00Z" w16du:dateUtc="2025-05-21T21:21:00Z">
        <w:r w:rsidR="00546D23">
          <w:t xml:space="preserve"> atd.</w:t>
        </w:r>
      </w:ins>
      <w:ins w:id="1650" w:author="Ingr Jiri" w:date="2025-05-21T23:19:00Z" w16du:dateUtc="2025-05-21T21:19:00Z">
        <w:r w:rsidR="00546D23">
          <w:t>)</w:t>
        </w:r>
      </w:ins>
      <w:ins w:id="1651" w:author="Ingr Jiri" w:date="2025-05-21T23:20:00Z" w16du:dateUtc="2025-05-21T21:20:00Z">
        <w:r w:rsidR="00546D23">
          <w:t xml:space="preserve"> má přítomnost určitého pacienta ve validační sadě výrazný vliv na výsledné metriky modelu</w:t>
        </w:r>
      </w:ins>
      <w:ins w:id="1652" w:author="Ingr Jiri" w:date="2025-05-21T23:21:00Z" w16du:dateUtc="2025-05-21T21:21:00Z">
        <w:r w:rsidR="00546D23">
          <w:t>.</w:t>
        </w:r>
      </w:ins>
    </w:p>
    <w:p w14:paraId="21A61FA4" w14:textId="3821F5B5" w:rsidR="001F6158" w:rsidRDefault="001F6158">
      <w:pPr>
        <w:rPr>
          <w:ins w:id="1653" w:author="Kateřina Rulfová" w:date="2025-05-21T23:47:00Z" w16du:dateUtc="2025-05-21T21:47:00Z"/>
        </w:rPr>
      </w:pPr>
      <w:ins w:id="1654" w:author="Ingr Jiri" w:date="2025-05-21T23:26:00Z" w16du:dateUtc="2025-05-21T21:26:00Z">
        <w:r>
          <w:t>Na</w:t>
        </w:r>
        <w:del w:id="1655" w:author="Kateřina Rulfová" w:date="2025-05-22T22:03:00Z" w16du:dateUtc="2025-05-22T20:03:00Z">
          <w:r w:rsidDel="00AD19FE">
            <w:delText xml:space="preserve"> grafu</w:delText>
          </w:r>
        </w:del>
        <w:r>
          <w:t xml:space="preserve"> </w:t>
        </w:r>
        <w:r>
          <w:fldChar w:fldCharType="begin"/>
        </w:r>
        <w:r>
          <w:instrText xml:space="preserve"> REF _Ref198761200 \h </w:instrText>
        </w:r>
      </w:ins>
      <w:ins w:id="1656" w:author="Ingr Jiri" w:date="2025-05-21T23:26:00Z" w16du:dateUtc="2025-05-21T21:26:00Z">
        <w:r>
          <w:fldChar w:fldCharType="separate"/>
        </w:r>
      </w:ins>
      <w:ins w:id="1657" w:author="Ingr Jiri" w:date="2025-05-21T23:05:00Z" w16du:dateUtc="2025-05-21T21:05:00Z">
        <w:r w:rsidR="00C409DD" w:rsidRPr="00F109E8">
          <w:rPr>
            <w:b/>
            <w:rPrChange w:id="1658" w:author="Ingr Jiri" w:date="2025-05-21T23:07:00Z" w16du:dateUtc="2025-05-21T21:07:00Z">
              <w:rPr/>
            </w:rPrChange>
          </w:rPr>
          <w:t xml:space="preserve">Obr. </w:t>
        </w:r>
      </w:ins>
      <w:r w:rsidR="00C409DD">
        <w:rPr>
          <w:b/>
          <w:bCs/>
          <w:noProof/>
        </w:rPr>
        <w:t>4</w:t>
      </w:r>
      <w:ins w:id="1659" w:author="Ingr Jiri" w:date="2025-05-21T23:08:00Z" w16du:dateUtc="2025-05-21T21:08:00Z">
        <w:r w:rsidR="00C409DD">
          <w:rPr>
            <w:b/>
            <w:bCs/>
          </w:rPr>
          <w:t>.</w:t>
        </w:r>
      </w:ins>
      <w:r w:rsidR="00C409DD">
        <w:rPr>
          <w:b/>
          <w:bCs/>
          <w:noProof/>
        </w:rPr>
        <w:t>1</w:t>
      </w:r>
      <w:ins w:id="1660" w:author="Ingr Jiri" w:date="2025-05-21T23:26:00Z" w16du:dateUtc="2025-05-21T21:26:00Z">
        <w:r>
          <w:fldChar w:fldCharType="end"/>
        </w:r>
        <w:r>
          <w:t xml:space="preserve"> jsou znázorn</w:t>
        </w:r>
      </w:ins>
      <w:ins w:id="1661" w:author="Ingr Jiri" w:date="2025-05-21T23:27:00Z" w16du:dateUtc="2025-05-21T21:27:00Z">
        <w:r>
          <w:t xml:space="preserve">ěny výsledné metriky </w:t>
        </w:r>
      </w:ins>
      <m:oMath>
        <m:r>
          <w:ins w:id="1662" w:author="Ingr Jiri" w:date="2025-05-21T23:27:00Z" w16du:dateUtc="2025-05-21T21:27:00Z">
            <w:rPr>
              <w:rFonts w:ascii="Cambria Math" w:hAnsi="Cambria Math"/>
            </w:rPr>
            <m:t>mAP@50</m:t>
          </w:ins>
        </m:r>
      </m:oMath>
      <w:ins w:id="1663" w:author="Ingr Jiri" w:date="2025-05-21T23:27:00Z" w16du:dateUtc="2025-05-21T21:27:00Z">
        <w:r>
          <w:t xml:space="preserve"> a </w:t>
        </w:r>
      </w:ins>
      <m:oMath>
        <m:r>
          <w:ins w:id="1664" w:author="Ingr Jiri" w:date="2025-05-21T23:27:00Z" w16du:dateUtc="2025-05-21T21:27:00Z">
            <w:rPr>
              <w:rFonts w:ascii="Cambria Math" w:hAnsi="Cambria Math"/>
            </w:rPr>
            <m:t>mAP@[50:95]</m:t>
          </w:ins>
        </m:r>
      </m:oMath>
      <w:ins w:id="1665" w:author="Ingr Jiri" w:date="2025-05-21T23:27:00Z" w16du:dateUtc="2025-05-21T21:27:00Z">
        <w:r>
          <w:t xml:space="preserve"> pro dílčí modely YOLO11s natrénované v rámci </w:t>
        </w:r>
      </w:ins>
      <w:ins w:id="1666" w:author="Kateřina Rulfová" w:date="2025-05-22T22:03:00Z" w16du:dateUtc="2025-05-22T20:03:00Z">
        <w:r w:rsidR="00AD19FE">
          <w:t xml:space="preserve">procesu </w:t>
        </w:r>
      </w:ins>
      <w:ins w:id="1667" w:author="Ingr Jiri" w:date="2025-05-21T23:27:00Z" w16du:dateUtc="2025-05-21T21:27:00Z">
        <w:r>
          <w:t>křížové validace</w:t>
        </w:r>
      </w:ins>
      <w:ins w:id="1668" w:author="Ingr Jiri" w:date="2025-05-21T23:28:00Z" w16du:dateUtc="2025-05-21T21:28:00Z">
        <w:r>
          <w:t xml:space="preserve">. </w:t>
        </w:r>
      </w:ins>
      <w:ins w:id="1669" w:author="Ingr Jiri" w:date="2025-05-21T23:29:00Z" w16du:dateUtc="2025-05-21T21:29:00Z">
        <w:r>
          <w:t xml:space="preserve">Hodnoty </w:t>
        </w:r>
      </w:ins>
      <m:oMath>
        <m:r>
          <w:ins w:id="1670" w:author="Ingr Jiri" w:date="2025-05-21T23:29:00Z" w16du:dateUtc="2025-05-21T21:29:00Z">
            <w:rPr>
              <w:rFonts w:ascii="Cambria Math" w:hAnsi="Cambria Math"/>
            </w:rPr>
            <m:t>mAP@50</m:t>
          </w:ins>
        </m:r>
      </m:oMath>
      <w:ins w:id="1671" w:author="Ingr Jiri" w:date="2025-05-21T23:29:00Z" w16du:dateUtc="2025-05-21T21:29:00Z">
        <w:r>
          <w:t xml:space="preserve"> se pohybují v</w:t>
        </w:r>
        <w:del w:id="1672" w:author="Kateřina Rulfová" w:date="2025-05-22T22:03:00Z" w16du:dateUtc="2025-05-22T20:03:00Z">
          <w:r w:rsidDel="00AD19FE">
            <w:delText> </w:delText>
          </w:r>
        </w:del>
      </w:ins>
      <w:ins w:id="1673" w:author="Kateřina Rulfová" w:date="2025-05-22T22:03:00Z" w16du:dateUtc="2025-05-22T20:03:00Z">
        <w:r w:rsidR="00AD19FE">
          <w:t> </w:t>
        </w:r>
      </w:ins>
      <w:ins w:id="1674" w:author="Ingr Jiri" w:date="2025-05-21T23:29:00Z" w16du:dateUtc="2025-05-21T21:29:00Z">
        <w:del w:id="1675" w:author="Kateřina Rulfová" w:date="2025-05-22T22:03:00Z" w16du:dateUtc="2025-05-22T20:03:00Z">
          <w:r w:rsidDel="00AD19FE">
            <w:delText xml:space="preserve">rozpětí </w:delText>
          </w:r>
        </w:del>
      </w:ins>
      <w:ins w:id="1676" w:author="Kateřina Rulfová" w:date="2025-05-22T22:03:00Z" w16du:dateUtc="2025-05-22T20:03:00Z">
        <w:r w:rsidR="00AD19FE">
          <w:t xml:space="preserve">rozmezí </w:t>
        </w:r>
      </w:ins>
      <w:ins w:id="1677" w:author="Ingr Jiri" w:date="2025-05-21T23:29:00Z" w16du:dateUtc="2025-05-21T21:29:00Z">
        <w:r>
          <w:t>od 0,561 do 0,</w:t>
        </w:r>
      </w:ins>
      <w:ins w:id="1678" w:author="Ingr Jiri" w:date="2025-05-21T23:30:00Z" w16du:dateUtc="2025-05-21T21:30:00Z">
        <w:r>
          <w:t>977</w:t>
        </w:r>
      </w:ins>
      <w:ins w:id="1679" w:author="Ingr Jiri" w:date="2025-05-21T23:31:00Z" w16du:dateUtc="2025-05-21T21:31:00Z">
        <w:del w:id="1680" w:author="Kateřina Rulfová" w:date="2025-05-22T22:04:00Z" w16du:dateUtc="2025-05-22T20:04:00Z">
          <w:r w:rsidDel="00AD19FE">
            <w:delText xml:space="preserve">. </w:delText>
          </w:r>
        </w:del>
      </w:ins>
      <w:ins w:id="1681" w:author="Ingr Jiri" w:date="2025-05-21T23:32:00Z" w16du:dateUtc="2025-05-21T21:32:00Z">
        <w:del w:id="1682" w:author="Kateřina Rulfová" w:date="2025-05-22T22:04:00Z" w16du:dateUtc="2025-05-22T20:04:00Z">
          <w:r w:rsidDel="00AD19FE">
            <w:delText>Přísnější</w:delText>
          </w:r>
        </w:del>
      </w:ins>
      <w:ins w:id="1683" w:author="Kateřina Rulfová" w:date="2025-05-22T22:04:00Z" w16du:dateUtc="2025-05-22T20:04:00Z">
        <w:r w:rsidR="00AD19FE">
          <w:t>, zatímco přísnější</w:t>
        </w:r>
      </w:ins>
      <w:ins w:id="1684" w:author="Ingr Jiri" w:date="2025-05-21T23:32:00Z" w16du:dateUtc="2025-05-21T21:32:00Z">
        <w:r>
          <w:t xml:space="preserve"> m</w:t>
        </w:r>
      </w:ins>
      <w:ins w:id="1685" w:author="Ingr Jiri" w:date="2025-05-21T23:31:00Z" w16du:dateUtc="2025-05-21T21:31:00Z">
        <w:r>
          <w:t xml:space="preserve">etrika </w:t>
        </w:r>
      </w:ins>
      <m:oMath>
        <m:r>
          <w:ins w:id="1686" w:author="Ingr Jiri" w:date="2025-05-21T23:31:00Z" w16du:dateUtc="2025-05-21T21:31:00Z">
            <w:rPr>
              <w:rFonts w:ascii="Cambria Math" w:hAnsi="Cambria Math"/>
            </w:rPr>
            <m:t>mAP@[50:95]</m:t>
          </w:ins>
        </m:r>
      </m:oMath>
      <w:ins w:id="1687" w:author="Ingr Jiri" w:date="2025-05-21T23:31:00Z" w16du:dateUtc="2025-05-21T21:31:00Z">
        <w:r>
          <w:t xml:space="preserve"> </w:t>
        </w:r>
      </w:ins>
      <w:ins w:id="1688" w:author="Ingr Jiri" w:date="2025-05-21T23:32:00Z" w16du:dateUtc="2025-05-21T21:32:00Z">
        <w:del w:id="1689" w:author="Kateřina Rulfová" w:date="2025-05-22T22:04:00Z" w16du:dateUtc="2025-05-22T20:04:00Z">
          <w:r w:rsidDel="00AD19FE">
            <w:delText>vykazuje hodnoty</w:delText>
          </w:r>
        </w:del>
      </w:ins>
      <w:ins w:id="1690" w:author="Kateřina Rulfová" w:date="2025-05-22T22:04:00Z" w16du:dateUtc="2025-05-22T20:04:00Z">
        <w:r w:rsidR="00AD19FE">
          <w:t>dosahuje hodnot</w:t>
        </w:r>
      </w:ins>
      <w:ins w:id="1691" w:author="Ingr Jiri" w:date="2025-05-21T23:32:00Z" w16du:dateUtc="2025-05-21T21:32:00Z">
        <w:r>
          <w:t xml:space="preserve"> mezi 0,423 a 0,736. </w:t>
        </w:r>
      </w:ins>
      <w:ins w:id="1692" w:author="Ingr Jiri" w:date="2025-05-21T23:33:00Z" w16du:dateUtc="2025-05-21T21:33:00Z">
        <w:del w:id="1693" w:author="Kateřina Rulfová" w:date="2025-05-22T22:05:00Z" w16du:dateUtc="2025-05-22T20:05:00Z">
          <w:r w:rsidDel="00AD19FE">
            <w:delText>Výsledkem křížové validace jsou průměrné naměřených metrik získaných</w:delText>
          </w:r>
        </w:del>
      </w:ins>
      <w:ins w:id="1694" w:author="Kateřina Rulfová" w:date="2025-05-22T22:05:00Z" w16du:dateUtc="2025-05-22T20:05:00Z">
        <w:r w:rsidR="00AD19FE">
          <w:t>Průměrné hodnoty těchto metrik byly vypočteny dle</w:t>
        </w:r>
      </w:ins>
      <w:ins w:id="1695" w:author="Ingr Jiri" w:date="2025-05-21T23:33:00Z" w16du:dateUtc="2025-05-21T21:33:00Z">
        <w:del w:id="1696" w:author="Kateřina Rulfová" w:date="2025-05-22T22:05:00Z" w16du:dateUtc="2025-05-22T20:05:00Z">
          <w:r w:rsidDel="00AD19FE">
            <w:delText xml:space="preserve"> podle</w:delText>
          </w:r>
        </w:del>
        <w:r>
          <w:t xml:space="preserve"> </w:t>
        </w:r>
      </w:ins>
      <w:ins w:id="1697" w:author="Kateřina Rulfová" w:date="2025-05-21T23:46:00Z" w16du:dateUtc="2025-05-21T21:46:00Z">
        <w:r w:rsidR="000A2FC9">
          <w:t>rovnice 4.1</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98" w:author="Kateřina Rulfová" w:date="2025-05-21T23:48:00Z" w16du:dateUtc="2025-05-21T21:48:00Z">
          <w:tblPr>
            <w:tblStyle w:val="Mkatabulky"/>
            <w:tblW w:w="0" w:type="auto"/>
            <w:tblLook w:val="04A0" w:firstRow="1" w:lastRow="0" w:firstColumn="1" w:lastColumn="0" w:noHBand="0" w:noVBand="1"/>
          </w:tblPr>
        </w:tblPrChange>
      </w:tblPr>
      <w:tblGrid>
        <w:gridCol w:w="8364"/>
        <w:gridCol w:w="696"/>
        <w:tblGridChange w:id="1699">
          <w:tblGrid>
            <w:gridCol w:w="20"/>
            <w:gridCol w:w="4530"/>
            <w:gridCol w:w="3814"/>
            <w:gridCol w:w="696"/>
            <w:gridCol w:w="20"/>
          </w:tblGrid>
        </w:tblGridChange>
      </w:tblGrid>
      <w:tr w:rsidR="003C06E3" w14:paraId="2768072D" w14:textId="77777777" w:rsidTr="003C06E3">
        <w:trPr>
          <w:ins w:id="1700" w:author="Kateřina Rulfová" w:date="2025-05-21T23:47:00Z"/>
          <w:trPrChange w:id="1701" w:author="Kateřina Rulfová" w:date="2025-05-21T23:48:00Z" w16du:dateUtc="2025-05-21T21:48:00Z">
            <w:trPr>
              <w:gridBefore w:val="1"/>
            </w:trPr>
          </w:trPrChange>
        </w:trPr>
        <w:tc>
          <w:tcPr>
            <w:tcW w:w="8364" w:type="dxa"/>
            <w:vAlign w:val="center"/>
            <w:tcPrChange w:id="1702" w:author="Kateřina Rulfová" w:date="2025-05-21T23:48:00Z" w16du:dateUtc="2025-05-21T21:48:00Z">
              <w:tcPr>
                <w:tcW w:w="4530" w:type="dxa"/>
              </w:tcPr>
            </w:tcPrChange>
          </w:tcPr>
          <w:p w14:paraId="680D29BF" w14:textId="1117D6DA" w:rsidR="003C06E3" w:rsidRPr="003C06E3" w:rsidRDefault="00000000">
            <w:pPr>
              <w:spacing w:after="0"/>
              <w:jc w:val="center"/>
              <w:rPr>
                <w:ins w:id="1703" w:author="Kateřina Rulfová" w:date="2025-05-21T23:47:00Z" w16du:dateUtc="2025-05-21T21:47:00Z"/>
              </w:rPr>
              <w:pPrChange w:id="1704" w:author="Kateřina Rulfová" w:date="2025-05-21T23:48:00Z" w16du:dateUtc="2025-05-21T21:48:00Z">
                <w:pPr/>
              </w:pPrChange>
            </w:pPr>
            <m:oMathPara>
              <m:oMath>
                <m:acc>
                  <m:accPr>
                    <m:chr m:val="̅"/>
                    <m:ctrlPr>
                      <w:ins w:id="1705" w:author="Kateřina Rulfová" w:date="2025-05-22T22:04:00Z" w16du:dateUtc="2025-05-22T20:04:00Z">
                        <w:rPr>
                          <w:rFonts w:ascii="Cambria Math" w:hAnsi="Cambria Math"/>
                          <w:i/>
                        </w:rPr>
                      </w:ins>
                    </m:ctrlPr>
                  </m:accPr>
                  <m:e>
                    <m:r>
                      <w:ins w:id="1706" w:author="Kateřina Rulfová" w:date="2025-05-22T22:04:00Z" w16du:dateUtc="2025-05-22T20:04:00Z">
                        <w:rPr>
                          <w:rFonts w:ascii="Cambria Math" w:hAnsi="Cambria Math"/>
                        </w:rPr>
                        <m:t>E</m:t>
                      </w:ins>
                    </m:r>
                  </m:e>
                </m:acc>
                <m:r>
                  <w:ins w:id="1707" w:author="Kateřina Rulfová" w:date="2025-05-21T23:47:00Z" w16du:dateUtc="2025-05-21T21:47:00Z">
                    <w:rPr>
                      <w:rFonts w:ascii="Cambria Math" w:hAnsi="Cambria Math"/>
                    </w:rPr>
                    <m:t>=</m:t>
                  </w:ins>
                </m:r>
                <m:f>
                  <m:fPr>
                    <m:ctrlPr>
                      <w:ins w:id="1708" w:author="Kateřina Rulfová" w:date="2025-05-21T23:47:00Z" w16du:dateUtc="2025-05-21T21:47:00Z">
                        <w:rPr>
                          <w:rFonts w:ascii="Cambria Math" w:hAnsi="Cambria Math"/>
                          <w:i/>
                        </w:rPr>
                      </w:ins>
                    </m:ctrlPr>
                  </m:fPr>
                  <m:num>
                    <m:r>
                      <w:ins w:id="1709" w:author="Kateřina Rulfová" w:date="2025-05-21T23:47:00Z" w16du:dateUtc="2025-05-21T21:47:00Z">
                        <w:rPr>
                          <w:rFonts w:ascii="Cambria Math" w:hAnsi="Cambria Math"/>
                        </w:rPr>
                        <m:t>1</m:t>
                      </w:ins>
                    </m:r>
                  </m:num>
                  <m:den>
                    <m:r>
                      <w:ins w:id="1710" w:author="Kateřina Rulfová" w:date="2025-05-21T23:47:00Z" w16du:dateUtc="2025-05-21T21:47:00Z">
                        <w:rPr>
                          <w:rFonts w:ascii="Cambria Math" w:hAnsi="Cambria Math"/>
                        </w:rPr>
                        <m:t>9</m:t>
                      </w:ins>
                    </m:r>
                  </m:den>
                </m:f>
                <m:nary>
                  <m:naryPr>
                    <m:chr m:val="∑"/>
                    <m:limLoc m:val="undOvr"/>
                    <m:ctrlPr>
                      <w:ins w:id="1711" w:author="Kateřina Rulfová" w:date="2025-05-21T23:47:00Z" w16du:dateUtc="2025-05-21T21:47:00Z">
                        <w:rPr>
                          <w:rFonts w:ascii="Cambria Math" w:hAnsi="Cambria Math"/>
                          <w:i/>
                        </w:rPr>
                      </w:ins>
                    </m:ctrlPr>
                  </m:naryPr>
                  <m:sub>
                    <m:r>
                      <w:ins w:id="1712" w:author="Kateřina Rulfová" w:date="2025-05-21T23:47:00Z" w16du:dateUtc="2025-05-21T21:47:00Z">
                        <w:rPr>
                          <w:rFonts w:ascii="Cambria Math" w:hAnsi="Cambria Math"/>
                        </w:rPr>
                        <m:t>i=1</m:t>
                      </w:ins>
                    </m:r>
                  </m:sub>
                  <m:sup>
                    <m:r>
                      <w:ins w:id="1713" w:author="Kateřina Rulfová" w:date="2025-05-21T23:47:00Z" w16du:dateUtc="2025-05-21T21:47:00Z">
                        <w:rPr>
                          <w:rFonts w:ascii="Cambria Math" w:hAnsi="Cambria Math"/>
                        </w:rPr>
                        <m:t>9</m:t>
                      </w:ins>
                    </m:r>
                  </m:sup>
                  <m:e>
                    <m:sSub>
                      <m:sSubPr>
                        <m:ctrlPr>
                          <w:ins w:id="1714" w:author="Kateřina Rulfová" w:date="2025-05-21T23:47:00Z" w16du:dateUtc="2025-05-21T21:47:00Z">
                            <w:rPr>
                              <w:rFonts w:ascii="Cambria Math" w:hAnsi="Cambria Math"/>
                              <w:i/>
                            </w:rPr>
                          </w:ins>
                        </m:ctrlPr>
                      </m:sSubPr>
                      <m:e>
                        <m:r>
                          <w:ins w:id="1715" w:author="Kateřina Rulfová" w:date="2025-05-21T23:47:00Z" w16du:dateUtc="2025-05-21T21:47:00Z">
                            <w:rPr>
                              <w:rFonts w:ascii="Cambria Math" w:hAnsi="Cambria Math"/>
                            </w:rPr>
                            <m:t>E</m:t>
                          </w:ins>
                        </m:r>
                      </m:e>
                      <m:sub>
                        <m:r>
                          <w:ins w:id="1716" w:author="Kateřina Rulfová" w:date="2025-05-21T23:47:00Z" w16du:dateUtc="2025-05-21T21:47:00Z">
                            <w:rPr>
                              <w:rFonts w:ascii="Cambria Math" w:hAnsi="Cambria Math"/>
                            </w:rPr>
                            <m:t>i</m:t>
                          </w:ins>
                        </m:r>
                      </m:sub>
                    </m:sSub>
                  </m:e>
                </m:nary>
              </m:oMath>
            </m:oMathPara>
          </w:p>
        </w:tc>
        <w:tc>
          <w:tcPr>
            <w:tcW w:w="696" w:type="dxa"/>
            <w:vAlign w:val="center"/>
            <w:tcPrChange w:id="1717" w:author="Kateřina Rulfová" w:date="2025-05-21T23:48:00Z" w16du:dateUtc="2025-05-21T21:48:00Z">
              <w:tcPr>
                <w:tcW w:w="4530" w:type="dxa"/>
                <w:gridSpan w:val="3"/>
              </w:tcPr>
            </w:tcPrChange>
          </w:tcPr>
          <w:p w14:paraId="5C078437" w14:textId="2B2248DF" w:rsidR="003C06E3" w:rsidRDefault="003C06E3">
            <w:pPr>
              <w:jc w:val="center"/>
              <w:rPr>
                <w:ins w:id="1718" w:author="Kateřina Rulfová" w:date="2025-05-21T23:47:00Z" w16du:dateUtc="2025-05-21T21:47:00Z"/>
              </w:rPr>
              <w:pPrChange w:id="1719" w:author="Kateřina Rulfová" w:date="2025-05-21T23:48:00Z" w16du:dateUtc="2025-05-21T21:48:00Z">
                <w:pPr/>
              </w:pPrChange>
            </w:pPr>
            <w:ins w:id="1720" w:author="Kateřina Rulfová" w:date="2025-05-21T23:47:00Z" w16du:dateUtc="2025-05-21T21:47:00Z">
              <w:r>
                <w:t>(4.1)</w:t>
              </w:r>
            </w:ins>
          </w:p>
        </w:tc>
      </w:tr>
    </w:tbl>
    <w:p w14:paraId="1260D789" w14:textId="32179181" w:rsidR="003C06E3" w:rsidRDefault="000A2FC9" w:rsidP="00132B4B">
      <w:pPr>
        <w:rPr>
          <w:ins w:id="1721" w:author="Kateřina Rulfová" w:date="2025-05-21T23:50:00Z" w16du:dateUtc="2025-05-21T21:50:00Z"/>
        </w:rPr>
      </w:pPr>
      <w:ins w:id="1722" w:author="Kateřina Rulfová" w:date="2025-05-21T23:46:00Z" w16du:dateUtc="2025-05-21T21:46:00Z">
        <w:r>
          <w:t xml:space="preserve">kde </w:t>
        </w:r>
      </w:ins>
      <m:oMath>
        <m:acc>
          <m:accPr>
            <m:chr m:val="̅"/>
            <m:ctrlPr>
              <w:ins w:id="1723" w:author="Kateřina Rulfová" w:date="2025-05-22T22:05:00Z" w16du:dateUtc="2025-05-22T20:05:00Z">
                <w:rPr>
                  <w:rFonts w:ascii="Cambria Math" w:hAnsi="Cambria Math"/>
                  <w:i/>
                </w:rPr>
              </w:ins>
            </m:ctrlPr>
          </m:accPr>
          <m:e>
            <m:r>
              <w:ins w:id="1724" w:author="Kateřina Rulfová" w:date="2025-05-22T22:05:00Z" w16du:dateUtc="2025-05-22T20:05:00Z">
                <w:rPr>
                  <w:rFonts w:ascii="Cambria Math" w:hAnsi="Cambria Math"/>
                </w:rPr>
                <m:t>E</m:t>
              </w:ins>
            </m:r>
          </m:e>
        </m:acc>
      </m:oMath>
      <w:ins w:id="1725" w:author="Kateřina Rulfová" w:date="2025-05-22T22:05:00Z" w16du:dateUtc="2025-05-22T20:05:00Z">
        <w:r w:rsidR="00AD19FE">
          <w:t xml:space="preserve"> </w:t>
        </w:r>
      </w:ins>
      <w:ins w:id="1726" w:author="Kateřina Rulfová" w:date="2025-05-21T23:46:00Z" w16du:dateUtc="2025-05-21T21:46:00Z">
        <w:r>
          <w:t>značí průměrnou</w:t>
        </w:r>
      </w:ins>
      <w:ins w:id="1727" w:author="Kateřina Rulfová" w:date="2025-05-22T22:06:00Z" w16du:dateUtc="2025-05-22T20:06:00Z">
        <w:r w:rsidR="00AD19FE">
          <w:t xml:space="preserve"> hodnotu metriky</w:t>
        </w:r>
      </w:ins>
      <w:ins w:id="1728" w:author="Kateřina Rulfová" w:date="2025-05-21T23:46:00Z" w16du:dateUtc="2025-05-21T21:46:00Z">
        <w:r>
          <w:t xml:space="preserve"> a </w:t>
        </w:r>
      </w:ins>
      <m:oMath>
        <m:sSub>
          <m:sSubPr>
            <m:ctrlPr>
              <w:ins w:id="1729" w:author="Kateřina Rulfová" w:date="2025-05-21T23:46:00Z" w16du:dateUtc="2025-05-21T21:46:00Z">
                <w:rPr>
                  <w:rFonts w:ascii="Cambria Math" w:hAnsi="Cambria Math"/>
                  <w:i/>
                </w:rPr>
              </w:ins>
            </m:ctrlPr>
          </m:sSubPr>
          <m:e>
            <m:r>
              <w:ins w:id="1730" w:author="Kateřina Rulfová" w:date="2025-05-21T23:46:00Z" w16du:dateUtc="2025-05-21T21:46:00Z">
                <w:rPr>
                  <w:rFonts w:ascii="Cambria Math" w:hAnsi="Cambria Math"/>
                </w:rPr>
                <m:t>E</m:t>
              </w:ins>
            </m:r>
          </m:e>
          <m:sub>
            <m:r>
              <w:ins w:id="1731" w:author="Kateřina Rulfová" w:date="2025-05-21T23:46:00Z" w16du:dateUtc="2025-05-21T21:46:00Z">
                <w:rPr>
                  <w:rFonts w:ascii="Cambria Math" w:hAnsi="Cambria Math"/>
                </w:rPr>
                <m:t>i</m:t>
              </w:ins>
            </m:r>
          </m:sub>
        </m:sSub>
      </m:oMath>
      <w:ins w:id="1732" w:author="Kateřina Rulfová" w:date="2025-05-21T23:46:00Z" w16du:dateUtc="2025-05-21T21:46:00Z">
        <w:r>
          <w:t xml:space="preserve"> </w:t>
        </w:r>
      </w:ins>
      <w:ins w:id="1733" w:author="Kateřina Rulfová" w:date="2025-05-22T22:06:00Z" w16du:dateUtc="2025-05-22T20:06:00Z">
        <w:r w:rsidR="00AD19FE">
          <w:t xml:space="preserve">reprezentuje hodnotu metriky pro </w:t>
        </w:r>
      </w:ins>
      <w:ins w:id="1734" w:author="Kateřina Rulfová" w:date="2025-05-21T23:46:00Z" w16du:dateUtc="2025-05-21T21:46:00Z">
        <w:r>
          <w:t>dílčí model</w:t>
        </w:r>
      </w:ins>
      <w:ins w:id="1735" w:author="Kateřina Rulfová" w:date="2025-05-21T23:47:00Z" w16du:dateUtc="2025-05-21T21:47:00Z">
        <w:r>
          <w:t xml:space="preserve">. </w:t>
        </w:r>
      </w:ins>
      <w:ins w:id="1736" w:author="Kateřina Rulfová" w:date="2025-05-22T22:06:00Z" w16du:dateUtc="2025-05-22T20:06:00Z">
        <w:r w:rsidR="0048074F">
          <w:t>Výsledné</w:t>
        </w:r>
      </w:ins>
      <w:ins w:id="1737" w:author="Kateřina Rulfová" w:date="2025-05-21T23:48:00Z" w16du:dateUtc="2025-05-21T21:48:00Z">
        <w:r w:rsidR="003C06E3">
          <w:t xml:space="preserve"> průměrné </w:t>
        </w:r>
      </w:ins>
      <w:ins w:id="1738" w:author="Kateřina Rulfová" w:date="2025-05-22T22:07:00Z" w16du:dateUtc="2025-05-22T20:07:00Z">
        <w:r w:rsidR="0048074F">
          <w:t xml:space="preserve">hodnoty pro model YOLO11s </w:t>
        </w:r>
      </w:ins>
      <w:ins w:id="1739" w:author="Kateřina Rulfová" w:date="2025-05-22T22:08:00Z" w16du:dateUtc="2025-05-22T20:08:00Z">
        <w:r w:rsidR="0048074F">
          <w:t>dosáhly</w:t>
        </w:r>
      </w:ins>
      <w:ins w:id="1740" w:author="Kateřina Rulfová" w:date="2025-05-22T22:23:00Z" w16du:dateUtc="2025-05-22T20:23:00Z">
        <w:r w:rsidR="00132B4B">
          <w:t xml:space="preserve"> </w:t>
        </w:r>
      </w:ins>
      <m:oMath>
        <m:acc>
          <m:accPr>
            <m:chr m:val="̅"/>
            <m:ctrlPr>
              <w:ins w:id="1741" w:author="Kateřina Rulfová" w:date="2025-05-21T23:50:00Z" w16du:dateUtc="2025-05-21T21:50:00Z">
                <w:rPr>
                  <w:rFonts w:ascii="Cambria Math" w:hAnsi="Cambria Math"/>
                  <w:i/>
                </w:rPr>
              </w:ins>
            </m:ctrlPr>
          </m:accPr>
          <m:e>
            <m:r>
              <w:ins w:id="1742" w:author="Kateřina Rulfová" w:date="2025-05-21T23:50:00Z" w16du:dateUtc="2025-05-21T21:50:00Z">
                <w:rPr>
                  <w:rFonts w:ascii="Cambria Math" w:hAnsi="Cambria Math"/>
                  <w:rPrChange w:id="1743" w:author="Kateřina Rulfová" w:date="2025-05-22T22:23:00Z" w16du:dateUtc="2025-05-22T20:23:00Z">
                    <w:rPr/>
                  </w:rPrChange>
                </w:rPr>
                <m:t>mAP@50</m:t>
              </w:ins>
            </m:r>
          </m:e>
        </m:acc>
        <m:r>
          <w:ins w:id="1744" w:author="Kateřina Rulfová" w:date="2025-05-21T23:49:00Z" w16du:dateUtc="2025-05-21T21:49:00Z">
            <w:rPr>
              <w:rFonts w:ascii="Cambria Math" w:hAnsi="Cambria Math"/>
              <w:rPrChange w:id="1745" w:author="Kateřina Rulfová" w:date="2025-05-22T22:23:00Z" w16du:dateUtc="2025-05-22T20:23:00Z">
                <w:rPr/>
              </w:rPrChange>
            </w:rPr>
            <m:t>=0,813</m:t>
          </w:ins>
        </m:r>
      </m:oMath>
      <w:ins w:id="1746" w:author="Kateřina Rulfová" w:date="2025-05-22T22:24:00Z" w16du:dateUtc="2025-05-22T20:24:00Z">
        <w:r w:rsidR="00132B4B" w:rsidRPr="00132B4B">
          <w:rPr>
            <w:rPrChange w:id="1747" w:author="Kateřina Rulfová" w:date="2025-05-22T22:24:00Z" w16du:dateUtc="2025-05-22T20:24:00Z">
              <w:rPr>
                <w:rFonts w:ascii="Cambria Math" w:hAnsi="Cambria Math"/>
                <w:i/>
              </w:rPr>
            </w:rPrChange>
          </w:rPr>
          <w:t xml:space="preserve"> a </w:t>
        </w:r>
      </w:ins>
      <m:oMath>
        <m:acc>
          <m:accPr>
            <m:chr m:val="̅"/>
            <m:ctrlPr>
              <w:ins w:id="1748" w:author="Kateřina Rulfová" w:date="2025-05-21T23:50:00Z" w16du:dateUtc="2025-05-21T21:50:00Z">
                <w:rPr>
                  <w:rFonts w:ascii="Cambria Math" w:hAnsi="Cambria Math"/>
                  <w:i/>
                </w:rPr>
              </w:ins>
            </m:ctrlPr>
          </m:accPr>
          <m:e>
            <m:r>
              <w:ins w:id="1749" w:author="Kateřina Rulfová" w:date="2025-05-21T23:50:00Z" w16du:dateUtc="2025-05-21T21:50:00Z">
                <w:rPr>
                  <w:rFonts w:ascii="Cambria Math" w:hAnsi="Cambria Math"/>
                  <w:rPrChange w:id="1750" w:author="Kateřina Rulfová" w:date="2025-05-22T22:23:00Z" w16du:dateUtc="2025-05-22T20:23:00Z">
                    <w:rPr/>
                  </w:rPrChange>
                </w:rPr>
                <m:t>mAP@</m:t>
              </w:ins>
            </m:r>
            <m:d>
              <m:dPr>
                <m:begChr m:val="["/>
                <m:endChr m:val="]"/>
                <m:ctrlPr>
                  <w:ins w:id="1751" w:author="Kateřina Rulfová" w:date="2025-05-21T23:50:00Z" w16du:dateUtc="2025-05-21T21:50:00Z">
                    <w:rPr>
                      <w:rFonts w:ascii="Cambria Math" w:hAnsi="Cambria Math"/>
                      <w:i/>
                    </w:rPr>
                  </w:ins>
                </m:ctrlPr>
              </m:dPr>
              <m:e>
                <m:r>
                  <w:ins w:id="1752" w:author="Kateřina Rulfová" w:date="2025-05-21T23:50:00Z" w16du:dateUtc="2025-05-21T21:50:00Z">
                    <w:rPr>
                      <w:rFonts w:ascii="Cambria Math" w:hAnsi="Cambria Math"/>
                      <w:rPrChange w:id="1753" w:author="Kateřina Rulfová" w:date="2025-05-22T22:23:00Z" w16du:dateUtc="2025-05-22T20:23:00Z">
                        <w:rPr/>
                      </w:rPrChange>
                    </w:rPr>
                    <m:t>50:95</m:t>
                  </w:ins>
                </m:r>
              </m:e>
            </m:d>
          </m:e>
        </m:acc>
        <m:r>
          <w:ins w:id="1754" w:author="Kateřina Rulfová" w:date="2025-05-21T23:49:00Z" w16du:dateUtc="2025-05-21T21:49:00Z">
            <w:rPr>
              <w:rFonts w:ascii="Cambria Math" w:hAnsi="Cambria Math"/>
              <w:rPrChange w:id="1755" w:author="Kateřina Rulfová" w:date="2025-05-22T22:23:00Z" w16du:dateUtc="2025-05-22T20:23:00Z">
                <w:rPr/>
              </w:rPrChange>
            </w:rPr>
            <m:t xml:space="preserve">= </m:t>
          </w:ins>
        </m:r>
        <m:r>
          <w:ins w:id="1756" w:author="Kateřina Rulfová" w:date="2025-05-21T23:49:00Z" w16du:dateUtc="2025-05-21T21:49:00Z">
            <m:rPr>
              <m:sty m:val="p"/>
            </m:rPr>
            <w:rPr>
              <w:rFonts w:ascii="Cambria Math" w:hAnsi="Cambria Math"/>
              <w:rPrChange w:id="1757" w:author="Kateřina Rulfová" w:date="2025-05-22T22:23:00Z" w16du:dateUtc="2025-05-22T20:23:00Z">
                <w:rPr/>
              </w:rPrChange>
            </w:rPr>
            <m:t>0</m:t>
          </w:ins>
        </m:r>
        <m:r>
          <w:ins w:id="1758" w:author="Kateřina Rulfová" w:date="2025-05-21T23:50:00Z" w16du:dateUtc="2025-05-21T21:50:00Z">
            <m:rPr>
              <m:sty m:val="p"/>
            </m:rPr>
            <w:rPr>
              <w:rFonts w:ascii="Cambria Math" w:hAnsi="Cambria Math"/>
              <w:rPrChange w:id="1759" w:author="Kateřina Rulfová" w:date="2025-05-22T22:23:00Z" w16du:dateUtc="2025-05-22T20:23:00Z">
                <w:rPr/>
              </w:rPrChange>
            </w:rPr>
            <m:t>,</m:t>
          </w:ins>
        </m:r>
        <m:r>
          <w:ins w:id="1760" w:author="Kateřina Rulfová" w:date="2025-05-21T23:49:00Z" w16du:dateUtc="2025-05-21T21:49:00Z">
            <m:rPr>
              <m:sty m:val="p"/>
            </m:rPr>
            <w:rPr>
              <w:rFonts w:ascii="Cambria Math" w:hAnsi="Cambria Math"/>
              <w:rPrChange w:id="1761" w:author="Kateřina Rulfová" w:date="2025-05-22T22:23:00Z" w16du:dateUtc="2025-05-22T20:23:00Z">
                <w:rPr/>
              </w:rPrChange>
            </w:rPr>
            <m:t>588</m:t>
          </w:ins>
        </m:r>
      </m:oMath>
      <w:ins w:id="1762" w:author="Kateřina Rulfová" w:date="2025-05-21T23:49:00Z" w16du:dateUtc="2025-05-21T21:49:00Z">
        <w:r w:rsidR="003C06E3">
          <w:t>.</w:t>
        </w:r>
      </w:ins>
    </w:p>
    <w:p w14:paraId="31B69D24" w14:textId="4271D9A3" w:rsidR="003C06E3" w:rsidDel="003C06E3" w:rsidRDefault="003C06E3">
      <w:pPr>
        <w:rPr>
          <w:ins w:id="1763" w:author="Ingr Jiri" w:date="2025-05-21T23:02:00Z" w16du:dateUtc="2025-05-21T21:02:00Z"/>
          <w:del w:id="1764" w:author="Kateřina Rulfová" w:date="2025-05-21T23:52:00Z" w16du:dateUtc="2025-05-21T21:52:00Z"/>
        </w:rPr>
      </w:pPr>
    </w:p>
    <w:p w14:paraId="3230E92C" w14:textId="77777777" w:rsidR="00F109E8" w:rsidRDefault="00F109E8">
      <w:pPr>
        <w:keepNext/>
        <w:spacing w:after="0" w:line="240" w:lineRule="auto"/>
        <w:jc w:val="left"/>
        <w:rPr>
          <w:ins w:id="1765" w:author="Ingr Jiri" w:date="2025-05-21T23:05:00Z" w16du:dateUtc="2025-05-21T21:05:00Z"/>
        </w:rPr>
        <w:pPrChange w:id="1766" w:author="Ingr Jiri" w:date="2025-05-27T21:54:00Z" w16du:dateUtc="2025-05-27T19:54:00Z">
          <w:pPr>
            <w:spacing w:after="0" w:line="240" w:lineRule="auto"/>
            <w:jc w:val="left"/>
          </w:pPr>
        </w:pPrChange>
      </w:pPr>
      <w:ins w:id="1767" w:author="Ingr Jiri" w:date="2025-05-21T23:04:00Z" w16du:dateUtc="2025-05-21T21:04:00Z">
        <w:r w:rsidRPr="00FF4849">
          <w:rPr>
            <w:noProof/>
            <w:lang w:eastAsia="cs-CZ"/>
          </w:rPr>
          <w:drawing>
            <wp:inline distT="0" distB="0" distL="0" distR="0" wp14:anchorId="5A074DAD" wp14:editId="149B72CD">
              <wp:extent cx="5759450" cy="1828800"/>
              <wp:effectExtent l="0" t="0" r="0" b="0"/>
              <wp:docPr id="1392267081" name="Obrázek 1392267081" descr="C:\bakalarka\runs\final_s_optimized\overview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kalarka\runs\final_s_optimized\overview_plo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b="4731"/>
                      <a:stretch/>
                    </pic:blipFill>
                    <pic:spPr bwMode="auto">
                      <a:xfrm>
                        <a:off x="0" y="0"/>
                        <a:ext cx="5759450" cy="18288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96DFF26" w14:textId="6F2267E0" w:rsidR="00F109E8" w:rsidRDefault="00F109E8">
      <w:pPr>
        <w:pStyle w:val="Titulek"/>
        <w:spacing w:before="0"/>
        <w:jc w:val="left"/>
        <w:rPr>
          <w:ins w:id="1768" w:author="Kateřina Rulfová" w:date="2025-05-21T23:52:00Z" w16du:dateUtc="2025-05-21T21:52:00Z"/>
        </w:rPr>
        <w:pPrChange w:id="1769" w:author="Ingr Jiri" w:date="2025-05-27T21:54:00Z" w16du:dateUtc="2025-05-27T19:54:00Z">
          <w:pPr>
            <w:pStyle w:val="Titulek"/>
            <w:jc w:val="left"/>
          </w:pPr>
        </w:pPrChange>
      </w:pPr>
      <w:bookmarkStart w:id="1770" w:name="_Ref198761200"/>
      <w:ins w:id="1771" w:author="Ingr Jiri" w:date="2025-05-21T23:05:00Z" w16du:dateUtc="2025-05-21T21:05:00Z">
        <w:r w:rsidRPr="00F109E8">
          <w:rPr>
            <w:b/>
            <w:bCs w:val="0"/>
            <w:rPrChange w:id="1772" w:author="Ingr Jiri" w:date="2025-05-21T23:07:00Z" w16du:dateUtc="2025-05-21T21:07:00Z">
              <w:rPr/>
            </w:rPrChange>
          </w:rPr>
          <w:t xml:space="preserve">Obr. </w:t>
        </w:r>
      </w:ins>
      <w:ins w:id="1773"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4</w:t>
      </w:r>
      <w:ins w:id="1774"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1775" w:author="Ingr Jiri" w:date="2025-05-26T22:51:00Z" w16du:dateUtc="2025-05-26T20:51:00Z">
        <w:r w:rsidR="00E360BF">
          <w:rPr>
            <w:b/>
            <w:bCs w:val="0"/>
            <w:noProof/>
          </w:rPr>
          <w:t>1</w:t>
        </w:r>
        <w:r w:rsidR="00E360BF">
          <w:rPr>
            <w:b/>
            <w:bCs w:val="0"/>
          </w:rPr>
          <w:fldChar w:fldCharType="end"/>
        </w:r>
      </w:ins>
      <w:bookmarkEnd w:id="1770"/>
      <w:ins w:id="1776" w:author="Ingr Jiri" w:date="2025-05-21T23:05:00Z" w16du:dateUtc="2025-05-21T21:05:00Z">
        <w:r>
          <w:t xml:space="preserve">: Výsledné metriky </w:t>
        </w:r>
      </w:ins>
      <w:ins w:id="1777" w:author="Ingr Jiri" w:date="2025-05-21T23:06:00Z" w16du:dateUtc="2025-05-21T21:06:00Z">
        <w:r>
          <w:t xml:space="preserve">dílčích </w:t>
        </w:r>
      </w:ins>
      <w:ins w:id="1778" w:author="Ingr Jiri" w:date="2025-05-21T23:05:00Z" w16du:dateUtc="2025-05-21T21:05:00Z">
        <w:r>
          <w:t>modelů YOLO11s získaných pomocí křížové validace</w:t>
        </w:r>
      </w:ins>
    </w:p>
    <w:p w14:paraId="47DB7BB9" w14:textId="1DDB3A8D" w:rsidR="003C06E3" w:rsidDel="00132B4B" w:rsidRDefault="0048074F" w:rsidP="004B7CB0">
      <w:pPr>
        <w:rPr>
          <w:del w:id="1779" w:author="Kateřina Rulfová" w:date="2025-05-21T23:58:00Z" w16du:dateUtc="2025-05-21T21:58:00Z"/>
        </w:rPr>
      </w:pPr>
      <w:ins w:id="1780" w:author="Kateřina Rulfová" w:date="2025-05-22T22:08:00Z" w16du:dateUtc="2025-05-22T20:08:00Z">
        <w:r>
          <w:t xml:space="preserve">Na </w:t>
        </w:r>
      </w:ins>
      <w:ins w:id="1781" w:author="Kateřina Rulfová" w:date="2025-05-21T23:52:00Z" w16du:dateUtc="2025-05-21T21:52:00Z">
        <w:r w:rsidR="003C06E3">
          <w:fldChar w:fldCharType="begin"/>
        </w:r>
        <w:r w:rsidR="003C06E3">
          <w:instrText xml:space="preserve"> REF _Ref198761377 \h </w:instrText>
        </w:r>
      </w:ins>
      <w:ins w:id="1782" w:author="Kateřina Rulfová" w:date="2025-05-21T23:52:00Z" w16du:dateUtc="2025-05-21T21:52:00Z">
        <w:r w:rsidR="003C06E3">
          <w:fldChar w:fldCharType="separate"/>
        </w:r>
      </w:ins>
      <w:ins w:id="1783" w:author="Ingr Jiri" w:date="2025-05-21T23:08:00Z" w16du:dateUtc="2025-05-21T21:08:00Z">
        <w:r w:rsidR="00C409DD" w:rsidRPr="00F109E8">
          <w:rPr>
            <w:b/>
            <w:rPrChange w:id="1784" w:author="Ingr Jiri" w:date="2025-05-21T23:09:00Z" w16du:dateUtc="2025-05-21T21:09:00Z">
              <w:rPr/>
            </w:rPrChange>
          </w:rPr>
          <w:t xml:space="preserve">Obr. </w:t>
        </w:r>
      </w:ins>
      <w:r w:rsidR="00C409DD">
        <w:rPr>
          <w:b/>
          <w:bCs/>
          <w:noProof/>
        </w:rPr>
        <w:t>4</w:t>
      </w:r>
      <w:ins w:id="1785" w:author="Ingr Jiri" w:date="2025-05-21T23:08:00Z" w16du:dateUtc="2025-05-21T21:08:00Z">
        <w:r w:rsidR="00C409DD" w:rsidRPr="00F109E8">
          <w:rPr>
            <w:b/>
            <w:rPrChange w:id="1786" w:author="Ingr Jiri" w:date="2025-05-21T23:09:00Z" w16du:dateUtc="2025-05-21T21:09:00Z">
              <w:rPr/>
            </w:rPrChange>
          </w:rPr>
          <w:t>.</w:t>
        </w:r>
      </w:ins>
      <w:r w:rsidR="00C409DD">
        <w:rPr>
          <w:b/>
          <w:bCs/>
          <w:noProof/>
        </w:rPr>
        <w:t>2</w:t>
      </w:r>
      <w:ins w:id="1787" w:author="Kateřina Rulfová" w:date="2025-05-21T23:52:00Z" w16du:dateUtc="2025-05-21T21:52:00Z">
        <w:r w:rsidR="003C06E3">
          <w:fldChar w:fldCharType="end"/>
        </w:r>
        <w:r w:rsidR="003C06E3">
          <w:t xml:space="preserve"> </w:t>
        </w:r>
      </w:ins>
      <w:ins w:id="1788" w:author="Kateřina Rulfová" w:date="2025-05-22T22:08:00Z" w16du:dateUtc="2025-05-22T20:08:00Z">
        <w:r>
          <w:t xml:space="preserve">jsou </w:t>
        </w:r>
      </w:ins>
      <w:ins w:id="1789" w:author="Kateřina Rulfová" w:date="2025-05-21T23:52:00Z" w16du:dateUtc="2025-05-21T21:52:00Z">
        <w:r w:rsidR="003C06E3">
          <w:t xml:space="preserve">obdobným způsobem </w:t>
        </w:r>
      </w:ins>
      <w:ins w:id="1790" w:author="Kateřina Rulfová" w:date="2025-05-22T22:08:00Z" w16du:dateUtc="2025-05-22T20:08:00Z">
        <w:r>
          <w:t xml:space="preserve">zobrazeny </w:t>
        </w:r>
      </w:ins>
      <w:ins w:id="1791" w:author="Kateřina Rulfová" w:date="2025-05-21T23:52:00Z" w16du:dateUtc="2025-05-21T21:52:00Z">
        <w:r w:rsidR="003C06E3">
          <w:t>výsledky křížové validace modelu YOLO11m</w:t>
        </w:r>
      </w:ins>
      <w:ins w:id="1792" w:author="Kateřina Rulfová" w:date="2025-05-22T22:09:00Z" w16du:dateUtc="2025-05-22T20:09:00Z">
        <w:r>
          <w:t>.</w:t>
        </w:r>
      </w:ins>
      <w:ins w:id="1793" w:author="Kateřina Rulfová" w:date="2025-05-21T23:52:00Z" w16du:dateUtc="2025-05-21T21:52:00Z">
        <w:r w:rsidR="003C06E3">
          <w:t xml:space="preserve"> </w:t>
        </w:r>
      </w:ins>
      <w:ins w:id="1794" w:author="Kateřina Rulfová" w:date="2025-05-22T22:11:00Z" w16du:dateUtc="2025-05-22T20:11:00Z">
        <w:r>
          <w:t>Hodnoty</w:t>
        </w:r>
      </w:ins>
      <w:ins w:id="1795" w:author="Kateřina Rulfová" w:date="2025-05-21T23:52:00Z" w16du:dateUtc="2025-05-21T21:52:00Z">
        <w:r w:rsidR="003C06E3">
          <w:t xml:space="preserve"> </w:t>
        </w:r>
      </w:ins>
      <m:oMath>
        <m:r>
          <w:ins w:id="1796" w:author="Kateřina Rulfová" w:date="2025-05-21T23:52:00Z" w16du:dateUtc="2025-05-21T21:52:00Z">
            <w:rPr>
              <w:rFonts w:ascii="Cambria Math" w:hAnsi="Cambria Math"/>
            </w:rPr>
            <m:t>mAP@50</m:t>
          </w:ins>
        </m:r>
      </m:oMath>
      <w:ins w:id="1797" w:author="Kateřina Rulfová" w:date="2025-05-21T23:52:00Z" w16du:dateUtc="2025-05-21T21:52:00Z">
        <w:r w:rsidR="003C06E3">
          <w:t xml:space="preserve"> </w:t>
        </w:r>
      </w:ins>
      <w:ins w:id="1798" w:author="Kateřina Rulfová" w:date="2025-05-22T22:12:00Z" w16du:dateUtc="2025-05-22T20:12:00Z">
        <w:r>
          <w:t xml:space="preserve">se zde </w:t>
        </w:r>
      </w:ins>
      <w:ins w:id="1799" w:author="Kateřina Rulfová" w:date="2025-05-21T23:52:00Z" w16du:dateUtc="2025-05-21T21:52:00Z">
        <w:r w:rsidR="003C06E3">
          <w:t>pohyb</w:t>
        </w:r>
      </w:ins>
      <w:ins w:id="1800" w:author="Kateřina Rulfová" w:date="2025-05-22T22:12:00Z" w16du:dateUtc="2025-05-22T20:12:00Z">
        <w:r>
          <w:t>ují</w:t>
        </w:r>
      </w:ins>
      <w:ins w:id="1801" w:author="Kateřina Rulfová" w:date="2025-05-21T23:52:00Z" w16du:dateUtc="2025-05-21T21:52:00Z">
        <w:r w:rsidR="003C06E3">
          <w:t xml:space="preserve"> mezi hodnotami 0,662 a 0,973</w:t>
        </w:r>
      </w:ins>
      <w:ins w:id="1802" w:author="Kateřina Rulfová" w:date="2025-05-22T22:12:00Z" w16du:dateUtc="2025-05-22T20:12:00Z">
        <w:r>
          <w:t>. P</w:t>
        </w:r>
      </w:ins>
      <w:ins w:id="1803" w:author="Kateřina Rulfová" w:date="2025-05-21T23:53:00Z" w16du:dateUtc="2025-05-21T21:53:00Z">
        <w:r w:rsidR="003C06E3">
          <w:t xml:space="preserve">růměrná hodnota počítaná dle rovnice 4.1 </w:t>
        </w:r>
      </w:ins>
      <w:ins w:id="1804" w:author="Kateřina Rulfová" w:date="2025-05-22T22:12:00Z" w16du:dateUtc="2025-05-22T20:12:00Z">
        <w:r>
          <w:t>vychází</w:t>
        </w:r>
      </w:ins>
      <w:ins w:id="1805" w:author="Kateřina Rulfová" w:date="2025-05-22T22:23:00Z" w16du:dateUtc="2025-05-22T20:23:00Z">
        <w:r w:rsidR="00132B4B">
          <w:t xml:space="preserve"> </w:t>
        </w:r>
      </w:ins>
      <m:oMath>
        <m:acc>
          <m:accPr>
            <m:chr m:val="̅"/>
            <m:ctrlPr>
              <w:ins w:id="1806" w:author="Kateřina Rulfová" w:date="2025-05-22T21:51:00Z" w16du:dateUtc="2025-05-22T19:51:00Z">
                <w:rPr>
                  <w:rFonts w:ascii="Cambria Math" w:hAnsi="Cambria Math"/>
                  <w:i/>
                </w:rPr>
              </w:ins>
            </m:ctrlPr>
          </m:accPr>
          <m:e>
            <m:r>
              <w:ins w:id="1807" w:author="Kateřina Rulfová" w:date="2025-05-22T21:51:00Z" w16du:dateUtc="2025-05-22T19:51:00Z">
                <w:rPr>
                  <w:rFonts w:ascii="Cambria Math" w:hAnsi="Cambria Math"/>
                  <w:rPrChange w:id="1808" w:author="Kateřina Rulfová" w:date="2025-05-22T22:23:00Z" w16du:dateUtc="2025-05-22T20:23:00Z">
                    <w:rPr/>
                  </w:rPrChange>
                </w:rPr>
                <m:t>mAP@50</m:t>
              </w:ins>
            </m:r>
          </m:e>
        </m:acc>
        <m:r>
          <w:ins w:id="1809" w:author="Kateřina Rulfová" w:date="2025-05-21T23:53:00Z" w16du:dateUtc="2025-05-21T21:53:00Z">
            <w:rPr>
              <w:rFonts w:ascii="Cambria Math" w:hAnsi="Cambria Math"/>
              <w:rPrChange w:id="1810" w:author="Kateřina Rulfová" w:date="2025-05-22T22:23:00Z" w16du:dateUtc="2025-05-22T20:23:00Z">
                <w:rPr/>
              </w:rPrChange>
            </w:rPr>
            <m:t>=</m:t>
          </w:ins>
        </m:r>
        <m:r>
          <w:ins w:id="1811" w:author="Kateřina Rulfová" w:date="2025-05-21T23:53:00Z" w16du:dateUtc="2025-05-21T21:53:00Z">
            <m:rPr>
              <m:sty m:val="p"/>
            </m:rPr>
            <w:rPr>
              <w:rFonts w:ascii="Cambria Math" w:hAnsi="Cambria Math"/>
              <w:rPrChange w:id="1812" w:author="Kateřina Rulfová" w:date="2025-05-22T22:23:00Z" w16du:dateUtc="2025-05-22T20:23:00Z">
                <w:rPr/>
              </w:rPrChange>
            </w:rPr>
            <m:t>0,829</m:t>
          </w:ins>
        </m:r>
      </m:oMath>
      <w:ins w:id="1813" w:author="Kateřina Rulfová" w:date="2025-05-22T22:23:00Z" w16du:dateUtc="2025-05-22T20:23:00Z">
        <w:r w:rsidR="00132B4B">
          <w:t xml:space="preserve">. </w:t>
        </w:r>
      </w:ins>
      <w:ins w:id="1814" w:author="Kateřina Rulfová" w:date="2025-05-21T23:54:00Z" w16du:dateUtc="2025-05-21T21:54:00Z">
        <w:r w:rsidR="003C06E3">
          <w:t xml:space="preserve">Hodnoty </w:t>
        </w:r>
      </w:ins>
      <m:oMath>
        <m:r>
          <w:ins w:id="1815" w:author="Kateřina Rulfová" w:date="2025-05-22T21:51:00Z" w16du:dateUtc="2025-05-22T19:51:00Z">
            <w:rPr>
              <w:rFonts w:ascii="Cambria Math" w:hAnsi="Cambria Math"/>
            </w:rPr>
            <m:t>mAP@[50:95]</m:t>
          </w:ins>
        </m:r>
      </m:oMath>
      <w:ins w:id="1816" w:author="Kateřina Rulfová" w:date="2025-05-21T23:54:00Z" w16du:dateUtc="2025-05-21T21:54:00Z">
        <w:r w:rsidR="003C06E3">
          <w:t xml:space="preserve"> se </w:t>
        </w:r>
      </w:ins>
      <w:ins w:id="1817" w:author="Kateřina Rulfová" w:date="2025-05-22T22:13:00Z" w16du:dateUtc="2025-05-22T20:13:00Z">
        <w:r>
          <w:t xml:space="preserve">pohybují mezi </w:t>
        </w:r>
      </w:ins>
      <w:ins w:id="1818" w:author="Kateřina Rulfová" w:date="2025-05-21T23:54:00Z" w16du:dateUtc="2025-05-21T21:54:00Z">
        <w:r w:rsidR="003C06E3">
          <w:t xml:space="preserve">0,458 </w:t>
        </w:r>
      </w:ins>
      <w:ins w:id="1819" w:author="Kateřina Rulfová" w:date="2025-05-22T22:13:00Z" w16du:dateUtc="2025-05-22T20:13:00Z">
        <w:r>
          <w:t xml:space="preserve">a </w:t>
        </w:r>
      </w:ins>
      <w:ins w:id="1820" w:author="Kateřina Rulfová" w:date="2025-05-21T23:55:00Z" w16du:dateUtc="2025-05-21T21:55:00Z">
        <w:r w:rsidR="003C06E3">
          <w:t>0,757</w:t>
        </w:r>
      </w:ins>
      <w:ins w:id="1821" w:author="Kateřina Rulfová" w:date="2025-05-22T22:13:00Z" w16du:dateUtc="2025-05-22T20:13:00Z">
        <w:r>
          <w:t>, přičemž</w:t>
        </w:r>
      </w:ins>
      <w:ins w:id="1822" w:author="Kateřina Rulfová" w:date="2025-05-21T23:55:00Z" w16du:dateUtc="2025-05-21T21:55:00Z">
        <w:r w:rsidR="003C06E3">
          <w:t xml:space="preserve"> průměrná hodnota </w:t>
        </w:r>
      </w:ins>
      <w:ins w:id="1823" w:author="Kateřina Rulfová" w:date="2025-05-22T22:13:00Z" w16du:dateUtc="2025-05-22T20:13:00Z">
        <w:r>
          <w:t>činí</w:t>
        </w:r>
      </w:ins>
      <w:ins w:id="1824" w:author="Kateřina Rulfová" w:date="2025-05-22T22:23:00Z" w16du:dateUtc="2025-05-22T20:23:00Z">
        <w:r w:rsidR="00132B4B">
          <w:t xml:space="preserve"> </w:t>
        </w:r>
      </w:ins>
      <m:oMath>
        <m:acc>
          <m:accPr>
            <m:chr m:val="̅"/>
            <m:ctrlPr>
              <w:ins w:id="1825" w:author="Kateřina Rulfová" w:date="2025-05-21T23:55:00Z" w16du:dateUtc="2025-05-21T21:55:00Z">
                <w:rPr>
                  <w:rFonts w:ascii="Cambria Math" w:hAnsi="Cambria Math"/>
                  <w:i/>
                </w:rPr>
              </w:ins>
            </m:ctrlPr>
          </m:accPr>
          <m:e>
            <m:r>
              <w:ins w:id="1826" w:author="Kateřina Rulfová" w:date="2025-05-21T23:55:00Z" w16du:dateUtc="2025-05-21T21:55:00Z">
                <w:rPr>
                  <w:rFonts w:ascii="Cambria Math" w:hAnsi="Cambria Math"/>
                </w:rPr>
                <m:t>mAP@</m:t>
              </w:ins>
            </m:r>
            <m:d>
              <m:dPr>
                <m:begChr m:val="["/>
                <m:endChr m:val="]"/>
                <m:ctrlPr>
                  <w:ins w:id="1827" w:author="Kateřina Rulfová" w:date="2025-05-21T23:55:00Z" w16du:dateUtc="2025-05-21T21:55:00Z">
                    <w:rPr>
                      <w:rFonts w:ascii="Cambria Math" w:hAnsi="Cambria Math"/>
                      <w:i/>
                    </w:rPr>
                  </w:ins>
                </m:ctrlPr>
              </m:dPr>
              <m:e>
                <m:r>
                  <w:ins w:id="1828" w:author="Kateřina Rulfová" w:date="2025-05-21T23:55:00Z" w16du:dateUtc="2025-05-21T21:55:00Z">
                    <w:rPr>
                      <w:rFonts w:ascii="Cambria Math" w:hAnsi="Cambria Math"/>
                    </w:rPr>
                    <m:t>50:95</m:t>
                  </w:ins>
                </m:r>
              </m:e>
            </m:d>
          </m:e>
        </m:acc>
        <m:r>
          <w:ins w:id="1829" w:author="Kateřina Rulfová" w:date="2025-05-21T23:55:00Z" w16du:dateUtc="2025-05-21T21:55:00Z">
            <w:rPr>
              <w:rFonts w:ascii="Cambria Math" w:hAnsi="Cambria Math"/>
            </w:rPr>
            <m:t>=0,609</m:t>
          </w:ins>
        </m:r>
      </m:oMath>
      <w:ins w:id="1830" w:author="Kateřina Rulfová" w:date="2025-05-22T22:23:00Z" w16du:dateUtc="2025-05-22T20:23:00Z">
        <w:r w:rsidR="00132B4B">
          <w:t>.</w:t>
        </w:r>
      </w:ins>
    </w:p>
    <w:p w14:paraId="5271062D" w14:textId="49C1F026" w:rsidR="001F6158" w:rsidRPr="001F6158" w:rsidRDefault="001F6158">
      <w:pPr>
        <w:rPr>
          <w:ins w:id="1831" w:author="Ingr Jiri" w:date="2025-05-21T23:05:00Z" w16du:dateUtc="2025-05-21T21:05:00Z"/>
        </w:rPr>
        <w:pPrChange w:id="1832" w:author="Kateřina Rulfová" w:date="2025-05-21T23:58:00Z" w16du:dateUtc="2025-05-21T21:58:00Z">
          <w:pPr>
            <w:pStyle w:val="Titulek"/>
          </w:pPr>
        </w:pPrChange>
      </w:pPr>
    </w:p>
    <w:p w14:paraId="393C4BCC" w14:textId="77777777" w:rsidR="00F109E8" w:rsidRDefault="00F109E8">
      <w:pPr>
        <w:keepNext/>
        <w:spacing w:after="0" w:line="240" w:lineRule="auto"/>
        <w:jc w:val="left"/>
        <w:rPr>
          <w:ins w:id="1833" w:author="Ingr Jiri" w:date="2025-05-21T23:08:00Z" w16du:dateUtc="2025-05-21T21:08:00Z"/>
        </w:rPr>
        <w:pPrChange w:id="1834" w:author="Ingr Jiri" w:date="2025-05-21T23:08:00Z" w16du:dateUtc="2025-05-21T21:08:00Z">
          <w:pPr>
            <w:spacing w:after="0" w:line="240" w:lineRule="auto"/>
            <w:jc w:val="left"/>
          </w:pPr>
        </w:pPrChange>
      </w:pPr>
      <w:ins w:id="1835" w:author="Ingr Jiri" w:date="2025-05-21T23:07:00Z" w16du:dateUtc="2025-05-21T21:07:00Z">
        <w:r w:rsidRPr="00FF4849">
          <w:rPr>
            <w:noProof/>
            <w:lang w:eastAsia="cs-CZ"/>
          </w:rPr>
          <w:lastRenderedPageBreak/>
          <w:drawing>
            <wp:inline distT="0" distB="0" distL="0" distR="0" wp14:anchorId="6E83077B" wp14:editId="348C4D08">
              <wp:extent cx="5759450" cy="1828800"/>
              <wp:effectExtent l="0" t="0" r="0" b="0"/>
              <wp:docPr id="432416600" name="Obrázek 432416600" descr="C:\bakalarka\runs\final_m_optimized\overview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kalarka\runs\final_m_optimized\overview_plo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b="4731"/>
                      <a:stretch/>
                    </pic:blipFill>
                    <pic:spPr bwMode="auto">
                      <a:xfrm>
                        <a:off x="0" y="0"/>
                        <a:ext cx="5759450" cy="18288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9349990" w14:textId="294A087F" w:rsidR="00F109E8" w:rsidRDefault="00F109E8">
      <w:pPr>
        <w:pStyle w:val="Titulek"/>
        <w:spacing w:before="0"/>
        <w:jc w:val="left"/>
        <w:rPr>
          <w:ins w:id="1836" w:author="Kateřina Rulfová" w:date="2025-05-21T23:58:00Z" w16du:dateUtc="2025-05-21T21:58:00Z"/>
        </w:rPr>
        <w:pPrChange w:id="1837" w:author="Ingr Jiri" w:date="2025-05-27T21:54:00Z" w16du:dateUtc="2025-05-27T19:54:00Z">
          <w:pPr>
            <w:pStyle w:val="Titulek"/>
            <w:jc w:val="left"/>
          </w:pPr>
        </w:pPrChange>
      </w:pPr>
      <w:bookmarkStart w:id="1838" w:name="_Ref198761377"/>
      <w:ins w:id="1839" w:author="Ingr Jiri" w:date="2025-05-21T23:08:00Z" w16du:dateUtc="2025-05-21T21:08:00Z">
        <w:r w:rsidRPr="00F109E8">
          <w:rPr>
            <w:b/>
            <w:bCs w:val="0"/>
            <w:rPrChange w:id="1840" w:author="Ingr Jiri" w:date="2025-05-21T23:09:00Z" w16du:dateUtc="2025-05-21T21:09:00Z">
              <w:rPr/>
            </w:rPrChange>
          </w:rPr>
          <w:t xml:space="preserve">Obr. </w:t>
        </w:r>
      </w:ins>
      <w:ins w:id="1841" w:author="Ingr Jiri" w:date="2025-05-26T22:51:00Z" w16du:dateUtc="2025-05-26T20:51:00Z">
        <w:r w:rsidR="00E360BF">
          <w:rPr>
            <w:b/>
            <w:bCs w:val="0"/>
          </w:rPr>
          <w:fldChar w:fldCharType="begin"/>
        </w:r>
        <w:r w:rsidR="00E360BF">
          <w:rPr>
            <w:b/>
            <w:bCs w:val="0"/>
          </w:rPr>
          <w:instrText xml:space="preserve"> STYLEREF 1 \s </w:instrText>
        </w:r>
      </w:ins>
      <w:r w:rsidR="00E360BF">
        <w:rPr>
          <w:b/>
          <w:bCs w:val="0"/>
        </w:rPr>
        <w:fldChar w:fldCharType="separate"/>
      </w:r>
      <w:r w:rsidR="00E360BF">
        <w:rPr>
          <w:b/>
          <w:bCs w:val="0"/>
          <w:noProof/>
        </w:rPr>
        <w:t>4</w:t>
      </w:r>
      <w:ins w:id="1842" w:author="Ingr Jiri" w:date="2025-05-26T22:51:00Z" w16du:dateUtc="2025-05-26T20:51:00Z">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ins>
      <w:r w:rsidR="00E360BF">
        <w:rPr>
          <w:b/>
          <w:bCs w:val="0"/>
        </w:rPr>
        <w:fldChar w:fldCharType="separate"/>
      </w:r>
      <w:ins w:id="1843" w:author="Ingr Jiri" w:date="2025-05-26T22:51:00Z" w16du:dateUtc="2025-05-26T20:51:00Z">
        <w:r w:rsidR="00E360BF">
          <w:rPr>
            <w:b/>
            <w:bCs w:val="0"/>
            <w:noProof/>
          </w:rPr>
          <w:t>2</w:t>
        </w:r>
        <w:r w:rsidR="00E360BF">
          <w:rPr>
            <w:b/>
            <w:bCs w:val="0"/>
          </w:rPr>
          <w:fldChar w:fldCharType="end"/>
        </w:r>
      </w:ins>
      <w:bookmarkEnd w:id="1838"/>
      <w:ins w:id="1844" w:author="Ingr Jiri" w:date="2025-05-21T23:08:00Z" w16du:dateUtc="2025-05-21T21:08:00Z">
        <w:r>
          <w:t xml:space="preserve">: </w:t>
        </w:r>
        <w:r w:rsidRPr="00694C81">
          <w:t>Výsledné metriky dílčích modelů YOLO11</w:t>
        </w:r>
        <w:r>
          <w:t>m</w:t>
        </w:r>
        <w:r w:rsidRPr="00694C81">
          <w:t xml:space="preserve"> získaných pomocí křížové validace</w:t>
        </w:r>
      </w:ins>
    </w:p>
    <w:p w14:paraId="5449B4B9" w14:textId="79B0391F" w:rsidR="00333BDC" w:rsidDel="00BD2542" w:rsidRDefault="004B7CB0" w:rsidP="00B57AA2">
      <w:pPr>
        <w:spacing w:after="0" w:line="240" w:lineRule="auto"/>
        <w:jc w:val="left"/>
        <w:rPr>
          <w:del w:id="1845" w:author="Kateřina Rulfová" w:date="2025-05-15T14:20:00Z"/>
        </w:rPr>
      </w:pPr>
      <w:ins w:id="1846" w:author="Kateřina Rulfová" w:date="2025-05-21T23:58:00Z" w16du:dateUtc="2025-05-21T21:58:00Z">
        <w:r>
          <w:t>Z výsledků je patrné, že</w:t>
        </w:r>
      </w:ins>
      <w:ins w:id="1847" w:author="Kateřina Rulfová" w:date="2025-05-22T22:26:00Z" w16du:dateUtc="2025-05-22T20:26:00Z">
        <w:r w:rsidR="00D14E9D">
          <w:t xml:space="preserve"> </w:t>
        </w:r>
      </w:ins>
      <w:ins w:id="1848" w:author="Kateřina Rulfová" w:date="2025-05-21T23:58:00Z" w16du:dateUtc="2025-05-21T21:58:00Z">
        <w:r>
          <w:t xml:space="preserve">YOLO11m </w:t>
        </w:r>
      </w:ins>
      <w:ins w:id="1849" w:author="Kateřina Rulfová" w:date="2025-05-22T22:27:00Z" w16du:dateUtc="2025-05-22T20:27:00Z">
        <w:r w:rsidR="00D14E9D">
          <w:t>dosahuje</w:t>
        </w:r>
        <w:r w:rsidR="00AA5507">
          <w:t xml:space="preserve"> </w:t>
        </w:r>
        <w:r w:rsidR="00D14E9D">
          <w:t xml:space="preserve">lepších výsledků než </w:t>
        </w:r>
      </w:ins>
      <w:ins w:id="1850" w:author="Kateřina Rulfová" w:date="2025-05-21T23:58:00Z" w16du:dateUtc="2025-05-21T21:58:00Z">
        <w:r>
          <w:t xml:space="preserve">YOLO11s. </w:t>
        </w:r>
      </w:ins>
      <w:ins w:id="1851" w:author="Kateřina Rulfová" w:date="2025-05-22T22:28:00Z" w16du:dateUtc="2025-05-22T20:28:00Z">
        <w:r w:rsidR="00C530BD">
          <w:t xml:space="preserve">Na základě těchto výsledků </w:t>
        </w:r>
      </w:ins>
      <w:ins w:id="1852" w:author="Kateřina Rulfová" w:date="2025-05-22T22:29:00Z" w16du:dateUtc="2025-05-22T20:29:00Z">
        <w:r w:rsidR="00C530BD">
          <w:t>byl zvolen m</w:t>
        </w:r>
      </w:ins>
      <w:ins w:id="1853" w:author="Kateřina Rulfová" w:date="2025-05-21T23:58:00Z" w16du:dateUtc="2025-05-21T21:58:00Z">
        <w:r>
          <w:t xml:space="preserve">odel YOLO11m s nastavením </w:t>
        </w:r>
        <w:proofErr w:type="spellStart"/>
        <w:r>
          <w:t>hyperparametrů</w:t>
        </w:r>
        <w:proofErr w:type="spellEnd"/>
        <w:r>
          <w:t xml:space="preserve"> uvedeným v </w:t>
        </w:r>
        <w:r>
          <w:fldChar w:fldCharType="begin"/>
        </w:r>
        <w:r>
          <w:instrText xml:space="preserve"> REF _Ref198742129 \h </w:instrText>
        </w:r>
      </w:ins>
      <w:ins w:id="1854" w:author="Kateřina Rulfová" w:date="2025-05-21T23:58:00Z" w16du:dateUtc="2025-05-21T21:58:00Z">
        <w:r>
          <w:fldChar w:fldCharType="separate"/>
        </w:r>
      </w:ins>
      <w:ins w:id="1855" w:author="Ingr Jiri" w:date="2025-05-21T17:46:00Z" w16du:dateUtc="2025-05-21T15:46:00Z">
        <w:r w:rsidR="00C409DD" w:rsidRPr="00A36777">
          <w:rPr>
            <w:b/>
            <w:rPrChange w:id="1856" w:author="Ingr Jiri" w:date="2025-05-21T17:46:00Z" w16du:dateUtc="2025-05-21T15:46:00Z">
              <w:rPr/>
            </w:rPrChange>
          </w:rPr>
          <w:t xml:space="preserve">Tabulka </w:t>
        </w:r>
      </w:ins>
      <w:r w:rsidR="00C409DD">
        <w:rPr>
          <w:b/>
          <w:bCs/>
          <w:noProof/>
        </w:rPr>
        <w:t>4</w:t>
      </w:r>
      <w:ins w:id="1857" w:author="Ingr Jiri" w:date="2025-05-21T17:46:00Z" w16du:dateUtc="2025-05-21T15:46:00Z">
        <w:r w:rsidR="00C409DD" w:rsidRPr="00A36777">
          <w:rPr>
            <w:b/>
            <w:rPrChange w:id="1858" w:author="Ingr Jiri" w:date="2025-05-21T17:46:00Z" w16du:dateUtc="2025-05-21T15:46:00Z">
              <w:rPr/>
            </w:rPrChange>
          </w:rPr>
          <w:t>.</w:t>
        </w:r>
      </w:ins>
      <w:r w:rsidR="00C409DD">
        <w:rPr>
          <w:b/>
          <w:bCs/>
          <w:noProof/>
        </w:rPr>
        <w:t>1</w:t>
      </w:r>
      <w:ins w:id="1859" w:author="Kateřina Rulfová" w:date="2025-05-21T23:58:00Z" w16du:dateUtc="2025-05-21T21:58:00Z">
        <w:r>
          <w:fldChar w:fldCharType="end"/>
        </w:r>
      </w:ins>
      <w:ins w:id="1860" w:author="Kateřina Rulfová" w:date="2025-05-21T23:59:00Z" w16du:dateUtc="2025-05-21T21:59:00Z">
        <w:r>
          <w:t xml:space="preserve"> jako </w:t>
        </w:r>
      </w:ins>
      <w:ins w:id="1861" w:author="Kateřina Rulfová" w:date="2025-05-22T22:29:00Z" w16du:dateUtc="2025-05-22T20:29:00Z">
        <w:r w:rsidR="00C530BD">
          <w:t xml:space="preserve">nejvhodnější </w:t>
        </w:r>
      </w:ins>
      <w:ins w:id="1862" w:author="Kateřina Rulfová" w:date="2025-05-21T23:59:00Z" w16du:dateUtc="2025-05-21T21:59:00Z">
        <w:r>
          <w:t>řešení pro úlohu detekce hlasivek v záznamech z laryngoskopických vyšetření.</w:t>
        </w:r>
      </w:ins>
    </w:p>
    <w:p w14:paraId="4881390D" w14:textId="77777777" w:rsidR="00BD2542" w:rsidRPr="00333BDC" w:rsidRDefault="00BD2542" w:rsidP="00333BDC">
      <w:pPr>
        <w:rPr>
          <w:ins w:id="1863" w:author="Ingr Jiri" w:date="2025-05-16T11:44:00Z"/>
        </w:rPr>
      </w:pPr>
    </w:p>
    <w:p w14:paraId="7F2296DF" w14:textId="5156DD35" w:rsidR="00136BAF" w:rsidRDefault="00566F26" w:rsidP="0017627C">
      <w:r>
        <w:br w:type="page"/>
      </w:r>
    </w:p>
    <w:p w14:paraId="6D02F367" w14:textId="77777777" w:rsidR="00136BAF" w:rsidRDefault="00566F26">
      <w:pPr>
        <w:pStyle w:val="Nadpis1"/>
        <w:tabs>
          <w:tab w:val="left" w:pos="432"/>
        </w:tabs>
        <w:rPr>
          <w:ins w:id="1864" w:author="Ingr Jiri" w:date="2025-05-14T11:22:00Z"/>
        </w:rPr>
      </w:pPr>
      <w:bookmarkStart w:id="1865" w:name="__RefHeading__50_1490133149"/>
      <w:bookmarkStart w:id="1866" w:name="_Toc151549805"/>
      <w:bookmarkStart w:id="1867" w:name="_Toc198115602"/>
      <w:bookmarkEnd w:id="1865"/>
      <w:r>
        <w:lastRenderedPageBreak/>
        <w:t>ZÁVĚR</w:t>
      </w:r>
      <w:bookmarkEnd w:id="1866"/>
      <w:bookmarkEnd w:id="1867"/>
    </w:p>
    <w:p w14:paraId="25CF0D58" w14:textId="490FE995" w:rsidR="00B033A3" w:rsidRDefault="006A6320" w:rsidP="00B033A3">
      <w:r>
        <w:t>Tato</w:t>
      </w:r>
      <w:r w:rsidR="00CD722C">
        <w:t xml:space="preserve"> bakalářská</w:t>
      </w:r>
      <w:ins w:id="1868" w:author="Ingr Jiri" w:date="2025-05-14T11:22:00Z">
        <w:r w:rsidR="00B033A3">
          <w:t xml:space="preserve"> práce </w:t>
        </w:r>
      </w:ins>
      <w:r>
        <w:t xml:space="preserve">se </w:t>
      </w:r>
      <w:r w:rsidR="00CD722C">
        <w:t xml:space="preserve">zaměřila na </w:t>
      </w:r>
      <w:ins w:id="1869" w:author="Ingr Jiri" w:date="2025-05-14T11:23:00Z">
        <w:r w:rsidR="00B033A3">
          <w:t xml:space="preserve">vytvoření modelu AI </w:t>
        </w:r>
      </w:ins>
      <w:r w:rsidR="00B57AA2">
        <w:t xml:space="preserve">pro detekci anatomických struktur oblasti </w:t>
      </w:r>
      <w:ins w:id="1870" w:author="Ingr Jiri" w:date="2025-05-14T11:23:00Z">
        <w:r w:rsidR="00B033A3">
          <w:t xml:space="preserve">hlasivek </w:t>
        </w:r>
      </w:ins>
      <w:r w:rsidR="00B57AA2">
        <w:t xml:space="preserve">na snímcích z </w:t>
      </w:r>
      <w:ins w:id="1871" w:author="Ingr Jiri" w:date="2025-05-14T11:23:00Z">
        <w:r w:rsidR="00B033A3">
          <w:t xml:space="preserve">laryngoskopických </w:t>
        </w:r>
      </w:ins>
      <w:r w:rsidR="00B57AA2">
        <w:t>vyšetření</w:t>
      </w:r>
      <w:ins w:id="1872" w:author="Ingr Jiri" w:date="2025-05-14T11:24:00Z">
        <w:r w:rsidR="00B033A3">
          <w:t>.</w:t>
        </w:r>
      </w:ins>
      <w:r>
        <w:t xml:space="preserve"> C</w:t>
      </w:r>
      <w:r w:rsidRPr="006A6320">
        <w:t xml:space="preserve">ílem bylo </w:t>
      </w:r>
      <w:r w:rsidR="00CD722C">
        <w:t xml:space="preserve">navrhnout </w:t>
      </w:r>
      <w:r w:rsidRPr="006A6320">
        <w:t>detekční systém založen</w:t>
      </w:r>
      <w:r w:rsidR="00CD722C">
        <w:t>ý</w:t>
      </w:r>
      <w:r w:rsidRPr="006A6320">
        <w:t xml:space="preserve"> na algoritmu YOLO, který </w:t>
      </w:r>
      <w:r>
        <w:t xml:space="preserve">by </w:t>
      </w:r>
      <w:r w:rsidR="00CD722C">
        <w:t xml:space="preserve">dokázal </w:t>
      </w:r>
      <w:r w:rsidRPr="006A6320">
        <w:t xml:space="preserve">přesně identifikovat </w:t>
      </w:r>
      <w:r>
        <w:t xml:space="preserve">relevantní </w:t>
      </w:r>
      <w:r w:rsidRPr="006A6320">
        <w:t xml:space="preserve">oblasti v </w:t>
      </w:r>
      <w:del w:id="1873" w:author="Ingr Jiri" w:date="2025-05-27T21:55:00Z" w16du:dateUtc="2025-05-27T19:55:00Z">
        <w:r w:rsidRPr="006A6320" w:rsidDel="00F539DA">
          <w:delText xml:space="preserve">lékařských </w:delText>
        </w:r>
      </w:del>
      <w:ins w:id="1874" w:author="Ingr Jiri" w:date="2025-05-27T21:55:00Z" w16du:dateUtc="2025-05-27T19:55:00Z">
        <w:r w:rsidR="00F539DA">
          <w:t>laryngoskopických</w:t>
        </w:r>
        <w:r w:rsidR="00F539DA" w:rsidRPr="006A6320">
          <w:t xml:space="preserve"> </w:t>
        </w:r>
      </w:ins>
      <w:r w:rsidRPr="006A6320">
        <w:t xml:space="preserve">obrazech </w:t>
      </w:r>
      <w:r>
        <w:t xml:space="preserve">v reálném čase </w:t>
      </w:r>
      <w:r w:rsidRPr="006A6320">
        <w:t xml:space="preserve">a tím </w:t>
      </w:r>
      <w:r>
        <w:t>přispě</w:t>
      </w:r>
      <w:ins w:id="1875" w:author="Ingr Jiri" w:date="2025-05-27T21:55:00Z" w16du:dateUtc="2025-05-27T19:55:00Z">
        <w:r w:rsidR="00F539DA">
          <w:t>l</w:t>
        </w:r>
      </w:ins>
      <w:del w:id="1876" w:author="Ingr Jiri" w:date="2025-05-27T21:55:00Z" w16du:dateUtc="2025-05-27T19:55:00Z">
        <w:r w:rsidR="00C24BFE" w:rsidDel="00F539DA">
          <w:delText>t</w:delText>
        </w:r>
      </w:del>
      <w:r>
        <w:t xml:space="preserve"> </w:t>
      </w:r>
      <w:r w:rsidRPr="006A6320">
        <w:t>ke zvýšení objektivity a efektivity diagnostiky.</w:t>
      </w:r>
    </w:p>
    <w:p w14:paraId="385AE224" w14:textId="1EE7E0F8" w:rsidR="003B4A0E" w:rsidRDefault="00F91842" w:rsidP="00B033A3">
      <w:r>
        <w:t xml:space="preserve">V první části by sestaven dataset tvořený výstupy z laryngoskopických vyšetření. V jednotlivých snímcích hlasivek byly manuálně či </w:t>
      </w:r>
      <w:proofErr w:type="spellStart"/>
      <w:r>
        <w:t>semi</w:t>
      </w:r>
      <w:proofErr w:type="spellEnd"/>
      <w:r>
        <w:t>-automatic</w:t>
      </w:r>
      <w:r w:rsidR="00C24BFE">
        <w:t xml:space="preserve">ky </w:t>
      </w:r>
      <w:r>
        <w:t xml:space="preserve">anotovány pravá hlasivka, </w:t>
      </w:r>
      <w:proofErr w:type="spellStart"/>
      <w:r>
        <w:t>glotická</w:t>
      </w:r>
      <w:proofErr w:type="spellEnd"/>
      <w:r>
        <w:t xml:space="preserve"> štěrbina a levá hlasivka. </w:t>
      </w:r>
      <w:r w:rsidR="00C24BFE">
        <w:t>Celkově dataset zahrnuje</w:t>
      </w:r>
      <w:r>
        <w:t xml:space="preserve"> záznamy hlasivek 20 pacientů s celkovým počtem 12 991 vzorků. </w:t>
      </w:r>
      <w:r w:rsidR="00C24BFE">
        <w:t xml:space="preserve">Pro </w:t>
      </w:r>
      <w:ins w:id="1877" w:author="Ingr Jiri" w:date="2025-05-27T21:56:00Z" w16du:dateUtc="2025-05-27T19:56:00Z">
        <w:r w:rsidR="00F539DA">
          <w:t>ú</w:t>
        </w:r>
      </w:ins>
      <w:del w:id="1878" w:author="Ingr Jiri" w:date="2025-05-27T21:56:00Z" w16du:dateUtc="2025-05-27T19:56:00Z">
        <w:r w:rsidR="00C24BFE" w:rsidDel="00F539DA">
          <w:delText>´</w:delText>
        </w:r>
      </w:del>
      <w:r w:rsidR="00C24BFE">
        <w:t xml:space="preserve">čel trénování modelu </w:t>
      </w:r>
      <w:r w:rsidR="003B4A0E">
        <w:t xml:space="preserve">byl dataset rozdělen na </w:t>
      </w:r>
      <w:r w:rsidR="00C24BFE">
        <w:t>deset</w:t>
      </w:r>
      <w:r w:rsidR="003B4A0E">
        <w:t xml:space="preserve"> částí</w:t>
      </w:r>
      <w:r w:rsidR="00C24BFE">
        <w:t xml:space="preserve"> tak</w:t>
      </w:r>
      <w:r w:rsidR="003B4A0E">
        <w:t xml:space="preserve">, </w:t>
      </w:r>
      <w:r w:rsidR="00C24BFE">
        <w:t xml:space="preserve">aby </w:t>
      </w:r>
      <w:r w:rsidR="003B4A0E">
        <w:t xml:space="preserve">záznam </w:t>
      </w:r>
      <w:r w:rsidR="00C24BFE">
        <w:t xml:space="preserve">každého </w:t>
      </w:r>
      <w:r w:rsidR="003B4A0E">
        <w:t>pacie</w:t>
      </w:r>
      <w:r w:rsidR="00C24BFE">
        <w:t>nta</w:t>
      </w:r>
      <w:r w:rsidR="003B4A0E">
        <w:t xml:space="preserve"> </w:t>
      </w:r>
      <w:r w:rsidR="00C24BFE">
        <w:t>byl zařazen pouze do jedné z nich</w:t>
      </w:r>
      <w:r w:rsidR="003B4A0E">
        <w:t>. Toto rozložení zamezuje přeučení modelu na podobných snímcích</w:t>
      </w:r>
      <w:r w:rsidR="00C24BFE">
        <w:t xml:space="preserve">, které by se jinak mohly vyskytovat v trénovací i vyhodnocovací části </w:t>
      </w:r>
      <w:r w:rsidR="003B4A0E">
        <w:t>a</w:t>
      </w:r>
      <w:r w:rsidR="00C24BFE">
        <w:t xml:space="preserve"> zároveň </w:t>
      </w:r>
      <w:r w:rsidR="003B4A0E">
        <w:t xml:space="preserve">lépe </w:t>
      </w:r>
      <w:r w:rsidR="00C24BFE">
        <w:t>simuluje reálné použití modelu dosud neviděná data nových pacientů</w:t>
      </w:r>
      <w:r w:rsidR="003B4A0E">
        <w:t>.</w:t>
      </w:r>
    </w:p>
    <w:p w14:paraId="438E3F31" w14:textId="38D679E3" w:rsidR="006A6320" w:rsidRDefault="003B4A0E" w:rsidP="00B033A3">
      <w:r>
        <w:t xml:space="preserve">Dále bylo provedeno porovnání </w:t>
      </w:r>
      <w:r w:rsidR="00C24BFE">
        <w:t xml:space="preserve">různých </w:t>
      </w:r>
      <w:r>
        <w:t xml:space="preserve">velikosti modelu </w:t>
      </w:r>
      <w:r w:rsidR="00C24BFE">
        <w:t xml:space="preserve">YOLO11 (n, s, m, l, x) z hlediska vhodnosti pro tuto úlohu </w:t>
      </w:r>
      <w:r>
        <w:t xml:space="preserve">(kap. </w:t>
      </w:r>
      <w:r>
        <w:fldChar w:fldCharType="begin"/>
      </w:r>
      <w:r>
        <w:instrText xml:space="preserve"> REF _Ref198851379 \r \h </w:instrText>
      </w:r>
      <w:r>
        <w:fldChar w:fldCharType="separate"/>
      </w:r>
      <w:r>
        <w:t>3.2.7</w:t>
      </w:r>
      <w:r>
        <w:fldChar w:fldCharType="end"/>
      </w:r>
      <w:r>
        <w:t xml:space="preserve">). Z testovaných velikostí modelu byly za nejvhodnější vybrány </w:t>
      </w:r>
      <w:r w:rsidR="00341D4D">
        <w:t>velikosti s a m zejména pro jejich přiměřenou velikost vůči složitosti problému</w:t>
      </w:r>
      <w:r w:rsidR="00C24BFE">
        <w:t xml:space="preserve">, </w:t>
      </w:r>
      <w:r w:rsidR="00341D4D">
        <w:t xml:space="preserve">velikosti datasetu a přijatelnou rychlost detekce. </w:t>
      </w:r>
      <w:r w:rsidR="00C24BFE">
        <w:t>Model YOLO11s byl následně použit pro</w:t>
      </w:r>
      <w:r>
        <w:t xml:space="preserve"> optimalizac</w:t>
      </w:r>
      <w:r w:rsidR="00C24BFE">
        <w:t>i</w:t>
      </w:r>
      <w:r>
        <w:t xml:space="preserve"> </w:t>
      </w:r>
      <w:proofErr w:type="spellStart"/>
      <w:r>
        <w:t>hyperparametrů</w:t>
      </w:r>
      <w:proofErr w:type="spellEnd"/>
      <w:r>
        <w:t xml:space="preserve">. Jednotlivé tréninky modelů uvedené v  </w:t>
      </w:r>
      <w:r w:rsidR="00341D4D">
        <w:fldChar w:fldCharType="begin"/>
      </w:r>
      <w:r w:rsidR="00341D4D">
        <w:instrText xml:space="preserve"> REF _Ref198851516 \r \h </w:instrText>
      </w:r>
      <w:r w:rsidR="00341D4D">
        <w:fldChar w:fldCharType="separate"/>
      </w:r>
      <w:r w:rsidR="00341D4D">
        <w:t>3.2.9</w:t>
      </w:r>
      <w:r w:rsidR="00341D4D">
        <w:fldChar w:fldCharType="end"/>
      </w:r>
      <w:r w:rsidR="00341D4D">
        <w:t xml:space="preserve"> byl prováděny za identického nastavení s rozdíly pouze v testované hodnotě. </w:t>
      </w:r>
      <w:r w:rsidR="00B82E96">
        <w:t>O</w:t>
      </w:r>
      <w:r w:rsidR="00341D4D">
        <w:t>ptimalizovan</w:t>
      </w:r>
      <w:r w:rsidR="00B82E96">
        <w:t>é</w:t>
      </w:r>
      <w:r w:rsidR="00341D4D">
        <w:t xml:space="preserve"> hodnot</w:t>
      </w:r>
      <w:r w:rsidR="00B82E96">
        <w:t>y</w:t>
      </w:r>
      <w:r w:rsidR="00341D4D">
        <w:t xml:space="preserve"> </w:t>
      </w:r>
      <w:proofErr w:type="spellStart"/>
      <w:r w:rsidR="00341D4D">
        <w:t>hyperparametrů</w:t>
      </w:r>
      <w:proofErr w:type="spellEnd"/>
      <w:r w:rsidR="00341D4D">
        <w:t xml:space="preserve"> pro tuto úlohu jsou uvedeny v </w:t>
      </w:r>
      <w:r w:rsidR="00341D4D">
        <w:fldChar w:fldCharType="begin"/>
      </w:r>
      <w:r w:rsidR="00341D4D">
        <w:instrText xml:space="preserve"> REF _Ref198742129 \h </w:instrText>
      </w:r>
      <w:r w:rsidR="00341D4D">
        <w:fldChar w:fldCharType="separate"/>
      </w:r>
      <w:ins w:id="1879" w:author="Ingr Jiri" w:date="2025-05-21T17:46:00Z" w16du:dateUtc="2025-05-21T15:46:00Z">
        <w:r w:rsidR="00341D4D" w:rsidRPr="00A36777">
          <w:rPr>
            <w:b/>
            <w:rPrChange w:id="1880" w:author="Ingr Jiri" w:date="2025-05-21T17:46:00Z" w16du:dateUtc="2025-05-21T15:46:00Z">
              <w:rPr/>
            </w:rPrChange>
          </w:rPr>
          <w:t>Tabul</w:t>
        </w:r>
      </w:ins>
      <w:r w:rsidR="00341D4D">
        <w:rPr>
          <w:b/>
        </w:rPr>
        <w:t>ce</w:t>
      </w:r>
      <w:ins w:id="1881" w:author="Ingr Jiri" w:date="2025-05-21T17:46:00Z" w16du:dateUtc="2025-05-21T15:46:00Z">
        <w:r w:rsidR="00341D4D" w:rsidRPr="00A36777">
          <w:rPr>
            <w:b/>
            <w:rPrChange w:id="1882" w:author="Ingr Jiri" w:date="2025-05-21T17:46:00Z" w16du:dateUtc="2025-05-21T15:46:00Z">
              <w:rPr/>
            </w:rPrChange>
          </w:rPr>
          <w:t xml:space="preserve"> </w:t>
        </w:r>
      </w:ins>
      <w:r w:rsidR="00341D4D">
        <w:rPr>
          <w:b/>
          <w:bCs/>
          <w:noProof/>
        </w:rPr>
        <w:t>4</w:t>
      </w:r>
      <w:ins w:id="1883" w:author="Ingr Jiri" w:date="2025-05-21T17:46:00Z" w16du:dateUtc="2025-05-21T15:46:00Z">
        <w:r w:rsidR="00341D4D" w:rsidRPr="00A36777">
          <w:rPr>
            <w:b/>
            <w:rPrChange w:id="1884" w:author="Ingr Jiri" w:date="2025-05-21T17:46:00Z" w16du:dateUtc="2025-05-21T15:46:00Z">
              <w:rPr/>
            </w:rPrChange>
          </w:rPr>
          <w:t>.</w:t>
        </w:r>
      </w:ins>
      <w:r w:rsidR="00341D4D">
        <w:rPr>
          <w:b/>
          <w:bCs/>
          <w:noProof/>
        </w:rPr>
        <w:t>1</w:t>
      </w:r>
      <w:r w:rsidR="00341D4D">
        <w:fldChar w:fldCharType="end"/>
      </w:r>
      <w:r w:rsidR="00EE461B">
        <w:t>.</w:t>
      </w:r>
    </w:p>
    <w:p w14:paraId="7C514AED" w14:textId="7D18C706" w:rsidR="00EE461B" w:rsidRDefault="00EE461B" w:rsidP="00B033A3">
      <w:r>
        <w:t>Finální model</w:t>
      </w:r>
      <w:r w:rsidR="00945D69">
        <w:t>y</w:t>
      </w:r>
      <w:r>
        <w:t xml:space="preserve"> byl</w:t>
      </w:r>
      <w:r w:rsidR="00945D69">
        <w:t>y</w:t>
      </w:r>
      <w:r>
        <w:t xml:space="preserve"> vytvořen</w:t>
      </w:r>
      <w:r w:rsidR="00945D69">
        <w:t>y</w:t>
      </w:r>
      <w:r>
        <w:t xml:space="preserve"> </w:t>
      </w:r>
      <w:r w:rsidR="00945D69">
        <w:t xml:space="preserve">ve variantách </w:t>
      </w:r>
      <w:r>
        <w:t>YOLO11s a YOLO11m a je</w:t>
      </w:r>
      <w:r w:rsidR="00945D69">
        <w:t>jich</w:t>
      </w:r>
      <w:r>
        <w:t xml:space="preserve"> vyhodnocení probíhalo metodou křížové validace.</w:t>
      </w:r>
      <w:del w:id="1885" w:author="Ingr Jiri" w:date="2025-05-27T21:57:00Z" w16du:dateUtc="2025-05-27T19:57:00Z">
        <w:r w:rsidDel="00F539DA">
          <w:delText xml:space="preserve"> V dílčích datasetech bylo zařazeno 8 částí do trénovací sady a zbylé dvě byly rozděleny po jedné do validačních a testovacích dat (podle </w:delText>
        </w:r>
        <w:r w:rsidDel="00F539DA">
          <w:fldChar w:fldCharType="begin"/>
        </w:r>
        <w:r w:rsidDel="00F539DA">
          <w:delInstrText xml:space="preserve"> REF _Ref198851862 \h </w:delInstrText>
        </w:r>
        <w:r w:rsidDel="00F539DA">
          <w:fldChar w:fldCharType="separate"/>
        </w:r>
        <w:r w:rsidDel="00F539DA">
          <w:rPr>
            <w:b/>
            <w:bCs/>
          </w:rPr>
          <w:delText>O</w:delText>
        </w:r>
        <w:r w:rsidRPr="00AD1B2E" w:rsidDel="00F539DA">
          <w:rPr>
            <w:b/>
            <w:bCs/>
          </w:rPr>
          <w:delText xml:space="preserve">br. </w:delText>
        </w:r>
        <w:r w:rsidDel="00F539DA">
          <w:rPr>
            <w:b/>
            <w:bCs/>
            <w:noProof/>
          </w:rPr>
          <w:delText>33</w:delText>
        </w:r>
        <w:r w:rsidDel="00F539DA">
          <w:fldChar w:fldCharType="end"/>
        </w:r>
        <w:r w:rsidDel="00F539DA">
          <w:delText>).</w:delText>
        </w:r>
      </w:del>
      <w:r>
        <w:t xml:space="preserve"> </w:t>
      </w:r>
      <w:r w:rsidR="00636059">
        <w:t xml:space="preserve">Nejvhodnějším modelem pro detekci částí hlasivek v záznamech z laryngoskopického vyšetření byl zvolen model YOLO11m, který vykazoval vyšší přesnost detekce oproti modelu YOLO11s. Výsledné metriky dílčích datasetů se značně lišily, což je </w:t>
      </w:r>
      <w:r w:rsidR="00945D69">
        <w:t>dáno</w:t>
      </w:r>
      <w:r w:rsidR="00636059">
        <w:t xml:space="preserve"> nízkým počtem pacientů zahrnutých do datasetu. Každý </w:t>
      </w:r>
      <w:r w:rsidR="00945D69">
        <w:t xml:space="preserve">jednotlivý </w:t>
      </w:r>
      <w:r w:rsidR="00636059">
        <w:t xml:space="preserve">pacient ve validační </w:t>
      </w:r>
      <w:r w:rsidR="00945D69">
        <w:t>části</w:t>
      </w:r>
      <w:r w:rsidR="00636059">
        <w:t xml:space="preserve"> má výrazný vliv na </w:t>
      </w:r>
      <w:r w:rsidR="00945D69">
        <w:t xml:space="preserve">celkový výsledek </w:t>
      </w:r>
      <w:r w:rsidR="00636059">
        <w:t>modelu.</w:t>
      </w:r>
    </w:p>
    <w:p w14:paraId="69BA00E0" w14:textId="62D67949" w:rsidR="00636059" w:rsidRDefault="00636059" w:rsidP="00B033A3">
      <w:pPr>
        <w:rPr>
          <w:ins w:id="1886" w:author="Ingr Jiri" w:date="2025-05-14T11:25:00Z"/>
        </w:rPr>
      </w:pPr>
      <w:r>
        <w:t xml:space="preserve">Finální model YOLO11m s optimalizovanými </w:t>
      </w:r>
      <w:proofErr w:type="spellStart"/>
      <w:r>
        <w:t>hyperparametry</w:t>
      </w:r>
      <w:proofErr w:type="spellEnd"/>
      <w:r>
        <w:t xml:space="preserve"> dos</w:t>
      </w:r>
      <w:r w:rsidR="00945D69">
        <w:t>ahoval</w:t>
      </w:r>
      <w:r>
        <w:t xml:space="preserve"> průměrnýc</w:t>
      </w:r>
      <w:r w:rsidR="00945D69">
        <w:t>h</w:t>
      </w:r>
      <w:r>
        <w:t xml:space="preserve"> metrik </w:t>
      </w:r>
      <m:oMath>
        <m:acc>
          <m:accPr>
            <m:chr m:val="̅"/>
            <m:ctrlPr>
              <w:rPr>
                <w:rFonts w:ascii="Cambria Math" w:hAnsi="Cambria Math"/>
                <w:i/>
              </w:rPr>
            </m:ctrlPr>
          </m:accPr>
          <m:e>
            <m:r>
              <w:rPr>
                <w:rFonts w:ascii="Cambria Math" w:hAnsi="Cambria Math"/>
              </w:rPr>
              <m:t>mAP@50</m:t>
            </m:r>
          </m:e>
        </m:acc>
        <m:r>
          <w:rPr>
            <w:rFonts w:ascii="Cambria Math" w:hAnsi="Cambria Math"/>
          </w:rPr>
          <m:t>=0,829</m:t>
        </m:r>
      </m:oMath>
      <w:r>
        <w:t xml:space="preserve"> a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0,609</m:t>
        </m:r>
      </m:oMath>
      <w:r>
        <w:t>.</w:t>
      </w:r>
    </w:p>
    <w:p w14:paraId="4C476AB3" w14:textId="5B02E5B3" w:rsidR="00D053C4" w:rsidRDefault="00566F26" w:rsidP="00D053C4">
      <w:pPr>
        <w:pStyle w:val="Nadpis1neslovan"/>
        <w:ind w:left="0" w:firstLine="0"/>
      </w:pPr>
      <w:bookmarkStart w:id="1887" w:name="__RefHeading__52_1490133149"/>
      <w:bookmarkStart w:id="1888" w:name="_Toc151549806"/>
      <w:bookmarkStart w:id="1889" w:name="_Toc198115603"/>
      <w:bookmarkEnd w:id="1887"/>
      <w:r>
        <w:lastRenderedPageBreak/>
        <w:t>LITERATURA</w:t>
      </w:r>
      <w:bookmarkEnd w:id="1888"/>
      <w:bookmarkEnd w:id="1889"/>
    </w:p>
    <w:p w14:paraId="5EBDAF9F" w14:textId="77777777" w:rsidR="0044284B" w:rsidRPr="0044284B" w:rsidRDefault="00D053C4" w:rsidP="0044284B">
      <w:pPr>
        <w:pStyle w:val="EndNoteBibliography"/>
        <w:spacing w:after="0"/>
        <w:rPr>
          <w:noProof/>
        </w:rPr>
      </w:pPr>
      <w:r>
        <w:fldChar w:fldCharType="begin"/>
      </w:r>
      <w:r>
        <w:instrText xml:space="preserve"> ADDIN EN.REFLIST </w:instrText>
      </w:r>
      <w:r>
        <w:fldChar w:fldCharType="separate"/>
      </w:r>
      <w:r w:rsidR="0044284B" w:rsidRPr="0044284B">
        <w:rPr>
          <w:noProof/>
        </w:rPr>
        <w:t xml:space="preserve">(1) Cong, X.; Li, S.; Chen, F.; Liu, C.; Meng, Y. A Review of YOLO Object Detection Algorithms based on Deep Learning. </w:t>
      </w:r>
      <w:r w:rsidR="0044284B" w:rsidRPr="0044284B">
        <w:rPr>
          <w:i/>
          <w:noProof/>
        </w:rPr>
        <w:t xml:space="preserve">Frontiers in Computing and Intelligent Systems </w:t>
      </w:r>
      <w:r w:rsidR="0044284B" w:rsidRPr="0044284B">
        <w:rPr>
          <w:b/>
          <w:noProof/>
        </w:rPr>
        <w:t>2023</w:t>
      </w:r>
      <w:r w:rsidR="0044284B" w:rsidRPr="0044284B">
        <w:rPr>
          <w:noProof/>
        </w:rPr>
        <w:t xml:space="preserve">, </w:t>
      </w:r>
      <w:r w:rsidR="0044284B" w:rsidRPr="0044284B">
        <w:rPr>
          <w:i/>
          <w:noProof/>
        </w:rPr>
        <w:t>4</w:t>
      </w:r>
      <w:r w:rsidR="0044284B" w:rsidRPr="0044284B">
        <w:rPr>
          <w:noProof/>
        </w:rPr>
        <w:t xml:space="preserve"> (2), 17-20. DOI: 10.54097/fcis.v4i2.9730.</w:t>
      </w:r>
    </w:p>
    <w:p w14:paraId="1503C49A" w14:textId="77777777" w:rsidR="0044284B" w:rsidRPr="0044284B" w:rsidRDefault="0044284B" w:rsidP="0044284B">
      <w:pPr>
        <w:pStyle w:val="EndNoteBibliography"/>
        <w:spacing w:after="0"/>
        <w:rPr>
          <w:noProof/>
        </w:rPr>
      </w:pPr>
      <w:r w:rsidRPr="0044284B">
        <w:rPr>
          <w:noProof/>
        </w:rPr>
        <w:t xml:space="preserve">(2) Ravpreet, K.; Sarbjeet, S. A comprehensive review of object detection with deep learning. </w:t>
      </w:r>
      <w:r w:rsidRPr="0044284B">
        <w:rPr>
          <w:i/>
          <w:noProof/>
        </w:rPr>
        <w:t xml:space="preserve">Digital Signal Processing </w:t>
      </w:r>
      <w:r w:rsidRPr="0044284B">
        <w:rPr>
          <w:b/>
          <w:noProof/>
        </w:rPr>
        <w:t>2023</w:t>
      </w:r>
      <w:r w:rsidRPr="0044284B">
        <w:rPr>
          <w:noProof/>
        </w:rPr>
        <w:t xml:space="preserve">, </w:t>
      </w:r>
      <w:r w:rsidRPr="0044284B">
        <w:rPr>
          <w:i/>
          <w:noProof/>
        </w:rPr>
        <w:t>132</w:t>
      </w:r>
      <w:r w:rsidRPr="0044284B">
        <w:rPr>
          <w:noProof/>
        </w:rPr>
        <w:t>.</w:t>
      </w:r>
    </w:p>
    <w:p w14:paraId="4BD8FE30" w14:textId="77777777" w:rsidR="0044284B" w:rsidRPr="0044284B" w:rsidRDefault="0044284B" w:rsidP="0044284B">
      <w:pPr>
        <w:pStyle w:val="EndNoteBibliography"/>
        <w:spacing w:after="0"/>
        <w:rPr>
          <w:noProof/>
        </w:rPr>
      </w:pPr>
      <w:r w:rsidRPr="0044284B">
        <w:rPr>
          <w:noProof/>
        </w:rPr>
        <w:t xml:space="preserve">(3) Tesema, S. N. </w:t>
      </w:r>
      <w:r w:rsidRPr="0044284B">
        <w:rPr>
          <w:i/>
          <w:noProof/>
        </w:rPr>
        <w:t>Deep Convolutional Neural Network Based Object Detection Inference Acceleration Using FPGA</w:t>
      </w:r>
      <w:r w:rsidRPr="0044284B">
        <w:rPr>
          <w:noProof/>
        </w:rPr>
        <w:t>; Université Bourgogne Franche-Comté, 2022.</w:t>
      </w:r>
    </w:p>
    <w:p w14:paraId="6DC6476B" w14:textId="623C8080" w:rsidR="0044284B" w:rsidRPr="0044284B" w:rsidRDefault="0044284B" w:rsidP="0044284B">
      <w:pPr>
        <w:pStyle w:val="EndNoteBibliography"/>
        <w:spacing w:after="0"/>
        <w:rPr>
          <w:noProof/>
        </w:rPr>
      </w:pPr>
      <w:r w:rsidRPr="0044284B">
        <w:rPr>
          <w:noProof/>
        </w:rPr>
        <w:t xml:space="preserve">(4) Buettgenbach, M. H. </w:t>
      </w:r>
      <w:r w:rsidRPr="0044284B">
        <w:rPr>
          <w:i/>
          <w:noProof/>
        </w:rPr>
        <w:t>Explain like I’m five: Artificial neurons</w:t>
      </w:r>
      <w:r w:rsidRPr="0044284B">
        <w:rPr>
          <w:noProof/>
        </w:rPr>
        <w:t xml:space="preserve">. 2021. </w:t>
      </w:r>
      <w:hyperlink r:id="rId41" w:history="1">
        <w:r w:rsidRPr="0044284B">
          <w:rPr>
            <w:rStyle w:val="Hypertextovodkaz"/>
            <w:noProof/>
          </w:rPr>
          <w:t>https://towardsdatascience.com/explain-like-im-five-artificial-neurons-b7c475b56189</w:t>
        </w:r>
      </w:hyperlink>
      <w:r w:rsidRPr="0044284B">
        <w:rPr>
          <w:noProof/>
        </w:rPr>
        <w:t xml:space="preserve"> (accessed 2025 25. 1.).</w:t>
      </w:r>
    </w:p>
    <w:p w14:paraId="548E8B9A" w14:textId="446B5579" w:rsidR="0044284B" w:rsidRPr="0044284B" w:rsidRDefault="0044284B" w:rsidP="0044284B">
      <w:pPr>
        <w:pStyle w:val="EndNoteBibliography"/>
        <w:spacing w:after="0"/>
        <w:rPr>
          <w:noProof/>
        </w:rPr>
      </w:pPr>
      <w:r w:rsidRPr="0044284B">
        <w:rPr>
          <w:noProof/>
        </w:rPr>
        <w:t xml:space="preserve">(5) vdumoulin. </w:t>
      </w:r>
      <w:r w:rsidRPr="0044284B">
        <w:rPr>
          <w:i/>
          <w:noProof/>
        </w:rPr>
        <w:t>conv_arithmetic</w:t>
      </w:r>
      <w:r w:rsidRPr="0044284B">
        <w:rPr>
          <w:noProof/>
        </w:rPr>
        <w:t xml:space="preserve">. 2016. </w:t>
      </w:r>
      <w:hyperlink r:id="rId42" w:history="1">
        <w:r w:rsidRPr="0044284B">
          <w:rPr>
            <w:rStyle w:val="Hypertextovodkaz"/>
            <w:noProof/>
          </w:rPr>
          <w:t>https://github.com/vdumoulin/conv_arithmetic?tab=readme-ov-file</w:t>
        </w:r>
      </w:hyperlink>
      <w:r w:rsidRPr="0044284B">
        <w:rPr>
          <w:noProof/>
        </w:rPr>
        <w:t xml:space="preserve"> (accessed 2025 27.1.).</w:t>
      </w:r>
    </w:p>
    <w:p w14:paraId="2126F5BF" w14:textId="77777777" w:rsidR="0044284B" w:rsidRPr="0044284B" w:rsidRDefault="0044284B" w:rsidP="0044284B">
      <w:pPr>
        <w:pStyle w:val="EndNoteBibliography"/>
        <w:rPr>
          <w:i/>
          <w:noProof/>
        </w:rPr>
      </w:pPr>
      <w:r w:rsidRPr="0044284B">
        <w:rPr>
          <w:noProof/>
        </w:rPr>
        <w:t xml:space="preserve">(6) Brownlee, J. </w:t>
      </w:r>
      <w:r w:rsidRPr="0044284B">
        <w:rPr>
          <w:i/>
          <w:noProof/>
        </w:rPr>
        <w:t>Deep Learning for Computer Vision</w:t>
      </w:r>
    </w:p>
    <w:p w14:paraId="33BF7555" w14:textId="77777777" w:rsidR="0044284B" w:rsidRPr="0044284B" w:rsidRDefault="0044284B" w:rsidP="0044284B">
      <w:pPr>
        <w:pStyle w:val="EndNoteBibliography"/>
        <w:spacing w:after="0"/>
        <w:rPr>
          <w:noProof/>
        </w:rPr>
      </w:pPr>
      <w:r w:rsidRPr="0044284B">
        <w:rPr>
          <w:i/>
          <w:noProof/>
        </w:rPr>
        <w:t>Image Classification, Object Detection, and Face Recognition in Python</w:t>
      </w:r>
      <w:r w:rsidRPr="0044284B">
        <w:rPr>
          <w:noProof/>
        </w:rPr>
        <w:t>; Machine Learning Mastery, 2019.</w:t>
      </w:r>
    </w:p>
    <w:p w14:paraId="5A6C40D8" w14:textId="75D81297" w:rsidR="0044284B" w:rsidRPr="0044284B" w:rsidRDefault="0044284B" w:rsidP="0044284B">
      <w:pPr>
        <w:pStyle w:val="EndNoteBibliography"/>
        <w:spacing w:after="0"/>
        <w:rPr>
          <w:noProof/>
        </w:rPr>
      </w:pPr>
      <w:r w:rsidRPr="0044284B">
        <w:rPr>
          <w:noProof/>
        </w:rPr>
        <w:t xml:space="preserve">(7) Le, K. </w:t>
      </w:r>
      <w:r w:rsidRPr="0044284B">
        <w:rPr>
          <w:i/>
          <w:noProof/>
        </w:rPr>
        <w:t>An overview of VGG16 and NiN models</w:t>
      </w:r>
      <w:r w:rsidRPr="0044284B">
        <w:rPr>
          <w:noProof/>
        </w:rPr>
        <w:t xml:space="preserve">. 2021. </w:t>
      </w:r>
      <w:hyperlink r:id="rId43" w:history="1">
        <w:r w:rsidRPr="0044284B">
          <w:rPr>
            <w:rStyle w:val="Hypertextovodkaz"/>
            <w:noProof/>
          </w:rPr>
          <w:t>https://lekhuyen.medium.com/an-overview-of-vgg16-and-nin-models-96e4bf398484</w:t>
        </w:r>
      </w:hyperlink>
      <w:r w:rsidRPr="0044284B">
        <w:rPr>
          <w:noProof/>
        </w:rPr>
        <w:t xml:space="preserve"> (accessed.</w:t>
      </w:r>
    </w:p>
    <w:p w14:paraId="5A56675A" w14:textId="77777777" w:rsidR="0044284B" w:rsidRPr="0044284B" w:rsidRDefault="0044284B" w:rsidP="0044284B">
      <w:pPr>
        <w:pStyle w:val="EndNoteBibliography"/>
        <w:spacing w:after="0"/>
        <w:rPr>
          <w:noProof/>
        </w:rPr>
      </w:pPr>
      <w:r w:rsidRPr="0044284B">
        <w:rPr>
          <w:noProof/>
        </w:rPr>
        <w:t xml:space="preserve">(8) Adams, J.; Qiu, Y.; Posadas, L.; Eskridge, K.; Graef, G. Phenotypic trait extraction of soybean plants using deep convolutional neural networks with transfer learning. </w:t>
      </w:r>
      <w:r w:rsidRPr="0044284B">
        <w:rPr>
          <w:i/>
          <w:noProof/>
        </w:rPr>
        <w:t xml:space="preserve">Big Data and Information Analytics </w:t>
      </w:r>
      <w:r w:rsidRPr="0044284B">
        <w:rPr>
          <w:b/>
          <w:noProof/>
        </w:rPr>
        <w:t>2021</w:t>
      </w:r>
      <w:r w:rsidRPr="0044284B">
        <w:rPr>
          <w:noProof/>
        </w:rPr>
        <w:t xml:space="preserve">, </w:t>
      </w:r>
      <w:r w:rsidRPr="0044284B">
        <w:rPr>
          <w:i/>
          <w:noProof/>
        </w:rPr>
        <w:t>6</w:t>
      </w:r>
      <w:r w:rsidRPr="0044284B">
        <w:rPr>
          <w:noProof/>
        </w:rPr>
        <w:t>, 26-40. DOI: 10.3934/bdia.2021003.</w:t>
      </w:r>
    </w:p>
    <w:p w14:paraId="02D6A8AD" w14:textId="77777777" w:rsidR="0044284B" w:rsidRPr="0044284B" w:rsidRDefault="0044284B" w:rsidP="0044284B">
      <w:pPr>
        <w:pStyle w:val="EndNoteBibliography"/>
        <w:spacing w:after="0"/>
        <w:rPr>
          <w:noProof/>
        </w:rPr>
      </w:pPr>
      <w:r w:rsidRPr="0044284B">
        <w:rPr>
          <w:noProof/>
        </w:rPr>
        <w:t xml:space="preserve">(9) Yu, J.; Li, J.; Sun, B.; Chen, J.; Li, C. Multiclass Radio Frequency Interference Detection and Suppression for SAR Based on the Single Shot MultiBox Detector. </w:t>
      </w:r>
      <w:r w:rsidRPr="0044284B">
        <w:rPr>
          <w:i/>
          <w:noProof/>
        </w:rPr>
        <w:t xml:space="preserve">Sensors </w:t>
      </w:r>
      <w:r w:rsidRPr="0044284B">
        <w:rPr>
          <w:b/>
          <w:noProof/>
        </w:rPr>
        <w:t>2018</w:t>
      </w:r>
      <w:r w:rsidRPr="0044284B">
        <w:rPr>
          <w:noProof/>
        </w:rPr>
        <w:t xml:space="preserve">, </w:t>
      </w:r>
      <w:r w:rsidRPr="0044284B">
        <w:rPr>
          <w:i/>
          <w:noProof/>
        </w:rPr>
        <w:t>18</w:t>
      </w:r>
      <w:r w:rsidRPr="0044284B">
        <w:rPr>
          <w:noProof/>
        </w:rPr>
        <w:t xml:space="preserve"> (11). DOI: 10.3390/s18114034.</w:t>
      </w:r>
    </w:p>
    <w:p w14:paraId="42EBAD60" w14:textId="77777777" w:rsidR="0044284B" w:rsidRPr="0044284B" w:rsidRDefault="0044284B" w:rsidP="0044284B">
      <w:pPr>
        <w:pStyle w:val="EndNoteBibliography"/>
        <w:spacing w:after="0"/>
        <w:rPr>
          <w:noProof/>
        </w:rPr>
      </w:pPr>
      <w:r w:rsidRPr="0044284B">
        <w:rPr>
          <w:noProof/>
        </w:rPr>
        <w:t xml:space="preserve">(10) Carranza-García, M.; Torres-Mateo, J.; Lara-Benítez, P.; García-Gutiérrez, J. On the Performance of One-Stage and Two-Stage Object Detectors in Autonomous Vehicles Using Camera Data. </w:t>
      </w:r>
      <w:r w:rsidRPr="0044284B">
        <w:rPr>
          <w:i/>
          <w:noProof/>
        </w:rPr>
        <w:t xml:space="preserve">Remote Sensing </w:t>
      </w:r>
      <w:r w:rsidRPr="0044284B">
        <w:rPr>
          <w:b/>
          <w:noProof/>
        </w:rPr>
        <w:t>2021</w:t>
      </w:r>
      <w:r w:rsidRPr="0044284B">
        <w:rPr>
          <w:noProof/>
        </w:rPr>
        <w:t xml:space="preserve">, </w:t>
      </w:r>
      <w:r w:rsidRPr="0044284B">
        <w:rPr>
          <w:i/>
          <w:noProof/>
        </w:rPr>
        <w:t>13</w:t>
      </w:r>
      <w:r w:rsidRPr="0044284B">
        <w:rPr>
          <w:noProof/>
        </w:rPr>
        <w:t xml:space="preserve"> (1), 89.</w:t>
      </w:r>
    </w:p>
    <w:p w14:paraId="2DB8D084" w14:textId="77777777" w:rsidR="0044284B" w:rsidRPr="0044284B" w:rsidRDefault="0044284B" w:rsidP="0044284B">
      <w:pPr>
        <w:pStyle w:val="EndNoteBibliography"/>
        <w:spacing w:after="0"/>
        <w:rPr>
          <w:noProof/>
        </w:rPr>
      </w:pPr>
      <w:r w:rsidRPr="0044284B">
        <w:rPr>
          <w:noProof/>
        </w:rPr>
        <w:t>(11) Deng, J.; Dong, W.; Socher, R.; Li, L.-J.; Li, K.; Fei-Fei, L. Imagenet: A large-scale hierarchical image database. 2009 IEEE Conference on Computer Vision and Pattern Recognition: 2009.</w:t>
      </w:r>
    </w:p>
    <w:p w14:paraId="7B429241" w14:textId="77777777" w:rsidR="0044284B" w:rsidRPr="0044284B" w:rsidRDefault="0044284B" w:rsidP="0044284B">
      <w:pPr>
        <w:pStyle w:val="EndNoteBibliography"/>
        <w:spacing w:after="0"/>
        <w:rPr>
          <w:noProof/>
        </w:rPr>
      </w:pPr>
      <w:r w:rsidRPr="0044284B">
        <w:rPr>
          <w:noProof/>
        </w:rPr>
        <w:t xml:space="preserve">(12) Yao, J.; Huang, X.; Wei, M.; Han, W.; Xu, X.; Wang, R.; Chen, J.; Sun, L. High-Efficiency Classification of White Blood Cells Based on Object Detection. </w:t>
      </w:r>
      <w:r w:rsidRPr="0044284B">
        <w:rPr>
          <w:i/>
          <w:noProof/>
        </w:rPr>
        <w:t xml:space="preserve">Journal of Healthcare Engineering </w:t>
      </w:r>
      <w:r w:rsidRPr="0044284B">
        <w:rPr>
          <w:b/>
          <w:noProof/>
        </w:rPr>
        <w:t>2021</w:t>
      </w:r>
      <w:r w:rsidRPr="0044284B">
        <w:rPr>
          <w:noProof/>
        </w:rPr>
        <w:t>,  (23), 1-11. DOI: 10.1155/2021/1615192.</w:t>
      </w:r>
    </w:p>
    <w:p w14:paraId="7147ADE9" w14:textId="77777777" w:rsidR="0044284B" w:rsidRPr="0044284B" w:rsidRDefault="0044284B" w:rsidP="0044284B">
      <w:pPr>
        <w:pStyle w:val="EndNoteBibliography"/>
        <w:spacing w:after="0"/>
        <w:rPr>
          <w:noProof/>
        </w:rPr>
      </w:pPr>
      <w:r w:rsidRPr="0044284B">
        <w:rPr>
          <w:noProof/>
        </w:rPr>
        <w:t>(13) Girshick, R.; Donahue, J.; Darrell, T.; Malik, J. Rich feature hierarchies for accurate object detection and semantic segmentation. In IEEE CONFERENCE ON COMPUTER VISION AND PATTERN RECOGNITION, Columbus, OH, USA; 2014.</w:t>
      </w:r>
    </w:p>
    <w:p w14:paraId="2AF456D8" w14:textId="77777777" w:rsidR="0044284B" w:rsidRPr="0044284B" w:rsidRDefault="0044284B" w:rsidP="0044284B">
      <w:pPr>
        <w:pStyle w:val="EndNoteBibliography"/>
        <w:spacing w:after="0"/>
        <w:rPr>
          <w:noProof/>
        </w:rPr>
      </w:pPr>
      <w:r w:rsidRPr="0044284B">
        <w:rPr>
          <w:noProof/>
        </w:rPr>
        <w:t xml:space="preserve">(14) Uijlings, J. R. R.; van de Sande, K. E. A.; Gevers, T.; Smeulders, A. W. M. Selective Search for Object Recognition. </w:t>
      </w:r>
      <w:r w:rsidRPr="0044284B">
        <w:rPr>
          <w:i/>
          <w:noProof/>
        </w:rPr>
        <w:t xml:space="preserve">INTERNATIONAL JOURNAL OF COMPUTER VISION </w:t>
      </w:r>
      <w:r w:rsidRPr="0044284B">
        <w:rPr>
          <w:b/>
          <w:noProof/>
        </w:rPr>
        <w:t>2012</w:t>
      </w:r>
      <w:r w:rsidRPr="0044284B">
        <w:rPr>
          <w:noProof/>
        </w:rPr>
        <w:t xml:space="preserve">, </w:t>
      </w:r>
      <w:r w:rsidRPr="0044284B">
        <w:rPr>
          <w:i/>
          <w:noProof/>
        </w:rPr>
        <w:t>104</w:t>
      </w:r>
      <w:r w:rsidRPr="0044284B">
        <w:rPr>
          <w:noProof/>
        </w:rPr>
        <w:t>, 154-171. DOI: 10.1007/s11263-013-0620-5.</w:t>
      </w:r>
    </w:p>
    <w:p w14:paraId="0849959A" w14:textId="77777777" w:rsidR="0044284B" w:rsidRPr="0044284B" w:rsidRDefault="0044284B" w:rsidP="0044284B">
      <w:pPr>
        <w:pStyle w:val="EndNoteBibliography"/>
        <w:spacing w:after="0"/>
        <w:rPr>
          <w:noProof/>
        </w:rPr>
      </w:pPr>
      <w:r w:rsidRPr="0044284B">
        <w:rPr>
          <w:noProof/>
        </w:rPr>
        <w:t xml:space="preserve">(15) Ahmed, K.; Ghareh Mohammadi, F.; Matus, M.; Shenavarmasouleh, F.; Pereira, L.; Ioannis, Z.; Amini, M. H. Towards Real-time House Detection in Aerial Imagery Using Faster Region-based Convolutional Neural Network. </w:t>
      </w:r>
      <w:r w:rsidRPr="0044284B">
        <w:rPr>
          <w:i/>
          <w:noProof/>
        </w:rPr>
        <w:t xml:space="preserve">IPSI Transactions on Internet Research </w:t>
      </w:r>
      <w:r w:rsidRPr="0044284B">
        <w:rPr>
          <w:b/>
          <w:noProof/>
        </w:rPr>
        <w:t>2023</w:t>
      </w:r>
      <w:r w:rsidRPr="0044284B">
        <w:rPr>
          <w:noProof/>
        </w:rPr>
        <w:t xml:space="preserve">, </w:t>
      </w:r>
      <w:r w:rsidRPr="0044284B">
        <w:rPr>
          <w:i/>
          <w:noProof/>
        </w:rPr>
        <w:t>19</w:t>
      </w:r>
      <w:r w:rsidRPr="0044284B">
        <w:rPr>
          <w:noProof/>
        </w:rPr>
        <w:t xml:space="preserve"> (2), 46-54. DOI: 10.58245/ipsi.tir.2302.06.</w:t>
      </w:r>
    </w:p>
    <w:p w14:paraId="731539FD" w14:textId="77777777" w:rsidR="0044284B" w:rsidRPr="0044284B" w:rsidRDefault="0044284B" w:rsidP="0044284B">
      <w:pPr>
        <w:pStyle w:val="EndNoteBibliography"/>
        <w:spacing w:after="0"/>
        <w:rPr>
          <w:noProof/>
        </w:rPr>
      </w:pPr>
      <w:r w:rsidRPr="0044284B">
        <w:rPr>
          <w:noProof/>
        </w:rPr>
        <w:t>(16) Kaur, S.; Kaur, L.; Lal, M. A Review: YOLO and Its Advancements. In 6th International Conference on Recent Innovations in Computing, ICRIC 2023, Jammu, Indie; 2024.</w:t>
      </w:r>
    </w:p>
    <w:p w14:paraId="247D7C26" w14:textId="77777777" w:rsidR="0044284B" w:rsidRPr="0044284B" w:rsidRDefault="0044284B" w:rsidP="0044284B">
      <w:pPr>
        <w:pStyle w:val="EndNoteBibliography"/>
        <w:spacing w:after="0"/>
        <w:rPr>
          <w:noProof/>
        </w:rPr>
      </w:pPr>
      <w:r w:rsidRPr="0044284B">
        <w:rPr>
          <w:noProof/>
        </w:rPr>
        <w:t xml:space="preserve">(17) Aziz, L.; Haji Salam, M. S. B.; Sheikh, U. U.; Ayub, S. Exploring Deep Learning-Based Architecture, Strategies, Applications and Current Trends in Generic Object Detection: A </w:t>
      </w:r>
      <w:r w:rsidRPr="0044284B">
        <w:rPr>
          <w:noProof/>
        </w:rPr>
        <w:lastRenderedPageBreak/>
        <w:t xml:space="preserve">Comprehensive Review. </w:t>
      </w:r>
      <w:r w:rsidRPr="0044284B">
        <w:rPr>
          <w:i/>
          <w:noProof/>
        </w:rPr>
        <w:t xml:space="preserve">IEEE Access </w:t>
      </w:r>
      <w:r w:rsidRPr="0044284B">
        <w:rPr>
          <w:b/>
          <w:noProof/>
        </w:rPr>
        <w:t>2020</w:t>
      </w:r>
      <w:r w:rsidRPr="0044284B">
        <w:rPr>
          <w:noProof/>
        </w:rPr>
        <w:t xml:space="preserve">, </w:t>
      </w:r>
      <w:r w:rsidRPr="0044284B">
        <w:rPr>
          <w:i/>
          <w:noProof/>
        </w:rPr>
        <w:t>8</w:t>
      </w:r>
      <w:r w:rsidRPr="0044284B">
        <w:rPr>
          <w:noProof/>
        </w:rPr>
        <w:t>, 170461-170495. DOI: 10.1109/ACCESS.2020.3021508.</w:t>
      </w:r>
    </w:p>
    <w:p w14:paraId="1D11A3F5" w14:textId="77777777" w:rsidR="0044284B" w:rsidRPr="0044284B" w:rsidRDefault="0044284B" w:rsidP="0044284B">
      <w:pPr>
        <w:pStyle w:val="EndNoteBibliography"/>
        <w:spacing w:after="0"/>
        <w:rPr>
          <w:noProof/>
        </w:rPr>
      </w:pPr>
      <w:r w:rsidRPr="0044284B">
        <w:rPr>
          <w:noProof/>
        </w:rPr>
        <w:t xml:space="preserve">(18) Liu, Y.; Sun, P.; Wergeles, N.; Shang, Y. A survey and performance evaluation of deep learning methods for small object detection. </w:t>
      </w:r>
      <w:r w:rsidRPr="0044284B">
        <w:rPr>
          <w:i/>
          <w:noProof/>
        </w:rPr>
        <w:t xml:space="preserve">Expert Systems with Applications </w:t>
      </w:r>
      <w:r w:rsidRPr="0044284B">
        <w:rPr>
          <w:b/>
          <w:noProof/>
        </w:rPr>
        <w:t>2021</w:t>
      </w:r>
      <w:r w:rsidRPr="0044284B">
        <w:rPr>
          <w:noProof/>
        </w:rPr>
        <w:t xml:space="preserve">, </w:t>
      </w:r>
      <w:r w:rsidRPr="0044284B">
        <w:rPr>
          <w:i/>
          <w:noProof/>
        </w:rPr>
        <w:t>172</w:t>
      </w:r>
      <w:r w:rsidRPr="0044284B">
        <w:rPr>
          <w:noProof/>
        </w:rPr>
        <w:t>. DOI: //doi.org/10.1016/j.eswa.2021.114602.</w:t>
      </w:r>
    </w:p>
    <w:p w14:paraId="4A37C3BD" w14:textId="77777777" w:rsidR="0044284B" w:rsidRPr="0044284B" w:rsidRDefault="0044284B" w:rsidP="0044284B">
      <w:pPr>
        <w:pStyle w:val="EndNoteBibliography"/>
        <w:spacing w:after="0"/>
        <w:rPr>
          <w:noProof/>
        </w:rPr>
      </w:pPr>
      <w:r w:rsidRPr="0044284B">
        <w:rPr>
          <w:noProof/>
        </w:rPr>
        <w:t xml:space="preserve">(19) Lavanya, G.; Pande, S. Enhancing Real-time Object Detection with YOLO Algorithm. </w:t>
      </w:r>
      <w:r w:rsidRPr="0044284B">
        <w:rPr>
          <w:i/>
          <w:noProof/>
        </w:rPr>
        <w:t xml:space="preserve">EAI Endorsed Transactions on Internet of Things </w:t>
      </w:r>
      <w:r w:rsidRPr="0044284B">
        <w:rPr>
          <w:b/>
          <w:noProof/>
        </w:rPr>
        <w:t>2023</w:t>
      </w:r>
      <w:r w:rsidRPr="0044284B">
        <w:rPr>
          <w:noProof/>
        </w:rPr>
        <w:t xml:space="preserve">, </w:t>
      </w:r>
      <w:r w:rsidRPr="0044284B">
        <w:rPr>
          <w:i/>
          <w:noProof/>
        </w:rPr>
        <w:t>10</w:t>
      </w:r>
      <w:r w:rsidRPr="0044284B">
        <w:rPr>
          <w:noProof/>
        </w:rPr>
        <w:t>. DOI: 10.4108/eetiot.4541.</w:t>
      </w:r>
    </w:p>
    <w:p w14:paraId="51226016" w14:textId="1B7A7B51" w:rsidR="0044284B" w:rsidRPr="0044284B" w:rsidRDefault="0044284B" w:rsidP="0044284B">
      <w:pPr>
        <w:pStyle w:val="EndNoteBibliography"/>
        <w:spacing w:after="0"/>
        <w:rPr>
          <w:noProof/>
        </w:rPr>
      </w:pPr>
      <w:r w:rsidRPr="0044284B">
        <w:rPr>
          <w:noProof/>
        </w:rPr>
        <w:t xml:space="preserve">(20) Badgujar, C. M.; Poulose, A.; Gan, H. Agricultural object detection with You Only Look Once (YOLO) Algorithm: A bibliometric and systematic literature review. </w:t>
      </w:r>
      <w:r w:rsidRPr="0044284B">
        <w:rPr>
          <w:i/>
          <w:noProof/>
        </w:rPr>
        <w:t xml:space="preserve">Computers and Electronics in Agriculture </w:t>
      </w:r>
      <w:r w:rsidRPr="0044284B">
        <w:rPr>
          <w:b/>
          <w:noProof/>
        </w:rPr>
        <w:t>2024</w:t>
      </w:r>
      <w:r w:rsidRPr="0044284B">
        <w:rPr>
          <w:noProof/>
        </w:rPr>
        <w:t xml:space="preserve">, </w:t>
      </w:r>
      <w:r w:rsidRPr="0044284B">
        <w:rPr>
          <w:i/>
          <w:noProof/>
        </w:rPr>
        <w:t>223</w:t>
      </w:r>
      <w:r w:rsidRPr="0044284B">
        <w:rPr>
          <w:noProof/>
        </w:rPr>
        <w:t xml:space="preserve">. DOI: </w:t>
      </w:r>
      <w:hyperlink r:id="rId44" w:history="1">
        <w:r w:rsidRPr="0044284B">
          <w:rPr>
            <w:rStyle w:val="Hypertextovodkaz"/>
            <w:noProof/>
          </w:rPr>
          <w:t>https://doi.org/10.1016/j.compag.2024.109090</w:t>
        </w:r>
      </w:hyperlink>
      <w:r w:rsidRPr="0044284B">
        <w:rPr>
          <w:noProof/>
        </w:rPr>
        <w:t>.</w:t>
      </w:r>
    </w:p>
    <w:p w14:paraId="31B09797" w14:textId="77777777" w:rsidR="0044284B" w:rsidRPr="0044284B" w:rsidRDefault="0044284B" w:rsidP="0044284B">
      <w:pPr>
        <w:pStyle w:val="EndNoteBibliography"/>
        <w:spacing w:after="0"/>
        <w:rPr>
          <w:noProof/>
        </w:rPr>
      </w:pPr>
      <w:r w:rsidRPr="0044284B">
        <w:rPr>
          <w:noProof/>
        </w:rPr>
        <w:t xml:space="preserve">(21) Terven, J.; Cordova-Esparza, D.-M.; Romero-González, J.-A. A Comprehensive Review of YOLO Architectures in Computer Vision: From YOLOv1 to YOLOv8 and YOLO-NAS. </w:t>
      </w:r>
      <w:r w:rsidRPr="0044284B">
        <w:rPr>
          <w:i/>
          <w:noProof/>
        </w:rPr>
        <w:t xml:space="preserve">Machine Learning and Knowledge Extraction </w:t>
      </w:r>
      <w:r w:rsidRPr="0044284B">
        <w:rPr>
          <w:b/>
          <w:noProof/>
        </w:rPr>
        <w:t>2023</w:t>
      </w:r>
      <w:r w:rsidRPr="0044284B">
        <w:rPr>
          <w:noProof/>
        </w:rPr>
        <w:t xml:space="preserve">, </w:t>
      </w:r>
      <w:r w:rsidRPr="0044284B">
        <w:rPr>
          <w:i/>
          <w:noProof/>
        </w:rPr>
        <w:t>5</w:t>
      </w:r>
      <w:r w:rsidRPr="0044284B">
        <w:rPr>
          <w:noProof/>
        </w:rPr>
        <w:t xml:space="preserve"> (4), 1680-1716. DOI: 10.3390/make5040083.</w:t>
      </w:r>
    </w:p>
    <w:p w14:paraId="63AB8909" w14:textId="77777777" w:rsidR="0044284B" w:rsidRPr="0044284B" w:rsidRDefault="0044284B" w:rsidP="0044284B">
      <w:pPr>
        <w:pStyle w:val="EndNoteBibliography"/>
        <w:spacing w:after="0"/>
        <w:rPr>
          <w:noProof/>
        </w:rPr>
      </w:pPr>
      <w:r w:rsidRPr="0044284B">
        <w:rPr>
          <w:noProof/>
        </w:rPr>
        <w:t xml:space="preserve">(22) Yanyun, S.; Liu </w:t>
      </w:r>
      <w:r w:rsidRPr="0044284B">
        <w:rPr>
          <w:rFonts w:ascii="MS Mincho" w:eastAsia="MS Mincho" w:hAnsi="MS Mincho" w:cs="MS Mincho" w:hint="eastAsia"/>
          <w:noProof/>
        </w:rPr>
        <w:t>刘迪</w:t>
      </w:r>
      <w:r w:rsidRPr="0044284B">
        <w:rPr>
          <w:noProof/>
        </w:rPr>
        <w:t xml:space="preserve">, D.; Chen, J.; Wang, Z.; Wang, Z.; Zhang, Q. On-Board Multi-Class Geospatial Object Detection Based on Convolutional Neural Network for High Resolution Remote Sensing Images. </w:t>
      </w:r>
      <w:r w:rsidRPr="0044284B">
        <w:rPr>
          <w:i/>
          <w:noProof/>
        </w:rPr>
        <w:t xml:space="preserve">Remote Sensing </w:t>
      </w:r>
      <w:r w:rsidRPr="0044284B">
        <w:rPr>
          <w:b/>
          <w:noProof/>
        </w:rPr>
        <w:t>2023</w:t>
      </w:r>
      <w:r w:rsidRPr="0044284B">
        <w:rPr>
          <w:noProof/>
        </w:rPr>
        <w:t xml:space="preserve">, </w:t>
      </w:r>
      <w:r w:rsidRPr="0044284B">
        <w:rPr>
          <w:i/>
          <w:noProof/>
        </w:rPr>
        <w:t>15</w:t>
      </w:r>
      <w:r w:rsidRPr="0044284B">
        <w:rPr>
          <w:noProof/>
        </w:rPr>
        <w:t xml:space="preserve"> (16). DOI: 10.3390/rs15163963.</w:t>
      </w:r>
    </w:p>
    <w:p w14:paraId="700D7D76" w14:textId="77777777" w:rsidR="0044284B" w:rsidRPr="0044284B" w:rsidRDefault="0044284B" w:rsidP="0044284B">
      <w:pPr>
        <w:pStyle w:val="EndNoteBibliography"/>
        <w:spacing w:after="0"/>
        <w:rPr>
          <w:noProof/>
        </w:rPr>
      </w:pPr>
      <w:r w:rsidRPr="0044284B">
        <w:rPr>
          <w:noProof/>
        </w:rPr>
        <w:t>(23) Redmon, J.; Divvala, S.; Girshick, R.; Farhadi, A. You Only Look Once: Unified, Real-Time Object Detection. In 2016 IEEE Conference on Computer Vision and Pattern Recognition (CVPR), Las Vegas, NV, USA; 2016.</w:t>
      </w:r>
    </w:p>
    <w:p w14:paraId="30C558AC" w14:textId="77777777" w:rsidR="0044284B" w:rsidRPr="0044284B" w:rsidRDefault="0044284B" w:rsidP="0044284B">
      <w:pPr>
        <w:pStyle w:val="EndNoteBibliography"/>
        <w:spacing w:after="0"/>
        <w:rPr>
          <w:noProof/>
        </w:rPr>
      </w:pPr>
      <w:r w:rsidRPr="0044284B">
        <w:rPr>
          <w:noProof/>
        </w:rPr>
        <w:t xml:space="preserve">(24) Zhao, Z.-Q.; Zheng, P.; Xu, S.-t.; Wu, X. Object Detection with Deep Learning: A Review. </w:t>
      </w:r>
      <w:r w:rsidRPr="0044284B">
        <w:rPr>
          <w:i/>
          <w:noProof/>
        </w:rPr>
        <w:t xml:space="preserve">IEEE Transactions on Neural Networks and Learning Systems </w:t>
      </w:r>
      <w:r w:rsidRPr="0044284B">
        <w:rPr>
          <w:b/>
          <w:noProof/>
        </w:rPr>
        <w:t>2019</w:t>
      </w:r>
      <w:r w:rsidRPr="0044284B">
        <w:rPr>
          <w:noProof/>
        </w:rPr>
        <w:t>, 1-21.</w:t>
      </w:r>
    </w:p>
    <w:p w14:paraId="564B1BA1" w14:textId="77777777" w:rsidR="0044284B" w:rsidRPr="0044284B" w:rsidRDefault="0044284B" w:rsidP="0044284B">
      <w:pPr>
        <w:pStyle w:val="EndNoteBibliography"/>
        <w:spacing w:after="0"/>
        <w:rPr>
          <w:noProof/>
        </w:rPr>
      </w:pPr>
      <w:r w:rsidRPr="0044284B">
        <w:rPr>
          <w:noProof/>
        </w:rPr>
        <w:t xml:space="preserve">(25) Tai, W.; Wang, Z.; Li, W.; Cheng, J.; Hong, X. DAAM-YOLOV5: A Helmet Detection Algorithm Combined with Dynamic Anchor Box and Attention Mechanism. </w:t>
      </w:r>
      <w:r w:rsidRPr="0044284B">
        <w:rPr>
          <w:i/>
          <w:noProof/>
        </w:rPr>
        <w:t xml:space="preserve">Electronics </w:t>
      </w:r>
      <w:r w:rsidRPr="0044284B">
        <w:rPr>
          <w:b/>
          <w:noProof/>
        </w:rPr>
        <w:t>2023</w:t>
      </w:r>
      <w:r w:rsidRPr="0044284B">
        <w:rPr>
          <w:noProof/>
        </w:rPr>
        <w:t xml:space="preserve">, </w:t>
      </w:r>
      <w:r w:rsidRPr="0044284B">
        <w:rPr>
          <w:i/>
          <w:noProof/>
        </w:rPr>
        <w:t>12</w:t>
      </w:r>
      <w:r w:rsidRPr="0044284B">
        <w:rPr>
          <w:noProof/>
        </w:rPr>
        <w:t xml:space="preserve"> (9). DOI: 10.3390/electronics12092094.</w:t>
      </w:r>
    </w:p>
    <w:p w14:paraId="28227FC0" w14:textId="77777777" w:rsidR="0044284B" w:rsidRPr="0044284B" w:rsidRDefault="0044284B" w:rsidP="0044284B">
      <w:pPr>
        <w:pStyle w:val="EndNoteBibliography"/>
        <w:spacing w:after="0"/>
        <w:rPr>
          <w:noProof/>
        </w:rPr>
      </w:pPr>
      <w:r w:rsidRPr="0044284B">
        <w:rPr>
          <w:noProof/>
        </w:rPr>
        <w:t>(26) Lin, T.-Y.; Ramanauskaitė, S.; Girshick, R.; He, K.; Hariharan, B.; Belongie, S. Feature Pyramid Networks for Object Detection. In 30TH IEEE CONFERENCE ON COMPUTER VISION AND PATTERN RECOGNITION (CVPR 2017), Honolulu, HI, USA; 2017.</w:t>
      </w:r>
    </w:p>
    <w:p w14:paraId="62087449" w14:textId="77777777" w:rsidR="0044284B" w:rsidRPr="0044284B" w:rsidRDefault="0044284B" w:rsidP="0044284B">
      <w:pPr>
        <w:pStyle w:val="EndNoteBibliography"/>
        <w:spacing w:after="0"/>
        <w:rPr>
          <w:noProof/>
        </w:rPr>
      </w:pPr>
      <w:r w:rsidRPr="0044284B">
        <w:rPr>
          <w:noProof/>
        </w:rPr>
        <w:t xml:space="preserve">(27) Dlužnevskij, D.; Stefanovič, P.; Ramanauskaitė, S. Investigation of YOLOv5 Efficiency in iPhone Supported Systems. </w:t>
      </w:r>
      <w:r w:rsidRPr="0044284B">
        <w:rPr>
          <w:i/>
          <w:noProof/>
        </w:rPr>
        <w:t xml:space="preserve">Baltic Journal of Modern Computing </w:t>
      </w:r>
      <w:r w:rsidRPr="0044284B">
        <w:rPr>
          <w:b/>
          <w:noProof/>
        </w:rPr>
        <w:t>2021</w:t>
      </w:r>
      <w:r w:rsidRPr="0044284B">
        <w:rPr>
          <w:noProof/>
        </w:rPr>
        <w:t xml:space="preserve">, </w:t>
      </w:r>
      <w:r w:rsidRPr="0044284B">
        <w:rPr>
          <w:i/>
          <w:noProof/>
        </w:rPr>
        <w:t>9</w:t>
      </w:r>
      <w:r w:rsidRPr="0044284B">
        <w:rPr>
          <w:noProof/>
        </w:rPr>
        <w:t xml:space="preserve"> (3). DOI: 10.22364/bjmc.2021.9.3.07.</w:t>
      </w:r>
    </w:p>
    <w:p w14:paraId="346672D6" w14:textId="77777777" w:rsidR="0044284B" w:rsidRPr="0044284B" w:rsidRDefault="0044284B" w:rsidP="0044284B">
      <w:pPr>
        <w:pStyle w:val="EndNoteBibliography"/>
        <w:spacing w:after="0"/>
        <w:rPr>
          <w:noProof/>
        </w:rPr>
      </w:pPr>
      <w:r w:rsidRPr="0044284B">
        <w:rPr>
          <w:noProof/>
        </w:rPr>
        <w:t xml:space="preserve">(28) Lin, T.-Y.; Maire, M.; Belongie, S. J.; Bourdev, L. D.; Girshick, R. B.; Hays, J.; Perona, P.; Ramanan, D.; Dollar, P.; Zitnick, C. L. Microsoft COCO: Common Objects in Context. </w:t>
      </w:r>
      <w:r w:rsidRPr="0044284B">
        <w:rPr>
          <w:i/>
          <w:noProof/>
        </w:rPr>
        <w:t xml:space="preserve">CoRR </w:t>
      </w:r>
      <w:r w:rsidRPr="0044284B">
        <w:rPr>
          <w:b/>
          <w:noProof/>
        </w:rPr>
        <w:t>2014</w:t>
      </w:r>
      <w:r w:rsidRPr="0044284B">
        <w:rPr>
          <w:noProof/>
        </w:rPr>
        <w:t xml:space="preserve">, </w:t>
      </w:r>
      <w:r w:rsidRPr="0044284B">
        <w:rPr>
          <w:i/>
          <w:noProof/>
        </w:rPr>
        <w:t>abs/1405.0312</w:t>
      </w:r>
      <w:r w:rsidRPr="0044284B">
        <w:rPr>
          <w:noProof/>
        </w:rPr>
        <w:t>.</w:t>
      </w:r>
    </w:p>
    <w:p w14:paraId="4F473568" w14:textId="77777777" w:rsidR="0044284B" w:rsidRPr="0044284B" w:rsidRDefault="0044284B" w:rsidP="0044284B">
      <w:pPr>
        <w:pStyle w:val="EndNoteBibliography"/>
        <w:spacing w:after="0"/>
        <w:rPr>
          <w:noProof/>
        </w:rPr>
      </w:pPr>
      <w:r w:rsidRPr="0044284B">
        <w:rPr>
          <w:noProof/>
        </w:rPr>
        <w:t>(29) Shetty, A. K.; Saha, I.; Sanghvi, R. M.; Save, S. A.; Patel, Y. J. A Review: Object Detection Models. In 2021 6th International Conference for Convergence in Technology (I2CT), Maharashtra, India; 2021.</w:t>
      </w:r>
    </w:p>
    <w:p w14:paraId="084A938E" w14:textId="77777777" w:rsidR="0044284B" w:rsidRPr="0044284B" w:rsidRDefault="0044284B" w:rsidP="0044284B">
      <w:pPr>
        <w:pStyle w:val="EndNoteBibliography"/>
        <w:spacing w:after="0"/>
        <w:rPr>
          <w:noProof/>
        </w:rPr>
      </w:pPr>
      <w:r w:rsidRPr="0044284B">
        <w:rPr>
          <w:noProof/>
        </w:rPr>
        <w:t>(30) Rezatofighi, H.; Tsoi, N.; Gwak, J.; Sadeghian, A.; Reid, I.; Savarese, S. Generalized intersection over union: A metric and a loss for bounding box regression. In 32nd IEEE/CVF Conference on Computer Vision and Pattern Recognition, Long Beach, CA, USA; Paper 8953982, 2019.</w:t>
      </w:r>
    </w:p>
    <w:p w14:paraId="2321FF7D" w14:textId="77777777" w:rsidR="0044284B" w:rsidRPr="0044284B" w:rsidRDefault="0044284B" w:rsidP="0044284B">
      <w:pPr>
        <w:pStyle w:val="EndNoteBibliography"/>
        <w:spacing w:after="0"/>
        <w:rPr>
          <w:noProof/>
        </w:rPr>
      </w:pPr>
      <w:r w:rsidRPr="0044284B">
        <w:rPr>
          <w:noProof/>
        </w:rPr>
        <w:t>(31) Padilla, R.; Netto, S. L.; Silva, E. A. B. d. A Survey on Performance Metrics forObject-Detection Algorithms. In 27th International Conference on Systems, Signals and Image Processing (IWSSIP), ELECTR NETWORK; 2020.</w:t>
      </w:r>
    </w:p>
    <w:p w14:paraId="13405C58" w14:textId="63AAB29D" w:rsidR="0044284B" w:rsidRPr="0044284B" w:rsidRDefault="0044284B" w:rsidP="0044284B">
      <w:pPr>
        <w:pStyle w:val="EndNoteBibliography"/>
        <w:spacing w:after="0"/>
        <w:rPr>
          <w:noProof/>
        </w:rPr>
      </w:pPr>
      <w:r w:rsidRPr="0044284B">
        <w:rPr>
          <w:noProof/>
        </w:rPr>
        <w:t xml:space="preserve">(32) </w:t>
      </w:r>
      <w:r w:rsidRPr="0044284B">
        <w:rPr>
          <w:i/>
          <w:noProof/>
        </w:rPr>
        <w:t>Label Studio</w:t>
      </w:r>
      <w:r w:rsidRPr="0044284B">
        <w:rPr>
          <w:noProof/>
        </w:rPr>
        <w:t xml:space="preserve">; 2020-2025. </w:t>
      </w:r>
      <w:hyperlink r:id="rId45" w:history="1">
        <w:r w:rsidRPr="0044284B">
          <w:rPr>
            <w:rStyle w:val="Hypertextovodkaz"/>
            <w:noProof/>
          </w:rPr>
          <w:t>https://github.com/HumanSignal/label-studio</w:t>
        </w:r>
      </w:hyperlink>
      <w:r w:rsidRPr="0044284B">
        <w:rPr>
          <w:noProof/>
        </w:rPr>
        <w:t xml:space="preserve"> (accessed 10.4.2025).</w:t>
      </w:r>
    </w:p>
    <w:p w14:paraId="14B4A0B9" w14:textId="77777777" w:rsidR="0044284B" w:rsidRPr="0044284B" w:rsidRDefault="0044284B" w:rsidP="0044284B">
      <w:pPr>
        <w:pStyle w:val="EndNoteBibliography"/>
        <w:spacing w:after="0"/>
        <w:rPr>
          <w:noProof/>
        </w:rPr>
      </w:pPr>
      <w:r w:rsidRPr="0044284B">
        <w:rPr>
          <w:noProof/>
        </w:rPr>
        <w:t xml:space="preserve">(33) Paris, G.; Robilliard, D.; Fonlupt, C. Exploring Overfitting in Genetic Programming. In </w:t>
      </w:r>
      <w:r w:rsidRPr="0044284B">
        <w:rPr>
          <w:i/>
          <w:noProof/>
        </w:rPr>
        <w:t>Artificial Evolution</w:t>
      </w:r>
      <w:r w:rsidRPr="0044284B">
        <w:rPr>
          <w:noProof/>
        </w:rPr>
        <w:t>, Liardet, P., Collet, P., Fonlupt, C., Lutton, E., Schoenauer, M. Eds.; Springer Berlin Heidelberg, 2004; pp 267--277.</w:t>
      </w:r>
    </w:p>
    <w:p w14:paraId="78245708" w14:textId="77777777" w:rsidR="0044284B" w:rsidRPr="0044284B" w:rsidRDefault="0044284B" w:rsidP="0044284B">
      <w:pPr>
        <w:pStyle w:val="EndNoteBibliography"/>
        <w:spacing w:after="0"/>
        <w:rPr>
          <w:noProof/>
        </w:rPr>
      </w:pPr>
      <w:r w:rsidRPr="0044284B">
        <w:rPr>
          <w:noProof/>
        </w:rPr>
        <w:lastRenderedPageBreak/>
        <w:t xml:space="preserve">(34) Tian, Y.; Zhang, Y.; Zhang, H. Recent Advances in Stochastic Gradient Descent in Deep Learning. </w:t>
      </w:r>
      <w:r w:rsidRPr="0044284B">
        <w:rPr>
          <w:i/>
          <w:noProof/>
        </w:rPr>
        <w:t xml:space="preserve">Mathematics </w:t>
      </w:r>
      <w:r w:rsidRPr="0044284B">
        <w:rPr>
          <w:b/>
          <w:noProof/>
        </w:rPr>
        <w:t>2023</w:t>
      </w:r>
      <w:r w:rsidRPr="0044284B">
        <w:rPr>
          <w:noProof/>
        </w:rPr>
        <w:t xml:space="preserve">, </w:t>
      </w:r>
      <w:r w:rsidRPr="0044284B">
        <w:rPr>
          <w:i/>
          <w:noProof/>
        </w:rPr>
        <w:t>11</w:t>
      </w:r>
      <w:r w:rsidRPr="0044284B">
        <w:rPr>
          <w:noProof/>
        </w:rPr>
        <w:t>. DOI: 10.3390/math11030682.</w:t>
      </w:r>
    </w:p>
    <w:p w14:paraId="183A01C0" w14:textId="4BDD04E3" w:rsidR="0044284B" w:rsidRPr="0044284B" w:rsidRDefault="0044284B" w:rsidP="0044284B">
      <w:pPr>
        <w:pStyle w:val="EndNoteBibliography"/>
        <w:spacing w:after="0"/>
        <w:rPr>
          <w:noProof/>
        </w:rPr>
      </w:pPr>
      <w:r w:rsidRPr="0044284B">
        <w:rPr>
          <w:noProof/>
        </w:rPr>
        <w:t xml:space="preserve">(35) Ultralytics. </w:t>
      </w:r>
      <w:r w:rsidRPr="0044284B">
        <w:rPr>
          <w:i/>
          <w:noProof/>
        </w:rPr>
        <w:t>Data Augmentation using Ultralytics YOLO</w:t>
      </w:r>
      <w:r w:rsidRPr="0044284B">
        <w:rPr>
          <w:noProof/>
        </w:rPr>
        <w:t xml:space="preserve">. Ultralytics, 2025. </w:t>
      </w:r>
      <w:hyperlink r:id="rId46" w:history="1">
        <w:r w:rsidRPr="0044284B">
          <w:rPr>
            <w:rStyle w:val="Hypertextovodkaz"/>
            <w:noProof/>
          </w:rPr>
          <w:t>https://docs.ultralytics.com/guides/yolo-data-augmentation/</w:t>
        </w:r>
      </w:hyperlink>
      <w:r w:rsidRPr="0044284B">
        <w:rPr>
          <w:noProof/>
        </w:rPr>
        <w:t xml:space="preserve"> (accessed 2025 21. 5.).</w:t>
      </w:r>
    </w:p>
    <w:p w14:paraId="3C131653" w14:textId="413BD1C2" w:rsidR="0044284B" w:rsidRPr="0044284B" w:rsidRDefault="0044284B" w:rsidP="0044284B">
      <w:pPr>
        <w:pStyle w:val="EndNoteBibliography"/>
        <w:spacing w:after="0"/>
        <w:rPr>
          <w:noProof/>
        </w:rPr>
      </w:pPr>
      <w:r w:rsidRPr="0044284B">
        <w:rPr>
          <w:noProof/>
        </w:rPr>
        <w:t xml:space="preserve">(36) Ultralytics. </w:t>
      </w:r>
      <w:r w:rsidRPr="0044284B">
        <w:rPr>
          <w:i/>
          <w:noProof/>
        </w:rPr>
        <w:t>Configuration</w:t>
      </w:r>
      <w:r w:rsidRPr="0044284B">
        <w:rPr>
          <w:noProof/>
        </w:rPr>
        <w:t xml:space="preserve">. Ultralytics, 2025. </w:t>
      </w:r>
      <w:hyperlink r:id="rId47" w:history="1">
        <w:r w:rsidRPr="0044284B">
          <w:rPr>
            <w:rStyle w:val="Hypertextovodkaz"/>
            <w:noProof/>
          </w:rPr>
          <w:t>https://docs.ultralytics.com/usage/cfg/</w:t>
        </w:r>
      </w:hyperlink>
      <w:r w:rsidRPr="0044284B">
        <w:rPr>
          <w:noProof/>
        </w:rPr>
        <w:t xml:space="preserve"> (accessed 2025 21. 5.).</w:t>
      </w:r>
    </w:p>
    <w:p w14:paraId="63B97B14" w14:textId="77777777" w:rsidR="0044284B" w:rsidRPr="0044284B" w:rsidRDefault="0044284B" w:rsidP="0044284B">
      <w:pPr>
        <w:pStyle w:val="EndNoteBibliography"/>
        <w:rPr>
          <w:noProof/>
        </w:rPr>
      </w:pPr>
      <w:r w:rsidRPr="0044284B">
        <w:rPr>
          <w:noProof/>
        </w:rPr>
        <w:t>(37) Loshchilov, I.; Hutter, F. DECOUPLED WEIGHT DECAY REGULARIZATION. In 7th International Conference on Learning Representations, New Orleans; 2019.</w:t>
      </w:r>
    </w:p>
    <w:p w14:paraId="2CEEF9E1" w14:textId="5F087D3D" w:rsidR="00136BAF" w:rsidRDefault="00D053C4" w:rsidP="00D053C4">
      <w:r>
        <w:fldChar w:fldCharType="end"/>
      </w:r>
    </w:p>
    <w:sectPr w:rsidR="00136BAF" w:rsidSect="007172E6">
      <w:type w:val="continuous"/>
      <w:pgSz w:w="11906" w:h="16838"/>
      <w:pgMar w:top="1418" w:right="1418" w:bottom="1418" w:left="1418" w:header="709" w:footer="709" w:gutter="0"/>
      <w:cols w:space="708"/>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05" w:author="Jirsa Tomas" w:date="2025-04-25T12:11:00Z" w:initials="JT">
    <w:p w14:paraId="5BDE1F01" w14:textId="77777777" w:rsidR="00FF4849" w:rsidRDefault="00FF4849" w:rsidP="00855D2F">
      <w:pPr>
        <w:pStyle w:val="Textkomente"/>
      </w:pPr>
      <w:r>
        <w:rPr>
          <w:rStyle w:val="Odkaznakoment"/>
        </w:rPr>
        <w:annotationRef/>
      </w:r>
      <w:r>
        <w:t>Asi by se vyplatilo někde krátce vysvětlit</w:t>
      </w:r>
    </w:p>
  </w:comment>
  <w:comment w:id="606" w:author="Ingr Jiri" w:date="2025-04-30T15:36:00Z" w:initials="JI">
    <w:p w14:paraId="707C32F2" w14:textId="77777777" w:rsidR="00FF4849" w:rsidRDefault="00FF4849" w:rsidP="00B707B3">
      <w:pPr>
        <w:pStyle w:val="Textkomente"/>
        <w:jc w:val="left"/>
      </w:pPr>
      <w:r>
        <w:rPr>
          <w:rStyle w:val="Odkaznakoment"/>
        </w:rPr>
        <w:annotationRef/>
      </w:r>
      <w:r>
        <w:t>Mám přidat i obrázek?</w:t>
      </w:r>
    </w:p>
  </w:comment>
  <w:comment w:id="664" w:author="Jirsa Tomas" w:date="2025-04-25T12:24:00Z" w:initials="JT">
    <w:p w14:paraId="064CC674" w14:textId="77777777" w:rsidR="00FF4849" w:rsidRDefault="00FF4849" w:rsidP="00F7231F">
      <w:pPr>
        <w:pStyle w:val="Textkomente"/>
      </w:pPr>
      <w:r>
        <w:rPr>
          <w:rStyle w:val="Odkaznakoment"/>
        </w:rPr>
        <w:annotationRef/>
      </w:r>
      <w:r>
        <w:t>Pokud jinde tento typ citace nepoužíváš, není ho vhodné použít ani tady</w:t>
      </w:r>
    </w:p>
  </w:comment>
  <w:comment w:id="665" w:author="Ingr Jiri" w:date="2025-04-29T14:03:00Z" w:initials="JI">
    <w:p w14:paraId="61D8B2FE" w14:textId="77777777" w:rsidR="00FF4849" w:rsidRDefault="00FF4849" w:rsidP="00F7231F">
      <w:pPr>
        <w:pStyle w:val="Textkomente"/>
        <w:jc w:val="left"/>
      </w:pPr>
      <w:r>
        <w:rPr>
          <w:rStyle w:val="Odkaznakoment"/>
        </w:rPr>
        <w:annotationRef/>
      </w:r>
      <w:r>
        <w:t>Je lepší to dát na konec, když to cituje celý odstavec?</w:t>
      </w:r>
    </w:p>
  </w:comment>
  <w:comment w:id="766" w:author="Steinbach Jakub" w:date="2025-05-16T11:59:00Z" w:initials="JS">
    <w:p w14:paraId="031A355C" w14:textId="77777777" w:rsidR="000370D0" w:rsidRDefault="000370D0" w:rsidP="000370D0">
      <w:pPr>
        <w:pStyle w:val="Textkomente"/>
        <w:jc w:val="left"/>
      </w:pPr>
      <w:r>
        <w:rPr>
          <w:rStyle w:val="Odkaznakoment"/>
        </w:rPr>
        <w:annotationRef/>
      </w:r>
      <w:r>
        <w:t>Bylo by vhodné rozvést, jak se vlastně určují TP, FP, TN a FN.</w:t>
      </w:r>
    </w:p>
  </w:comment>
  <w:comment w:id="767" w:author="Ingr Jiri" w:date="2025-05-26T22:47:00Z" w:initials="JI">
    <w:p w14:paraId="27CD1B04" w14:textId="77777777" w:rsidR="00E360BF" w:rsidRDefault="00E360BF" w:rsidP="00E360BF">
      <w:pPr>
        <w:pStyle w:val="Textkomente"/>
        <w:jc w:val="left"/>
      </w:pPr>
      <w:r>
        <w:rPr>
          <w:rStyle w:val="Odkaznakoment"/>
        </w:rPr>
        <w:annotationRef/>
      </w:r>
      <w:r>
        <w:t>Není to už tak jasné z toho textu?</w:t>
      </w:r>
    </w:p>
  </w:comment>
  <w:comment w:id="788" w:author="Ingr Jiri [2]" w:date="2025-04-25T18:28:00Z" w:initials="IJ">
    <w:p w14:paraId="682C91FD" w14:textId="5F30F92C" w:rsidR="000370D0" w:rsidRDefault="000370D0" w:rsidP="000370D0">
      <w:pPr>
        <w:pStyle w:val="Textkomente"/>
      </w:pPr>
      <w:r>
        <w:rPr>
          <w:rStyle w:val="Odkaznakoment"/>
        </w:rPr>
        <w:annotationRef/>
      </w:r>
      <w:r>
        <w:t>Přeložit znamená „precision-recall křivka“ nebo „křivka přesnosti a úplnosti“? Stejně jsou v odstavci i jiné názvy anglicky, tak nevím, jestli to překládato</w:t>
      </w:r>
    </w:p>
  </w:comment>
  <w:comment w:id="789" w:author="Steinbach Jakub" w:date="2025-05-16T12:04:00Z" w:initials="JS">
    <w:p w14:paraId="10E981C3" w14:textId="77777777" w:rsidR="000370D0" w:rsidRDefault="000370D0" w:rsidP="000370D0">
      <w:pPr>
        <w:pStyle w:val="Textkomente"/>
        <w:jc w:val="left"/>
      </w:pPr>
      <w:r>
        <w:rPr>
          <w:rStyle w:val="Odkaznakoment"/>
        </w:rPr>
        <w:annotationRef/>
      </w:r>
      <w:r>
        <w:t>Tyto metriky nemají dobré překlady, obzvlášť přesnost je slovo, kterým se překládá pojem accuracy, což je ale zase jiná metrika.</w:t>
      </w:r>
    </w:p>
    <w:p w14:paraId="6923CA10" w14:textId="77777777" w:rsidR="000370D0" w:rsidRDefault="000370D0" w:rsidP="000370D0">
      <w:pPr>
        <w:pStyle w:val="Textkomente"/>
        <w:jc w:val="left"/>
      </w:pPr>
      <w:r>
        <w:t>Pokud budeš mít ostatní pojmy přeložené do češtiny, byl bych za to při první zmínce uvést originální anglický název do závorek za český překlad.</w:t>
      </w:r>
    </w:p>
  </w:comment>
  <w:comment w:id="969" w:author="Steinbach Jakub" w:date="2025-05-16T10:24:00Z" w:initials="JS">
    <w:p w14:paraId="04A54740" w14:textId="77777777" w:rsidR="0025411B" w:rsidRDefault="0025411B" w:rsidP="0025411B">
      <w:pPr>
        <w:pStyle w:val="Textkomente"/>
        <w:jc w:val="left"/>
      </w:pPr>
      <w:r>
        <w:rPr>
          <w:rStyle w:val="Odkaznakoment"/>
        </w:rPr>
        <w:annotationRef/>
      </w:r>
      <w:r>
        <w:t>Přidal bych do práce tabulku, kde budou uvedeny přesné počty snímků v každém set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DE1F01" w15:done="1"/>
  <w15:commentEx w15:paraId="707C32F2" w15:paraIdParent="5BDE1F01" w15:done="1"/>
  <w15:commentEx w15:paraId="064CC674" w15:done="0"/>
  <w15:commentEx w15:paraId="61D8B2FE" w15:paraIdParent="064CC674" w15:done="0"/>
  <w15:commentEx w15:paraId="031A355C" w15:done="0"/>
  <w15:commentEx w15:paraId="27CD1B04" w15:paraIdParent="031A355C" w15:done="0"/>
  <w15:commentEx w15:paraId="682C91FD" w15:done="1"/>
  <w15:commentEx w15:paraId="6923CA10" w15:paraIdParent="682C91FD" w15:done="1"/>
  <w15:commentEx w15:paraId="04A5474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5A2455" w16cex:dateUtc="2025-04-30T13:36:00Z"/>
  <w16cex:commentExtensible w16cex:durableId="31DDF7D4" w16cex:dateUtc="2025-04-29T12:03:00Z"/>
  <w16cex:commentExtensible w16cex:durableId="4397CAEB" w16cex:dateUtc="2025-05-16T09:59:00Z"/>
  <w16cex:commentExtensible w16cex:durableId="42515CF7" w16cex:dateUtc="2025-05-26T20:47:00Z"/>
  <w16cex:commentExtensible w16cex:durableId="6C446859" w16cex:dateUtc="2025-05-16T10:04:00Z"/>
  <w16cex:commentExtensible w16cex:durableId="525EB9D8" w16cex:dateUtc="2025-05-16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DE1F01" w16cid:durableId="2BB5FA74"/>
  <w16cid:commentId w16cid:paraId="707C32F2" w16cid:durableId="675A2455"/>
  <w16cid:commentId w16cid:paraId="064CC674" w16cid:durableId="2BB5FD70"/>
  <w16cid:commentId w16cid:paraId="61D8B2FE" w16cid:durableId="31DDF7D4"/>
  <w16cid:commentId w16cid:paraId="031A355C" w16cid:durableId="4397CAEB"/>
  <w16cid:commentId w16cid:paraId="27CD1B04" w16cid:durableId="42515CF7"/>
  <w16cid:commentId w16cid:paraId="682C91FD" w16cid:durableId="20F114C5"/>
  <w16cid:commentId w16cid:paraId="6923CA10" w16cid:durableId="6C446859"/>
  <w16cid:commentId w16cid:paraId="04A54740" w16cid:durableId="525EB9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B530BD" w14:textId="77777777" w:rsidR="000A2ED6" w:rsidRDefault="000A2ED6">
      <w:pPr>
        <w:spacing w:after="0" w:line="240" w:lineRule="auto"/>
      </w:pPr>
      <w:r>
        <w:separator/>
      </w:r>
    </w:p>
  </w:endnote>
  <w:endnote w:type="continuationSeparator" w:id="0">
    <w:p w14:paraId="2F34498C" w14:textId="77777777" w:rsidR="000A2ED6" w:rsidRDefault="000A2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19767C9A" w:rsidR="00FF4849" w:rsidRDefault="00FF4849">
    <w:pPr>
      <w:pStyle w:val="Zpat"/>
      <w:ind w:right="360"/>
    </w:pPr>
    <w:r>
      <w:rPr>
        <w:rStyle w:val="slostrnky"/>
      </w:rPr>
      <w:fldChar w:fldCharType="begin"/>
    </w:r>
    <w:r>
      <w:rPr>
        <w:rStyle w:val="slostrnky"/>
      </w:rPr>
      <w:instrText xml:space="preserve"> PAGE </w:instrText>
    </w:r>
    <w:r>
      <w:rPr>
        <w:rStyle w:val="slostrnky"/>
      </w:rPr>
      <w:fldChar w:fldCharType="separate"/>
    </w:r>
    <w:r w:rsidR="002545B8">
      <w:rPr>
        <w:rStyle w:val="slostrnky"/>
        <w:noProof/>
      </w:rPr>
      <w:t>38</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E7343" w14:textId="77777777" w:rsidR="000A2ED6" w:rsidRDefault="000A2ED6">
      <w:pPr>
        <w:spacing w:after="0" w:line="240" w:lineRule="auto"/>
      </w:pPr>
      <w:r>
        <w:separator/>
      </w:r>
    </w:p>
  </w:footnote>
  <w:footnote w:type="continuationSeparator" w:id="0">
    <w:p w14:paraId="1530DE96" w14:textId="77777777" w:rsidR="000A2ED6" w:rsidRDefault="000A2E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FF4849" w:rsidRDefault="00FF48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38E7434"/>
    <w:multiLevelType w:val="hybridMultilevel"/>
    <w:tmpl w:val="E46C9F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3EE5212"/>
    <w:multiLevelType w:val="hybridMultilevel"/>
    <w:tmpl w:val="77BC099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1FB34D35"/>
    <w:multiLevelType w:val="hybridMultilevel"/>
    <w:tmpl w:val="680AA39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257A7EA9"/>
    <w:multiLevelType w:val="hybridMultilevel"/>
    <w:tmpl w:val="E99A58F4"/>
    <w:lvl w:ilvl="0" w:tplc="45CE7806">
      <w:numFmt w:val="bullet"/>
      <w:lvlText w:val=""/>
      <w:lvlJc w:val="left"/>
      <w:pPr>
        <w:ind w:left="720" w:hanging="360"/>
      </w:pPr>
      <w:rPr>
        <w:rFonts w:ascii="Wingdings" w:eastAsia="Times New Roman" w:hAnsi="Wingding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3EBB595A"/>
    <w:multiLevelType w:val="hybridMultilevel"/>
    <w:tmpl w:val="28C2EB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5" w15:restartNumberingAfterBreak="0">
    <w:nsid w:val="4346262A"/>
    <w:multiLevelType w:val="hybridMultilevel"/>
    <w:tmpl w:val="B686A460"/>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6"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6C711ED"/>
    <w:multiLevelType w:val="hybridMultilevel"/>
    <w:tmpl w:val="BACEFD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873367F"/>
    <w:multiLevelType w:val="hybridMultilevel"/>
    <w:tmpl w:val="A4D85C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624544B6"/>
    <w:multiLevelType w:val="hybridMultilevel"/>
    <w:tmpl w:val="76E22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220097393">
    <w:abstractNumId w:val="14"/>
  </w:num>
  <w:num w:numId="2" w16cid:durableId="881020328">
    <w:abstractNumId w:val="20"/>
  </w:num>
  <w:num w:numId="3" w16cid:durableId="15928959">
    <w:abstractNumId w:val="19"/>
  </w:num>
  <w:num w:numId="4" w16cid:durableId="1820077691">
    <w:abstractNumId w:val="11"/>
  </w:num>
  <w:num w:numId="5" w16cid:durableId="760375749">
    <w:abstractNumId w:val="21"/>
  </w:num>
  <w:num w:numId="6" w16cid:durableId="1805656278">
    <w:abstractNumId w:val="7"/>
  </w:num>
  <w:num w:numId="7" w16cid:durableId="1436486413">
    <w:abstractNumId w:val="10"/>
  </w:num>
  <w:num w:numId="8" w16cid:durableId="1677531984">
    <w:abstractNumId w:val="13"/>
  </w:num>
  <w:num w:numId="9" w16cid:durableId="1312173878">
    <w:abstractNumId w:val="3"/>
  </w:num>
  <w:num w:numId="10" w16cid:durableId="463039735">
    <w:abstractNumId w:val="5"/>
  </w:num>
  <w:num w:numId="11" w16cid:durableId="316689667">
    <w:abstractNumId w:val="9"/>
  </w:num>
  <w:num w:numId="12" w16cid:durableId="420108846">
    <w:abstractNumId w:val="8"/>
  </w:num>
  <w:num w:numId="13" w16cid:durableId="1190802782">
    <w:abstractNumId w:val="23"/>
  </w:num>
  <w:num w:numId="14" w16cid:durableId="1282885156">
    <w:abstractNumId w:val="0"/>
  </w:num>
  <w:num w:numId="15" w16cid:durableId="1902279919">
    <w:abstractNumId w:val="24"/>
  </w:num>
  <w:num w:numId="16" w16cid:durableId="2070380335">
    <w:abstractNumId w:val="16"/>
  </w:num>
  <w:num w:numId="17" w16cid:durableId="1898513603">
    <w:abstractNumId w:val="18"/>
  </w:num>
  <w:num w:numId="18" w16cid:durableId="34239834">
    <w:abstractNumId w:val="12"/>
  </w:num>
  <w:num w:numId="19" w16cid:durableId="1092551717">
    <w:abstractNumId w:val="14"/>
  </w:num>
  <w:num w:numId="20" w16cid:durableId="1922061699">
    <w:abstractNumId w:val="22"/>
  </w:num>
  <w:num w:numId="21" w16cid:durableId="841973258">
    <w:abstractNumId w:val="15"/>
  </w:num>
  <w:num w:numId="22" w16cid:durableId="1755081571">
    <w:abstractNumId w:val="17"/>
  </w:num>
  <w:num w:numId="23" w16cid:durableId="55276130">
    <w:abstractNumId w:val="6"/>
  </w:num>
  <w:num w:numId="24" w16cid:durableId="441613964">
    <w:abstractNumId w:val="4"/>
  </w:num>
  <w:num w:numId="25" w16cid:durableId="894780544">
    <w:abstractNumId w:val="2"/>
  </w:num>
  <w:num w:numId="26" w16cid:durableId="19472260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gr Jiri">
    <w15:presenceInfo w15:providerId="AD" w15:userId="S::ingrj@vscht.cz::b50c6268-51ad-482a-8967-cd74669c4da3"/>
  </w15:person>
  <w15:person w15:author="Kateřina Rulfová">
    <w15:presenceInfo w15:providerId="AD" w15:userId="S::rulkat@gyotr.cz::2603a7d0-ffdb-49d1-89b0-84e2d8ec21ea"/>
  </w15:person>
  <w15:person w15:author="Jirsa Tomas">
    <w15:presenceInfo w15:providerId="AD" w15:userId="S-1-5-21-299502267-1214440339-1801674531-125267"/>
  </w15:person>
  <w15:person w15:author="Steinbach Jakub">
    <w15:presenceInfo w15:providerId="AD" w15:userId="S::steinbaj@vscht.cz::ae7abe0a-286e-45c0-bd01-edfc5e574b57"/>
  </w15:person>
  <w15:person w15:author="Ingr Jiri [2]">
    <w15:presenceInfo w15:providerId="AD" w15:userId="S-1-5-21-299502267-1214440339-1801674531-156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trackRevisions/>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record-ids&gt;&lt;/item&gt;&lt;/Libraries&gt;"/>
  </w:docVars>
  <w:rsids>
    <w:rsidRoot w:val="00136BAF"/>
    <w:rsid w:val="0000035B"/>
    <w:rsid w:val="00000409"/>
    <w:rsid w:val="00001D76"/>
    <w:rsid w:val="000101A5"/>
    <w:rsid w:val="000107EE"/>
    <w:rsid w:val="00011605"/>
    <w:rsid w:val="00012A83"/>
    <w:rsid w:val="00013A8B"/>
    <w:rsid w:val="00021FB7"/>
    <w:rsid w:val="00025371"/>
    <w:rsid w:val="0002568B"/>
    <w:rsid w:val="00026410"/>
    <w:rsid w:val="00027E59"/>
    <w:rsid w:val="00031697"/>
    <w:rsid w:val="000370D0"/>
    <w:rsid w:val="000421A9"/>
    <w:rsid w:val="0004226B"/>
    <w:rsid w:val="00043ADF"/>
    <w:rsid w:val="000521D4"/>
    <w:rsid w:val="00053356"/>
    <w:rsid w:val="0005406E"/>
    <w:rsid w:val="000544A0"/>
    <w:rsid w:val="000570E5"/>
    <w:rsid w:val="00066971"/>
    <w:rsid w:val="0007300F"/>
    <w:rsid w:val="000730A1"/>
    <w:rsid w:val="00075C02"/>
    <w:rsid w:val="000772A9"/>
    <w:rsid w:val="000778DF"/>
    <w:rsid w:val="000818B2"/>
    <w:rsid w:val="00085884"/>
    <w:rsid w:val="0008619B"/>
    <w:rsid w:val="00086EC5"/>
    <w:rsid w:val="00094834"/>
    <w:rsid w:val="000A01E6"/>
    <w:rsid w:val="000A04FB"/>
    <w:rsid w:val="000A2ED6"/>
    <w:rsid w:val="000A2FC9"/>
    <w:rsid w:val="000A55BE"/>
    <w:rsid w:val="000A7105"/>
    <w:rsid w:val="000A7962"/>
    <w:rsid w:val="000B28F3"/>
    <w:rsid w:val="000B693F"/>
    <w:rsid w:val="000C08F0"/>
    <w:rsid w:val="000C286C"/>
    <w:rsid w:val="000C2AA4"/>
    <w:rsid w:val="000C3B52"/>
    <w:rsid w:val="000C3FF0"/>
    <w:rsid w:val="000C6B4B"/>
    <w:rsid w:val="000D504F"/>
    <w:rsid w:val="000D5616"/>
    <w:rsid w:val="000D6AF6"/>
    <w:rsid w:val="000D7BB4"/>
    <w:rsid w:val="000D7CC0"/>
    <w:rsid w:val="000E0FC8"/>
    <w:rsid w:val="000E15DB"/>
    <w:rsid w:val="000E1CA0"/>
    <w:rsid w:val="000F00A2"/>
    <w:rsid w:val="001052D6"/>
    <w:rsid w:val="00105845"/>
    <w:rsid w:val="00114A4B"/>
    <w:rsid w:val="00115C61"/>
    <w:rsid w:val="0012018C"/>
    <w:rsid w:val="00124815"/>
    <w:rsid w:val="00125182"/>
    <w:rsid w:val="001256E6"/>
    <w:rsid w:val="00127CF1"/>
    <w:rsid w:val="0013035C"/>
    <w:rsid w:val="001310BE"/>
    <w:rsid w:val="00132B4B"/>
    <w:rsid w:val="00136BAF"/>
    <w:rsid w:val="00141693"/>
    <w:rsid w:val="00142462"/>
    <w:rsid w:val="001431A9"/>
    <w:rsid w:val="00144946"/>
    <w:rsid w:val="00147FCF"/>
    <w:rsid w:val="00151381"/>
    <w:rsid w:val="00153401"/>
    <w:rsid w:val="00156280"/>
    <w:rsid w:val="00164C0D"/>
    <w:rsid w:val="001676CD"/>
    <w:rsid w:val="0017116A"/>
    <w:rsid w:val="00174D1D"/>
    <w:rsid w:val="0017598B"/>
    <w:rsid w:val="0017627C"/>
    <w:rsid w:val="0018021C"/>
    <w:rsid w:val="001842B5"/>
    <w:rsid w:val="00193653"/>
    <w:rsid w:val="001975AB"/>
    <w:rsid w:val="001A0CA2"/>
    <w:rsid w:val="001A21A6"/>
    <w:rsid w:val="001A7408"/>
    <w:rsid w:val="001A74CA"/>
    <w:rsid w:val="001B0A85"/>
    <w:rsid w:val="001B2B9C"/>
    <w:rsid w:val="001B432F"/>
    <w:rsid w:val="001B6DDF"/>
    <w:rsid w:val="001B6EEE"/>
    <w:rsid w:val="001C20AE"/>
    <w:rsid w:val="001C6B84"/>
    <w:rsid w:val="001D4E66"/>
    <w:rsid w:val="001E3010"/>
    <w:rsid w:val="001E5B3A"/>
    <w:rsid w:val="001E6B2E"/>
    <w:rsid w:val="001F1393"/>
    <w:rsid w:val="001F6158"/>
    <w:rsid w:val="001F6CF5"/>
    <w:rsid w:val="00201DBF"/>
    <w:rsid w:val="00202863"/>
    <w:rsid w:val="00206B81"/>
    <w:rsid w:val="00214FB4"/>
    <w:rsid w:val="0021708F"/>
    <w:rsid w:val="0022316E"/>
    <w:rsid w:val="00230CEA"/>
    <w:rsid w:val="0023139C"/>
    <w:rsid w:val="00236107"/>
    <w:rsid w:val="00237964"/>
    <w:rsid w:val="00240526"/>
    <w:rsid w:val="00244604"/>
    <w:rsid w:val="002517EB"/>
    <w:rsid w:val="0025411B"/>
    <w:rsid w:val="002545B8"/>
    <w:rsid w:val="002550EB"/>
    <w:rsid w:val="002557A5"/>
    <w:rsid w:val="00270A90"/>
    <w:rsid w:val="00270ECD"/>
    <w:rsid w:val="002720A2"/>
    <w:rsid w:val="002731F6"/>
    <w:rsid w:val="00274472"/>
    <w:rsid w:val="002778C8"/>
    <w:rsid w:val="00277CFF"/>
    <w:rsid w:val="00281220"/>
    <w:rsid w:val="002828DB"/>
    <w:rsid w:val="002854B5"/>
    <w:rsid w:val="00287BB0"/>
    <w:rsid w:val="002A23B2"/>
    <w:rsid w:val="002A378F"/>
    <w:rsid w:val="002A40FA"/>
    <w:rsid w:val="002A49A0"/>
    <w:rsid w:val="002A5A3C"/>
    <w:rsid w:val="002A79F7"/>
    <w:rsid w:val="002B564E"/>
    <w:rsid w:val="002C2A97"/>
    <w:rsid w:val="002C5E64"/>
    <w:rsid w:val="002C66FE"/>
    <w:rsid w:val="002C6E69"/>
    <w:rsid w:val="002D02DA"/>
    <w:rsid w:val="002D0409"/>
    <w:rsid w:val="002D2D56"/>
    <w:rsid w:val="002D5B9A"/>
    <w:rsid w:val="002E2779"/>
    <w:rsid w:val="002E41F3"/>
    <w:rsid w:val="002E553D"/>
    <w:rsid w:val="002F2545"/>
    <w:rsid w:val="002F3BA4"/>
    <w:rsid w:val="002F7D00"/>
    <w:rsid w:val="00301F6F"/>
    <w:rsid w:val="00303B06"/>
    <w:rsid w:val="003053C6"/>
    <w:rsid w:val="0030626C"/>
    <w:rsid w:val="00307ECD"/>
    <w:rsid w:val="0031199F"/>
    <w:rsid w:val="00312EE9"/>
    <w:rsid w:val="00313461"/>
    <w:rsid w:val="00316DCE"/>
    <w:rsid w:val="0032025E"/>
    <w:rsid w:val="00320874"/>
    <w:rsid w:val="00330E8A"/>
    <w:rsid w:val="00332E15"/>
    <w:rsid w:val="00333BDC"/>
    <w:rsid w:val="0034021A"/>
    <w:rsid w:val="00341D4D"/>
    <w:rsid w:val="003470F0"/>
    <w:rsid w:val="00347FAF"/>
    <w:rsid w:val="00350B37"/>
    <w:rsid w:val="00353E89"/>
    <w:rsid w:val="003701D5"/>
    <w:rsid w:val="00370278"/>
    <w:rsid w:val="00370CDC"/>
    <w:rsid w:val="0037336B"/>
    <w:rsid w:val="003801D5"/>
    <w:rsid w:val="00391F9F"/>
    <w:rsid w:val="00394206"/>
    <w:rsid w:val="00394437"/>
    <w:rsid w:val="00396DE1"/>
    <w:rsid w:val="003A1ADB"/>
    <w:rsid w:val="003A6D96"/>
    <w:rsid w:val="003B1030"/>
    <w:rsid w:val="003B4A0E"/>
    <w:rsid w:val="003B6844"/>
    <w:rsid w:val="003C06E3"/>
    <w:rsid w:val="003C4056"/>
    <w:rsid w:val="003C4A72"/>
    <w:rsid w:val="003C6363"/>
    <w:rsid w:val="003D4601"/>
    <w:rsid w:val="003D4C56"/>
    <w:rsid w:val="003D5A56"/>
    <w:rsid w:val="003D5EDC"/>
    <w:rsid w:val="003F0076"/>
    <w:rsid w:val="003F5734"/>
    <w:rsid w:val="003F61A2"/>
    <w:rsid w:val="003F693F"/>
    <w:rsid w:val="00400DBC"/>
    <w:rsid w:val="00401DE0"/>
    <w:rsid w:val="00405595"/>
    <w:rsid w:val="0041045D"/>
    <w:rsid w:val="00413CAF"/>
    <w:rsid w:val="004167D1"/>
    <w:rsid w:val="00420095"/>
    <w:rsid w:val="00423681"/>
    <w:rsid w:val="00434128"/>
    <w:rsid w:val="00437AA9"/>
    <w:rsid w:val="00441F4F"/>
    <w:rsid w:val="0044284B"/>
    <w:rsid w:val="00442A20"/>
    <w:rsid w:val="0044480F"/>
    <w:rsid w:val="00446231"/>
    <w:rsid w:val="004468A7"/>
    <w:rsid w:val="0045214F"/>
    <w:rsid w:val="00454A88"/>
    <w:rsid w:val="00455D08"/>
    <w:rsid w:val="0046012F"/>
    <w:rsid w:val="00461756"/>
    <w:rsid w:val="0046236A"/>
    <w:rsid w:val="004627E2"/>
    <w:rsid w:val="00463219"/>
    <w:rsid w:val="00463DFF"/>
    <w:rsid w:val="004676EA"/>
    <w:rsid w:val="004759CD"/>
    <w:rsid w:val="00475F84"/>
    <w:rsid w:val="00476838"/>
    <w:rsid w:val="00477CF7"/>
    <w:rsid w:val="0048074F"/>
    <w:rsid w:val="00481A2D"/>
    <w:rsid w:val="00483E98"/>
    <w:rsid w:val="00483ED1"/>
    <w:rsid w:val="00492698"/>
    <w:rsid w:val="00492B50"/>
    <w:rsid w:val="00492F0C"/>
    <w:rsid w:val="00497316"/>
    <w:rsid w:val="004973B5"/>
    <w:rsid w:val="004A1C40"/>
    <w:rsid w:val="004A3652"/>
    <w:rsid w:val="004A6EEC"/>
    <w:rsid w:val="004B0CC7"/>
    <w:rsid w:val="004B3501"/>
    <w:rsid w:val="004B7CB0"/>
    <w:rsid w:val="004C2607"/>
    <w:rsid w:val="004D784A"/>
    <w:rsid w:val="004D7FED"/>
    <w:rsid w:val="004E012B"/>
    <w:rsid w:val="004E4571"/>
    <w:rsid w:val="004E5308"/>
    <w:rsid w:val="004E6A51"/>
    <w:rsid w:val="004E79FD"/>
    <w:rsid w:val="004F4A43"/>
    <w:rsid w:val="004F4B66"/>
    <w:rsid w:val="004F718A"/>
    <w:rsid w:val="00504F68"/>
    <w:rsid w:val="00512920"/>
    <w:rsid w:val="0051395F"/>
    <w:rsid w:val="00514412"/>
    <w:rsid w:val="005148CB"/>
    <w:rsid w:val="00517B4E"/>
    <w:rsid w:val="00517CCD"/>
    <w:rsid w:val="00520A23"/>
    <w:rsid w:val="00523A93"/>
    <w:rsid w:val="005258A7"/>
    <w:rsid w:val="00527A58"/>
    <w:rsid w:val="00531ABF"/>
    <w:rsid w:val="00532D3A"/>
    <w:rsid w:val="005349B9"/>
    <w:rsid w:val="00540D34"/>
    <w:rsid w:val="00541A81"/>
    <w:rsid w:val="00546342"/>
    <w:rsid w:val="00546D23"/>
    <w:rsid w:val="00552E04"/>
    <w:rsid w:val="00552EF6"/>
    <w:rsid w:val="00555D74"/>
    <w:rsid w:val="0055602D"/>
    <w:rsid w:val="00557F43"/>
    <w:rsid w:val="005625D1"/>
    <w:rsid w:val="00563E42"/>
    <w:rsid w:val="00566F26"/>
    <w:rsid w:val="00573544"/>
    <w:rsid w:val="00574E19"/>
    <w:rsid w:val="00577104"/>
    <w:rsid w:val="00580882"/>
    <w:rsid w:val="005829DE"/>
    <w:rsid w:val="00585F71"/>
    <w:rsid w:val="00586F5C"/>
    <w:rsid w:val="0059079E"/>
    <w:rsid w:val="00590C19"/>
    <w:rsid w:val="00591949"/>
    <w:rsid w:val="00597636"/>
    <w:rsid w:val="00597EC5"/>
    <w:rsid w:val="005A24BD"/>
    <w:rsid w:val="005A2D37"/>
    <w:rsid w:val="005B22C5"/>
    <w:rsid w:val="005C0E29"/>
    <w:rsid w:val="005C380D"/>
    <w:rsid w:val="005C5492"/>
    <w:rsid w:val="005C5681"/>
    <w:rsid w:val="005C5BC5"/>
    <w:rsid w:val="005D02B1"/>
    <w:rsid w:val="005D20B0"/>
    <w:rsid w:val="005D7D37"/>
    <w:rsid w:val="005E19F4"/>
    <w:rsid w:val="005E3F30"/>
    <w:rsid w:val="005E6D30"/>
    <w:rsid w:val="005E7D6E"/>
    <w:rsid w:val="005F2A68"/>
    <w:rsid w:val="005F4EDE"/>
    <w:rsid w:val="005F558D"/>
    <w:rsid w:val="00606314"/>
    <w:rsid w:val="00606380"/>
    <w:rsid w:val="00610CDD"/>
    <w:rsid w:val="0061393B"/>
    <w:rsid w:val="00614623"/>
    <w:rsid w:val="006233AC"/>
    <w:rsid w:val="00624573"/>
    <w:rsid w:val="00625350"/>
    <w:rsid w:val="00635A94"/>
    <w:rsid w:val="00636059"/>
    <w:rsid w:val="00636825"/>
    <w:rsid w:val="006442E5"/>
    <w:rsid w:val="00645BBF"/>
    <w:rsid w:val="00650512"/>
    <w:rsid w:val="00653F6C"/>
    <w:rsid w:val="006567F9"/>
    <w:rsid w:val="006612C6"/>
    <w:rsid w:val="00667F5C"/>
    <w:rsid w:val="00681DCE"/>
    <w:rsid w:val="00682951"/>
    <w:rsid w:val="00683A0C"/>
    <w:rsid w:val="0069183D"/>
    <w:rsid w:val="0069260E"/>
    <w:rsid w:val="006A1113"/>
    <w:rsid w:val="006A43CF"/>
    <w:rsid w:val="006A539A"/>
    <w:rsid w:val="006A6320"/>
    <w:rsid w:val="006A7FA2"/>
    <w:rsid w:val="006B4B03"/>
    <w:rsid w:val="006B4F18"/>
    <w:rsid w:val="006C0AF5"/>
    <w:rsid w:val="006C0BAC"/>
    <w:rsid w:val="006C3BE2"/>
    <w:rsid w:val="006D19F2"/>
    <w:rsid w:val="006D31C7"/>
    <w:rsid w:val="006D7658"/>
    <w:rsid w:val="006E385A"/>
    <w:rsid w:val="006E4755"/>
    <w:rsid w:val="006F06D9"/>
    <w:rsid w:val="006F11E5"/>
    <w:rsid w:val="006F26FB"/>
    <w:rsid w:val="00716640"/>
    <w:rsid w:val="007172E6"/>
    <w:rsid w:val="00725082"/>
    <w:rsid w:val="007251FD"/>
    <w:rsid w:val="0073196C"/>
    <w:rsid w:val="00733445"/>
    <w:rsid w:val="007360AD"/>
    <w:rsid w:val="007363A8"/>
    <w:rsid w:val="007435EC"/>
    <w:rsid w:val="00750941"/>
    <w:rsid w:val="00751EB0"/>
    <w:rsid w:val="007531B7"/>
    <w:rsid w:val="00754186"/>
    <w:rsid w:val="00764FDD"/>
    <w:rsid w:val="00767616"/>
    <w:rsid w:val="00772A41"/>
    <w:rsid w:val="007735B1"/>
    <w:rsid w:val="00773DCB"/>
    <w:rsid w:val="0078407B"/>
    <w:rsid w:val="00790043"/>
    <w:rsid w:val="007933E2"/>
    <w:rsid w:val="00793678"/>
    <w:rsid w:val="007948FB"/>
    <w:rsid w:val="007A4C21"/>
    <w:rsid w:val="007A65D2"/>
    <w:rsid w:val="007A68D5"/>
    <w:rsid w:val="007B2235"/>
    <w:rsid w:val="007B5695"/>
    <w:rsid w:val="007B691D"/>
    <w:rsid w:val="007C433C"/>
    <w:rsid w:val="007C6461"/>
    <w:rsid w:val="007D335E"/>
    <w:rsid w:val="007D6F57"/>
    <w:rsid w:val="007D7567"/>
    <w:rsid w:val="007F10BA"/>
    <w:rsid w:val="007F6B78"/>
    <w:rsid w:val="007F70D0"/>
    <w:rsid w:val="00802855"/>
    <w:rsid w:val="008038FA"/>
    <w:rsid w:val="00804555"/>
    <w:rsid w:val="00805C16"/>
    <w:rsid w:val="0080659A"/>
    <w:rsid w:val="008118D5"/>
    <w:rsid w:val="008119B0"/>
    <w:rsid w:val="00813E9B"/>
    <w:rsid w:val="0081795E"/>
    <w:rsid w:val="008214A7"/>
    <w:rsid w:val="00827436"/>
    <w:rsid w:val="00830309"/>
    <w:rsid w:val="00837F81"/>
    <w:rsid w:val="00844789"/>
    <w:rsid w:val="00847662"/>
    <w:rsid w:val="00855D2F"/>
    <w:rsid w:val="00857B1B"/>
    <w:rsid w:val="00864A30"/>
    <w:rsid w:val="00865920"/>
    <w:rsid w:val="00873DE6"/>
    <w:rsid w:val="00875D01"/>
    <w:rsid w:val="00875F96"/>
    <w:rsid w:val="008805C6"/>
    <w:rsid w:val="00883710"/>
    <w:rsid w:val="00886895"/>
    <w:rsid w:val="008948CF"/>
    <w:rsid w:val="00896467"/>
    <w:rsid w:val="00897263"/>
    <w:rsid w:val="008A027C"/>
    <w:rsid w:val="008A0D35"/>
    <w:rsid w:val="008C1A12"/>
    <w:rsid w:val="008C31AF"/>
    <w:rsid w:val="008C6527"/>
    <w:rsid w:val="008C6973"/>
    <w:rsid w:val="008D106F"/>
    <w:rsid w:val="008D7858"/>
    <w:rsid w:val="008E2801"/>
    <w:rsid w:val="008E3595"/>
    <w:rsid w:val="008E62AA"/>
    <w:rsid w:val="008F4F33"/>
    <w:rsid w:val="008F770D"/>
    <w:rsid w:val="009004F2"/>
    <w:rsid w:val="00902F12"/>
    <w:rsid w:val="00905845"/>
    <w:rsid w:val="00913827"/>
    <w:rsid w:val="00916097"/>
    <w:rsid w:val="009160D9"/>
    <w:rsid w:val="0092332C"/>
    <w:rsid w:val="0092414E"/>
    <w:rsid w:val="00927158"/>
    <w:rsid w:val="0093324D"/>
    <w:rsid w:val="009405AD"/>
    <w:rsid w:val="00945D69"/>
    <w:rsid w:val="00946F06"/>
    <w:rsid w:val="00950A65"/>
    <w:rsid w:val="00951167"/>
    <w:rsid w:val="00951389"/>
    <w:rsid w:val="009535E2"/>
    <w:rsid w:val="00955E4B"/>
    <w:rsid w:val="00956EBE"/>
    <w:rsid w:val="00961383"/>
    <w:rsid w:val="0096573A"/>
    <w:rsid w:val="00966354"/>
    <w:rsid w:val="00966DCD"/>
    <w:rsid w:val="009678BD"/>
    <w:rsid w:val="00974CE0"/>
    <w:rsid w:val="00982CF8"/>
    <w:rsid w:val="00985AF9"/>
    <w:rsid w:val="009905BA"/>
    <w:rsid w:val="00997221"/>
    <w:rsid w:val="009A40ED"/>
    <w:rsid w:val="009A59D3"/>
    <w:rsid w:val="009A6233"/>
    <w:rsid w:val="009A6DA1"/>
    <w:rsid w:val="009B0F49"/>
    <w:rsid w:val="009C02D7"/>
    <w:rsid w:val="009C13F5"/>
    <w:rsid w:val="009C390A"/>
    <w:rsid w:val="009D5427"/>
    <w:rsid w:val="009D5574"/>
    <w:rsid w:val="009D7341"/>
    <w:rsid w:val="009E0FC7"/>
    <w:rsid w:val="009E1A62"/>
    <w:rsid w:val="009E3D5C"/>
    <w:rsid w:val="009F0CA1"/>
    <w:rsid w:val="00A050A2"/>
    <w:rsid w:val="00A1337A"/>
    <w:rsid w:val="00A179F2"/>
    <w:rsid w:val="00A2062E"/>
    <w:rsid w:val="00A307E1"/>
    <w:rsid w:val="00A32C01"/>
    <w:rsid w:val="00A34462"/>
    <w:rsid w:val="00A3494E"/>
    <w:rsid w:val="00A36777"/>
    <w:rsid w:val="00A37CF8"/>
    <w:rsid w:val="00A37FEA"/>
    <w:rsid w:val="00A40946"/>
    <w:rsid w:val="00A439A3"/>
    <w:rsid w:val="00A43FE7"/>
    <w:rsid w:val="00A44CD8"/>
    <w:rsid w:val="00A45450"/>
    <w:rsid w:val="00A54541"/>
    <w:rsid w:val="00A603E3"/>
    <w:rsid w:val="00A62792"/>
    <w:rsid w:val="00A66BEE"/>
    <w:rsid w:val="00A72AC2"/>
    <w:rsid w:val="00A7374C"/>
    <w:rsid w:val="00A7558D"/>
    <w:rsid w:val="00A95F21"/>
    <w:rsid w:val="00AA03EF"/>
    <w:rsid w:val="00AA1405"/>
    <w:rsid w:val="00AA3A26"/>
    <w:rsid w:val="00AA54F1"/>
    <w:rsid w:val="00AA5507"/>
    <w:rsid w:val="00AA7E23"/>
    <w:rsid w:val="00AB102F"/>
    <w:rsid w:val="00AB1259"/>
    <w:rsid w:val="00AB1F0B"/>
    <w:rsid w:val="00AB2055"/>
    <w:rsid w:val="00AB2E92"/>
    <w:rsid w:val="00AB58CA"/>
    <w:rsid w:val="00AC0AA4"/>
    <w:rsid w:val="00AC494F"/>
    <w:rsid w:val="00AC5DAE"/>
    <w:rsid w:val="00AD19FE"/>
    <w:rsid w:val="00AD1B2E"/>
    <w:rsid w:val="00AD2EC2"/>
    <w:rsid w:val="00AD4FED"/>
    <w:rsid w:val="00AE6DE7"/>
    <w:rsid w:val="00AF2386"/>
    <w:rsid w:val="00AF512C"/>
    <w:rsid w:val="00AF6BB5"/>
    <w:rsid w:val="00B01801"/>
    <w:rsid w:val="00B033A3"/>
    <w:rsid w:val="00B13A7B"/>
    <w:rsid w:val="00B22C79"/>
    <w:rsid w:val="00B27554"/>
    <w:rsid w:val="00B32818"/>
    <w:rsid w:val="00B33EC4"/>
    <w:rsid w:val="00B34D75"/>
    <w:rsid w:val="00B35B2B"/>
    <w:rsid w:val="00B35EFF"/>
    <w:rsid w:val="00B3667B"/>
    <w:rsid w:val="00B51C1C"/>
    <w:rsid w:val="00B5410C"/>
    <w:rsid w:val="00B57AA2"/>
    <w:rsid w:val="00B61A6D"/>
    <w:rsid w:val="00B61EB1"/>
    <w:rsid w:val="00B62CD9"/>
    <w:rsid w:val="00B67130"/>
    <w:rsid w:val="00B707B3"/>
    <w:rsid w:val="00B7380D"/>
    <w:rsid w:val="00B73EC4"/>
    <w:rsid w:val="00B75BFC"/>
    <w:rsid w:val="00B77125"/>
    <w:rsid w:val="00B77487"/>
    <w:rsid w:val="00B82454"/>
    <w:rsid w:val="00B82E96"/>
    <w:rsid w:val="00B84986"/>
    <w:rsid w:val="00B8504E"/>
    <w:rsid w:val="00B85F4C"/>
    <w:rsid w:val="00B91506"/>
    <w:rsid w:val="00BB2E7B"/>
    <w:rsid w:val="00BB4237"/>
    <w:rsid w:val="00BB4856"/>
    <w:rsid w:val="00BB6789"/>
    <w:rsid w:val="00BC5FA2"/>
    <w:rsid w:val="00BC6E11"/>
    <w:rsid w:val="00BD0CF2"/>
    <w:rsid w:val="00BD2542"/>
    <w:rsid w:val="00BE3285"/>
    <w:rsid w:val="00BE3528"/>
    <w:rsid w:val="00BE4B84"/>
    <w:rsid w:val="00BE583C"/>
    <w:rsid w:val="00BF3D70"/>
    <w:rsid w:val="00BF407C"/>
    <w:rsid w:val="00C057CE"/>
    <w:rsid w:val="00C0792B"/>
    <w:rsid w:val="00C176CB"/>
    <w:rsid w:val="00C2469B"/>
    <w:rsid w:val="00C24BFE"/>
    <w:rsid w:val="00C254A8"/>
    <w:rsid w:val="00C26DC8"/>
    <w:rsid w:val="00C26F0C"/>
    <w:rsid w:val="00C308A1"/>
    <w:rsid w:val="00C30930"/>
    <w:rsid w:val="00C3166E"/>
    <w:rsid w:val="00C32020"/>
    <w:rsid w:val="00C35D17"/>
    <w:rsid w:val="00C409DD"/>
    <w:rsid w:val="00C42FFD"/>
    <w:rsid w:val="00C47D04"/>
    <w:rsid w:val="00C51D7C"/>
    <w:rsid w:val="00C530BD"/>
    <w:rsid w:val="00C56902"/>
    <w:rsid w:val="00C834D1"/>
    <w:rsid w:val="00C93428"/>
    <w:rsid w:val="00CA01CA"/>
    <w:rsid w:val="00CA4249"/>
    <w:rsid w:val="00CA5392"/>
    <w:rsid w:val="00CB29C0"/>
    <w:rsid w:val="00CB406F"/>
    <w:rsid w:val="00CB6F21"/>
    <w:rsid w:val="00CC0115"/>
    <w:rsid w:val="00CC0363"/>
    <w:rsid w:val="00CD1490"/>
    <w:rsid w:val="00CD722C"/>
    <w:rsid w:val="00CE2FD4"/>
    <w:rsid w:val="00CF7D47"/>
    <w:rsid w:val="00D009CB"/>
    <w:rsid w:val="00D050C7"/>
    <w:rsid w:val="00D053C4"/>
    <w:rsid w:val="00D126B4"/>
    <w:rsid w:val="00D14765"/>
    <w:rsid w:val="00D14E9D"/>
    <w:rsid w:val="00D15725"/>
    <w:rsid w:val="00D175ED"/>
    <w:rsid w:val="00D208BD"/>
    <w:rsid w:val="00D220E8"/>
    <w:rsid w:val="00D22A32"/>
    <w:rsid w:val="00D3099E"/>
    <w:rsid w:val="00D316D2"/>
    <w:rsid w:val="00D32732"/>
    <w:rsid w:val="00D34480"/>
    <w:rsid w:val="00D3595E"/>
    <w:rsid w:val="00D571B9"/>
    <w:rsid w:val="00D57315"/>
    <w:rsid w:val="00D6143E"/>
    <w:rsid w:val="00D61A53"/>
    <w:rsid w:val="00D63087"/>
    <w:rsid w:val="00D654CE"/>
    <w:rsid w:val="00D6689B"/>
    <w:rsid w:val="00D70067"/>
    <w:rsid w:val="00D737DE"/>
    <w:rsid w:val="00D765D8"/>
    <w:rsid w:val="00D77B71"/>
    <w:rsid w:val="00D817BB"/>
    <w:rsid w:val="00D81FB9"/>
    <w:rsid w:val="00D82B79"/>
    <w:rsid w:val="00D8398C"/>
    <w:rsid w:val="00D854C0"/>
    <w:rsid w:val="00D92FFA"/>
    <w:rsid w:val="00D93891"/>
    <w:rsid w:val="00DA0F88"/>
    <w:rsid w:val="00DA6B41"/>
    <w:rsid w:val="00DB0213"/>
    <w:rsid w:val="00DB55D0"/>
    <w:rsid w:val="00DC15D8"/>
    <w:rsid w:val="00DC19BF"/>
    <w:rsid w:val="00DC2C74"/>
    <w:rsid w:val="00DC3435"/>
    <w:rsid w:val="00DC53D5"/>
    <w:rsid w:val="00DD01DC"/>
    <w:rsid w:val="00DD05EB"/>
    <w:rsid w:val="00DD3566"/>
    <w:rsid w:val="00DD3B15"/>
    <w:rsid w:val="00DD3B4C"/>
    <w:rsid w:val="00DE22DB"/>
    <w:rsid w:val="00DE435B"/>
    <w:rsid w:val="00DE6DFC"/>
    <w:rsid w:val="00DF00ED"/>
    <w:rsid w:val="00DF4DA7"/>
    <w:rsid w:val="00DF4F37"/>
    <w:rsid w:val="00DF6582"/>
    <w:rsid w:val="00E04A4A"/>
    <w:rsid w:val="00E06552"/>
    <w:rsid w:val="00E07BFA"/>
    <w:rsid w:val="00E1450C"/>
    <w:rsid w:val="00E21991"/>
    <w:rsid w:val="00E220DE"/>
    <w:rsid w:val="00E24A25"/>
    <w:rsid w:val="00E27821"/>
    <w:rsid w:val="00E32A12"/>
    <w:rsid w:val="00E34B2E"/>
    <w:rsid w:val="00E360BF"/>
    <w:rsid w:val="00E3669B"/>
    <w:rsid w:val="00E42937"/>
    <w:rsid w:val="00E5330A"/>
    <w:rsid w:val="00E543B9"/>
    <w:rsid w:val="00E60031"/>
    <w:rsid w:val="00E64542"/>
    <w:rsid w:val="00E67942"/>
    <w:rsid w:val="00E72EBD"/>
    <w:rsid w:val="00E7648D"/>
    <w:rsid w:val="00E7794F"/>
    <w:rsid w:val="00E81C02"/>
    <w:rsid w:val="00E844D9"/>
    <w:rsid w:val="00E8659F"/>
    <w:rsid w:val="00E92FDB"/>
    <w:rsid w:val="00E9672D"/>
    <w:rsid w:val="00EA08E6"/>
    <w:rsid w:val="00EA0AEE"/>
    <w:rsid w:val="00EA0B0D"/>
    <w:rsid w:val="00EA0EDF"/>
    <w:rsid w:val="00EA498E"/>
    <w:rsid w:val="00EA51DF"/>
    <w:rsid w:val="00EB060D"/>
    <w:rsid w:val="00EB3D66"/>
    <w:rsid w:val="00EB557F"/>
    <w:rsid w:val="00EB631F"/>
    <w:rsid w:val="00EC3A88"/>
    <w:rsid w:val="00EC5F12"/>
    <w:rsid w:val="00ED2AFB"/>
    <w:rsid w:val="00ED3765"/>
    <w:rsid w:val="00ED3EC8"/>
    <w:rsid w:val="00ED7629"/>
    <w:rsid w:val="00ED7E35"/>
    <w:rsid w:val="00EE1F5A"/>
    <w:rsid w:val="00EE3DBB"/>
    <w:rsid w:val="00EE461B"/>
    <w:rsid w:val="00EE5D3E"/>
    <w:rsid w:val="00EF0784"/>
    <w:rsid w:val="00EF67FB"/>
    <w:rsid w:val="00EF7330"/>
    <w:rsid w:val="00F00B9A"/>
    <w:rsid w:val="00F067DF"/>
    <w:rsid w:val="00F109E8"/>
    <w:rsid w:val="00F10F04"/>
    <w:rsid w:val="00F12B64"/>
    <w:rsid w:val="00F25EF5"/>
    <w:rsid w:val="00F32584"/>
    <w:rsid w:val="00F3586B"/>
    <w:rsid w:val="00F377B2"/>
    <w:rsid w:val="00F41828"/>
    <w:rsid w:val="00F42849"/>
    <w:rsid w:val="00F436FE"/>
    <w:rsid w:val="00F44EF3"/>
    <w:rsid w:val="00F450EF"/>
    <w:rsid w:val="00F50D4F"/>
    <w:rsid w:val="00F51B46"/>
    <w:rsid w:val="00F52ACA"/>
    <w:rsid w:val="00F539DA"/>
    <w:rsid w:val="00F55F8F"/>
    <w:rsid w:val="00F626E8"/>
    <w:rsid w:val="00F64F13"/>
    <w:rsid w:val="00F652EA"/>
    <w:rsid w:val="00F675F6"/>
    <w:rsid w:val="00F70247"/>
    <w:rsid w:val="00F7231F"/>
    <w:rsid w:val="00F74519"/>
    <w:rsid w:val="00F76CBE"/>
    <w:rsid w:val="00F801F5"/>
    <w:rsid w:val="00F864D8"/>
    <w:rsid w:val="00F86E14"/>
    <w:rsid w:val="00F91842"/>
    <w:rsid w:val="00F9273E"/>
    <w:rsid w:val="00F96D91"/>
    <w:rsid w:val="00FA20ED"/>
    <w:rsid w:val="00FA4883"/>
    <w:rsid w:val="00FA7744"/>
    <w:rsid w:val="00FB0F51"/>
    <w:rsid w:val="00FB1419"/>
    <w:rsid w:val="00FB248C"/>
    <w:rsid w:val="00FC1A1B"/>
    <w:rsid w:val="00FC336C"/>
    <w:rsid w:val="00FC3C3B"/>
    <w:rsid w:val="00FD00A0"/>
    <w:rsid w:val="00FD0769"/>
    <w:rsid w:val="00FD1B95"/>
    <w:rsid w:val="00FD2AA9"/>
    <w:rsid w:val="00FD4E65"/>
    <w:rsid w:val="00FD702C"/>
    <w:rsid w:val="00FD75CA"/>
    <w:rsid w:val="00FF0D3F"/>
    <w:rsid w:val="00FF1C6E"/>
    <w:rsid w:val="00FF4849"/>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C753580A-F232-42C8-8934-50C031B3C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unhideWhenUsed/>
    <w:qFormat/>
    <w:rsid w:val="0063607E"/>
    <w:rPr>
      <w:sz w:val="16"/>
      <w:szCs w:val="16"/>
    </w:rPr>
  </w:style>
  <w:style w:type="character" w:customStyle="1" w:styleId="TextkomenteChar">
    <w:name w:val="Text komentáře Char"/>
    <w:basedOn w:val="Standardnpsmoodstavce"/>
    <w:link w:val="Textkomente"/>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evyeenzmnka1">
    <w:name w:val="Nevyřešená zmínka1"/>
    <w:basedOn w:val="Standardnpsmoodstavce"/>
    <w:uiPriority w:val="99"/>
    <w:semiHidden/>
    <w:unhideWhenUsed/>
    <w:rsid w:val="0061393B"/>
    <w:rPr>
      <w:color w:val="605E5C"/>
      <w:shd w:val="clear" w:color="auto" w:fill="E1DFDD"/>
    </w:rPr>
  </w:style>
  <w:style w:type="paragraph" w:customStyle="1" w:styleId="Comment">
    <w:name w:val="Comment"/>
    <w:basedOn w:val="Normln"/>
    <w:rsid w:val="00946F06"/>
    <w:pPr>
      <w:autoSpaceDN w:val="0"/>
      <w:spacing w:before="56" w:after="0"/>
      <w:ind w:left="56" w:right="56"/>
      <w:textAlignment w:val="baseline"/>
    </w:pPr>
    <w:rPr>
      <w:sz w:val="20"/>
      <w:szCs w:val="20"/>
    </w:rPr>
  </w:style>
  <w:style w:type="character" w:customStyle="1" w:styleId="TextkomenteChar1">
    <w:name w:val="Text komentáře Char1"/>
    <w:basedOn w:val="Standardnpsmoodstavce"/>
    <w:uiPriority w:val="99"/>
    <w:semiHidden/>
    <w:rsid w:val="00F74519"/>
  </w:style>
  <w:style w:type="character" w:customStyle="1" w:styleId="Nevyeenzmnka2">
    <w:name w:val="Nevyřešená zmínka2"/>
    <w:basedOn w:val="Standardnpsmoodstavce"/>
    <w:uiPriority w:val="99"/>
    <w:semiHidden/>
    <w:unhideWhenUsed/>
    <w:rsid w:val="00B73EC4"/>
    <w:rPr>
      <w:color w:val="605E5C"/>
      <w:shd w:val="clear" w:color="auto" w:fill="E1DFDD"/>
    </w:rPr>
  </w:style>
  <w:style w:type="character" w:styleId="Nevyeenzmnka">
    <w:name w:val="Unresolved Mention"/>
    <w:basedOn w:val="Standardnpsmoodstavce"/>
    <w:uiPriority w:val="99"/>
    <w:semiHidden/>
    <w:unhideWhenUsed/>
    <w:rsid w:val="009160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723290">
      <w:bodyDiv w:val="1"/>
      <w:marLeft w:val="0"/>
      <w:marRight w:val="0"/>
      <w:marTop w:val="0"/>
      <w:marBottom w:val="0"/>
      <w:divBdr>
        <w:top w:val="none" w:sz="0" w:space="0" w:color="auto"/>
        <w:left w:val="none" w:sz="0" w:space="0" w:color="auto"/>
        <w:bottom w:val="none" w:sz="0" w:space="0" w:color="auto"/>
        <w:right w:val="none" w:sz="0" w:space="0" w:color="auto"/>
      </w:divBdr>
    </w:div>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743793128">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1633779337">
      <w:bodyDiv w:val="1"/>
      <w:marLeft w:val="0"/>
      <w:marRight w:val="0"/>
      <w:marTop w:val="0"/>
      <w:marBottom w:val="0"/>
      <w:divBdr>
        <w:top w:val="none" w:sz="0" w:space="0" w:color="auto"/>
        <w:left w:val="none" w:sz="0" w:space="0" w:color="auto"/>
        <w:bottom w:val="none" w:sz="0" w:space="0" w:color="auto"/>
        <w:right w:val="none" w:sz="0" w:space="0" w:color="auto"/>
      </w:divBdr>
    </w:div>
    <w:div w:id="1677268304">
      <w:bodyDiv w:val="1"/>
      <w:marLeft w:val="0"/>
      <w:marRight w:val="0"/>
      <w:marTop w:val="0"/>
      <w:marBottom w:val="0"/>
      <w:divBdr>
        <w:top w:val="none" w:sz="0" w:space="0" w:color="auto"/>
        <w:left w:val="none" w:sz="0" w:space="0" w:color="auto"/>
        <w:bottom w:val="none" w:sz="0" w:space="0" w:color="auto"/>
        <w:right w:val="none" w:sz="0" w:space="0" w:color="auto"/>
      </w:divBdr>
    </w:div>
    <w:div w:id="1724284624">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6/09/relationships/commentsIds" Target="commentsIds.xml"/><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yperlink" Target="https://github.com/vdumoulin/conv_arithmetic?tab=readme-ov-file" TargetMode="External"/><Relationship Id="rId47" Type="http://schemas.openxmlformats.org/officeDocument/2006/relationships/hyperlink" Target="https://docs.ultralytics.com/usage/cfg/"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image" Target="media/image27.png"/><Relationship Id="rId45" Type="http://schemas.openxmlformats.org/officeDocument/2006/relationships/hyperlink" Target="https://github.com/HumanSignal/label-studio"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1/relationships/people" Target="people.xml"/><Relationship Id="rId10" Type="http://schemas.openxmlformats.org/officeDocument/2006/relationships/image" Target="media/image3.png"/><Relationship Id="rId19" Type="http://schemas.microsoft.com/office/2018/08/relationships/commentsExtensible" Target="commentsExtensible.xml"/><Relationship Id="rId31" Type="http://schemas.openxmlformats.org/officeDocument/2006/relationships/image" Target="media/image20.png"/><Relationship Id="rId44" Type="http://schemas.openxmlformats.org/officeDocument/2006/relationships/hyperlink" Target="https://doi.org/10.1016/j.compag.2024.10909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lekhuyen.medium.com/an-overview-of-vgg16-and-nin-models-96e4bf398484"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 Id="rId46" Type="http://schemas.openxmlformats.org/officeDocument/2006/relationships/hyperlink" Target="https://docs.ultralytics.com/guides/yolo-data-augmentation/" TargetMode="External"/><Relationship Id="rId20" Type="http://schemas.openxmlformats.org/officeDocument/2006/relationships/image" Target="media/image9.png"/><Relationship Id="rId41" Type="http://schemas.openxmlformats.org/officeDocument/2006/relationships/hyperlink" Target="https://towardsdatascience.com/explain-like-im-five-artificial-neurons-b7c475b56189"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D729E-09C1-4D38-8653-4F1EE2642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91</TotalTime>
  <Pages>42</Pages>
  <Words>22302</Words>
  <Characters>131586</Characters>
  <Application>Microsoft Office Word</Application>
  <DocSecurity>0</DocSecurity>
  <Lines>1096</Lines>
  <Paragraphs>30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cp:keywords/>
  <dc:description/>
  <cp:lastModifiedBy>Ingr Jiri</cp:lastModifiedBy>
  <cp:revision>78</cp:revision>
  <cp:lastPrinted>2025-05-22T20:46:00Z</cp:lastPrinted>
  <dcterms:created xsi:type="dcterms:W3CDTF">2024-07-02T13:42:00Z</dcterms:created>
  <dcterms:modified xsi:type="dcterms:W3CDTF">2025-05-28T06:11:00Z</dcterms:modified>
  <dc:language>en-US</dc:language>
</cp:coreProperties>
</file>